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1C6EB03"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ins w:id="1" w:author="Hayden Schilling" w:date="2020-11-22T19:17:00Z">
        <w:r w:rsidR="007B3E96">
          <w:rPr>
            <w:sz w:val="24"/>
            <w:szCs w:val="24"/>
          </w:rPr>
          <w:t xml:space="preserve"> Be</w:t>
        </w:r>
      </w:ins>
      <w:ins w:id="2" w:author="Hayden Schilling" w:date="2020-11-22T19:18:00Z">
        <w:r w:rsidR="007B3E96">
          <w:rPr>
            <w:sz w:val="24"/>
            <w:szCs w:val="24"/>
          </w:rPr>
          <w:t>n Maslen,</w:t>
        </w:r>
      </w:ins>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ins w:id="3" w:author="Hayden Schilling" w:date="2020-12-21T12:16:00Z"/>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ins w:id="4" w:author="Hayden Schilling" w:date="2020-12-21T12:16:00Z"/>
          <w:sz w:val="24"/>
          <w:szCs w:val="24"/>
        </w:rPr>
      </w:pPr>
      <w:ins w:id="5" w:author="Hayden Schilling" w:date="2020-12-21T12:16:00Z">
        <w:r w:rsidRPr="00EF46D6">
          <w:rPr>
            <w:sz w:val="24"/>
            <w:szCs w:val="24"/>
          </w:rPr>
          <w:t>Mark Wainwright Analytical Centre, UNSW Australia, Sydney 2052, Australia</w:t>
        </w:r>
      </w:ins>
    </w:p>
    <w:p w14:paraId="319D1464" w14:textId="67DB175F" w:rsidR="00EF46D6" w:rsidRPr="00EF46D6" w:rsidDel="00EF46D6" w:rsidRDefault="00EF46D6">
      <w:pPr>
        <w:spacing w:line="360" w:lineRule="auto"/>
        <w:rPr>
          <w:del w:id="6" w:author="Hayden Schilling" w:date="2020-12-21T12:16:00Z"/>
          <w:sz w:val="24"/>
          <w:szCs w:val="24"/>
          <w:rPrChange w:id="7" w:author="Hayden Schilling" w:date="2020-12-21T12:16:00Z">
            <w:rPr>
              <w:del w:id="8" w:author="Hayden Schilling" w:date="2020-12-21T12:16:00Z"/>
            </w:rPr>
          </w:rPrChange>
        </w:rPr>
        <w:pPrChange w:id="9" w:author="Hayden Schilling" w:date="2020-12-21T12:16:00Z">
          <w:pPr>
            <w:pStyle w:val="ListParagraph"/>
            <w:numPr>
              <w:numId w:val="7"/>
            </w:numPr>
            <w:spacing w:line="360" w:lineRule="auto"/>
            <w:ind w:hanging="360"/>
          </w:pPr>
        </w:pPrChange>
      </w:pP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6636E1E6"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ins w:id="10" w:author="Hayden Schilling" w:date="2020-12-21T12:17:00Z">
        <w:r w:rsidR="00EF46D6" w:rsidRPr="00EF46D6">
          <w:rPr>
            <w:sz w:val="24"/>
            <w:szCs w:val="24"/>
          </w:rPr>
          <w:t xml:space="preserve">Typical studies also have </w:t>
        </w:r>
        <w:proofErr w:type="gramStart"/>
        <w:r w:rsidR="00EF46D6" w:rsidRPr="00EF46D6">
          <w:rPr>
            <w:sz w:val="24"/>
            <w:szCs w:val="24"/>
          </w:rPr>
          <w:t>a large number of</w:t>
        </w:r>
        <w:proofErr w:type="gramEnd"/>
        <w:r w:rsidR="00EF46D6" w:rsidRPr="00EF46D6">
          <w:rPr>
            <w:sz w:val="24"/>
            <w:szCs w:val="24"/>
          </w:rPr>
          <w:t xml:space="preserve"> elemental compositions and shape measures relative 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ins>
      <w:del w:id="11" w:author="Hayden Schilling" w:date="2020-12-21T12:17:00Z">
        <w:r w:rsidR="00081D43" w:rsidRPr="00AA122B" w:rsidDel="00EF46D6">
          <w:rPr>
            <w:sz w:val="24"/>
            <w:szCs w:val="24"/>
          </w:rPr>
          <w:delText>Both otolith elemental composition and shape are multivariate datasets which</w:delText>
        </w:r>
        <w:r w:rsidR="00081D43" w:rsidDel="00EF46D6">
          <w:rPr>
            <w:sz w:val="24"/>
            <w:szCs w:val="24"/>
          </w:rPr>
          <w:delText xml:space="preserve"> are suitable for use within</w:delText>
        </w:r>
        <w:r w:rsidR="00536A7D" w:rsidDel="00EF46D6">
          <w:rPr>
            <w:sz w:val="24"/>
            <w:szCs w:val="24"/>
          </w:rPr>
          <w:delText xml:space="preserve"> a</w:delText>
        </w:r>
        <w:r w:rsidR="00081D43" w:rsidDel="00EF46D6">
          <w:rPr>
            <w:sz w:val="24"/>
            <w:szCs w:val="24"/>
          </w:rPr>
          <w:delText xml:space="preserve"> </w:delText>
        </w:r>
        <w:r w:rsidR="00081D43" w:rsidRPr="00AA122B" w:rsidDel="00EF46D6">
          <w:rPr>
            <w:sz w:val="24"/>
            <w:szCs w:val="24"/>
          </w:rPr>
          <w:delText>multivariate generalised linear model (MGLM)</w:delText>
        </w:r>
        <w:r w:rsidR="00536A7D" w:rsidDel="00EF46D6">
          <w:rPr>
            <w:sz w:val="24"/>
            <w:szCs w:val="24"/>
          </w:rPr>
          <w:delText xml:space="preserve"> framework</w:delText>
        </w:r>
        <w:r w:rsidR="00081D43" w:rsidDel="00EF46D6">
          <w:rPr>
            <w:sz w:val="24"/>
            <w:szCs w:val="24"/>
          </w:rPr>
          <w:delText xml:space="preserve">, yet </w:delText>
        </w:r>
        <w:r w:rsidR="00694CAA" w:rsidDel="00EF46D6">
          <w:rPr>
            <w:sz w:val="24"/>
            <w:szCs w:val="24"/>
          </w:rPr>
          <w:delText>MGLMs</w:delText>
        </w:r>
        <w:r w:rsidR="00081D43" w:rsidDel="00EF46D6">
          <w:rPr>
            <w:sz w:val="24"/>
            <w:szCs w:val="24"/>
          </w:rPr>
          <w:delText xml:space="preserve"> have never been applied</w:delText>
        </w:r>
        <w:r w:rsidR="00694CAA" w:rsidDel="00EF46D6">
          <w:rPr>
            <w:sz w:val="24"/>
            <w:szCs w:val="24"/>
          </w:rPr>
          <w:delText xml:space="preserve"> to otolith data</w:delText>
        </w:r>
      </w:del>
      <w:r w:rsidR="00081D43">
        <w:rPr>
          <w:sz w:val="24"/>
          <w:szCs w:val="24"/>
        </w:rPr>
        <w:t>. Here we apply</w:t>
      </w:r>
      <w:ins w:id="12" w:author="Hayden Schilling" w:date="2020-11-29T11:27:00Z">
        <w:r w:rsidR="008C2620">
          <w:rPr>
            <w:sz w:val="24"/>
            <w:szCs w:val="24"/>
          </w:rPr>
          <w:t xml:space="preserve"> both a traditional distance based PERMANOVA and</w:t>
        </w:r>
      </w:ins>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ins w:id="13" w:author="Hayden Schilling" w:date="2020-11-29T11:27:00Z">
        <w:r w:rsidR="000D4C5A">
          <w:rPr>
            <w:sz w:val="24"/>
            <w:szCs w:val="24"/>
          </w:rPr>
          <w:t>.</w:t>
        </w:r>
      </w:ins>
      <w:r w:rsidR="00081D43">
        <w:rPr>
          <w:sz w:val="24"/>
          <w:szCs w:val="24"/>
        </w:rPr>
        <w:t xml:space="preserve"> </w:t>
      </w:r>
      <w:ins w:id="14" w:author="Hayden Schilling" w:date="2020-12-21T12:17:00Z">
        <w:r w:rsidR="00EF46D6" w:rsidRPr="00EF46D6">
          <w:rPr>
            <w:sz w:val="24"/>
            <w:szCs w:val="24"/>
          </w:rPr>
          <w:t xml:space="preserve">We also introduce the Tweedie distribution as a suitable error structure for the MGLM’s, drawing similarities in the properties of Biomass data. </w:t>
        </w:r>
      </w:ins>
      <w:ins w:id="15" w:author="Hayden Schilling" w:date="2020-11-29T11:27:00Z">
        <w:r w:rsidR="000D4C5A">
          <w:rPr>
            <w:sz w:val="24"/>
            <w:szCs w:val="24"/>
          </w:rPr>
          <w:t xml:space="preserve">We </w:t>
        </w:r>
      </w:ins>
      <w:ins w:id="16" w:author="Hayden Schilling" w:date="2020-11-29T11:29:00Z">
        <w:r w:rsidR="000D4C5A">
          <w:rPr>
            <w:sz w:val="24"/>
            <w:szCs w:val="24"/>
          </w:rPr>
          <w:t>demonstrate</w:t>
        </w:r>
      </w:ins>
      <w:ins w:id="17" w:author="Hayden Schilling" w:date="2020-11-29T11:27:00Z">
        <w:r w:rsidR="000D4C5A">
          <w:rPr>
            <w:sz w:val="24"/>
            <w:szCs w:val="24"/>
          </w:rPr>
          <w:t xml:space="preserve"> that otolith el</w:t>
        </w:r>
      </w:ins>
      <w:ins w:id="18" w:author="Hayden Schilling" w:date="2020-11-29T11:28:00Z">
        <w:r w:rsidR="000D4C5A">
          <w:rPr>
            <w:sz w:val="24"/>
            <w:szCs w:val="24"/>
          </w:rPr>
          <w:t xml:space="preserve">emental data and combined </w:t>
        </w:r>
      </w:ins>
      <w:ins w:id="19" w:author="Hayden Schilling" w:date="2020-11-29T11:29:00Z">
        <w:r w:rsidR="000D4C5A">
          <w:rPr>
            <w:sz w:val="24"/>
            <w:szCs w:val="24"/>
          </w:rPr>
          <w:t>otolith elemental</w:t>
        </w:r>
      </w:ins>
      <w:ins w:id="20" w:author="Hayden Schilling" w:date="2020-11-29T11:28:00Z">
        <w:r w:rsidR="000D4C5A">
          <w:rPr>
            <w:sz w:val="24"/>
            <w:szCs w:val="24"/>
          </w:rPr>
          <w:t xml:space="preserve"> and shape data violate the </w:t>
        </w:r>
      </w:ins>
      <w:ins w:id="21" w:author="Hayden Schilling" w:date="2020-11-29T11:29:00Z">
        <w:r w:rsidR="000D4C5A">
          <w:rPr>
            <w:sz w:val="24"/>
            <w:szCs w:val="24"/>
          </w:rPr>
          <w:t xml:space="preserve">assumption of homogeneity of variance </w:t>
        </w:r>
      </w:ins>
      <w:ins w:id="22" w:author="Hayden Schilling" w:date="2020-11-29T11:28:00Z">
        <w:r w:rsidR="000D4C5A">
          <w:rPr>
            <w:sz w:val="24"/>
            <w:szCs w:val="24"/>
          </w:rPr>
          <w:t xml:space="preserve">of PERMANOVA and may give misleading results, while the assumptions of the MGLM with Tweedie </w:t>
        </w:r>
      </w:ins>
      <w:ins w:id="23" w:author="Hayden Schilling" w:date="2020-12-21T12:17:00Z">
        <w:r w:rsidR="00EF46D6">
          <w:rPr>
            <w:sz w:val="24"/>
            <w:szCs w:val="24"/>
          </w:rPr>
          <w:t xml:space="preserve">and gamma </w:t>
        </w:r>
      </w:ins>
      <w:ins w:id="24" w:author="Hayden Schilling" w:date="2020-11-29T11:28:00Z">
        <w:r w:rsidR="000D4C5A">
          <w:rPr>
            <w:sz w:val="24"/>
            <w:szCs w:val="24"/>
          </w:rPr>
          <w:t xml:space="preserve">distribution are shown to be </w:t>
        </w:r>
      </w:ins>
      <w:ins w:id="25" w:author="Hayden Schilling" w:date="2020-11-29T11:29:00Z">
        <w:r w:rsidR="000D4C5A">
          <w:rPr>
            <w:sz w:val="24"/>
            <w:szCs w:val="24"/>
          </w:rPr>
          <w:t>satisfied</w:t>
        </w:r>
      </w:ins>
      <w:ins w:id="26" w:author="Hayden Schilling" w:date="2020-11-29T11:28:00Z">
        <w:r w:rsidR="000D4C5A">
          <w:rPr>
            <w:sz w:val="24"/>
            <w:szCs w:val="24"/>
          </w:rPr>
          <w:t xml:space="preserve">. </w:t>
        </w:r>
      </w:ins>
      <w:del w:id="27" w:author="Hayden Schilling" w:date="2020-11-29T11:28:00Z">
        <w:r w:rsidR="00081D43" w:rsidDel="000D4C5A">
          <w:rPr>
            <w:sz w:val="24"/>
            <w:szCs w:val="24"/>
          </w:rPr>
          <w:delText>and show that when u</w:delText>
        </w:r>
        <w:r w:rsidR="00081D43" w:rsidRPr="00AA122B" w:rsidDel="000D4C5A">
          <w:rPr>
            <w:sz w:val="24"/>
            <w:szCs w:val="24"/>
          </w:rPr>
          <w:delText>sing a tweedie error distribution, MGLMs meet all assumptions an</w:delText>
        </w:r>
      </w:del>
      <w:ins w:id="28" w:author="Hayden Schilling" w:date="2020-11-29T11:28:00Z">
        <w:r w:rsidR="000D4C5A">
          <w:rPr>
            <w:sz w:val="24"/>
            <w:szCs w:val="24"/>
          </w:rPr>
          <w:t>an</w:t>
        </w:r>
      </w:ins>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del w:id="29" w:author="Hayden Schilling" w:date="2020-11-29T11:29:00Z">
        <w:r w:rsidR="00536A7D" w:rsidDel="000D4C5A">
          <w:rPr>
            <w:sz w:val="24"/>
            <w:szCs w:val="24"/>
          </w:rPr>
          <w:delText>, giving similar results to a random forest analysis method</w:delText>
        </w:r>
      </w:del>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both otolith shape, otolith chemistry and a combined otolith shape and chemistry dataset. This suggests that t</w:t>
      </w:r>
      <w:del w:id="30" w:author="Hayden Schilling" w:date="2020-12-21T12:17:00Z">
        <w:r w:rsidR="00081D43" w:rsidDel="00EF46D6">
          <w:rPr>
            <w:sz w:val="24"/>
            <w:szCs w:val="24"/>
          </w:rPr>
          <w:delText xml:space="preserve">here are at least 3 stocks of </w:delText>
        </w:r>
        <w:r w:rsidR="00081D43" w:rsidDel="00EF46D6">
          <w:rPr>
            <w:i/>
            <w:iCs/>
            <w:sz w:val="24"/>
            <w:szCs w:val="24"/>
          </w:rPr>
          <w:delText>C. striata</w:delText>
        </w:r>
        <w:r w:rsidR="00081D43" w:rsidDel="00EF46D6">
          <w:rPr>
            <w:sz w:val="24"/>
            <w:szCs w:val="24"/>
          </w:rPr>
          <w:delText xml:space="preserve"> in India and</w:delText>
        </w:r>
      </w:del>
      <w:r w:rsidR="00081D43">
        <w:rPr>
          <w:sz w:val="24"/>
          <w:szCs w:val="24"/>
        </w:rPr>
        <w:t xml:space="preserve"> future </w:t>
      </w:r>
      <w:ins w:id="31" w:author="Hayden Schilling" w:date="2020-12-21T12:17:00Z">
        <w:r w:rsidR="00EF46D6">
          <w:rPr>
            <w:sz w:val="24"/>
            <w:szCs w:val="24"/>
          </w:rPr>
          <w:t>research should be conduct</w:t>
        </w:r>
      </w:ins>
      <w:ins w:id="32" w:author="Hayden Schilling" w:date="2020-12-21T12:18:00Z">
        <w:r w:rsidR="00EF46D6">
          <w:rPr>
            <w:sz w:val="24"/>
            <w:szCs w:val="24"/>
          </w:rPr>
          <w:t xml:space="preserve">ed into whether there are demographic differences between these groups which may influence </w:t>
        </w:r>
      </w:ins>
      <w:r w:rsidR="00081D43">
        <w:rPr>
          <w:sz w:val="24"/>
          <w:szCs w:val="24"/>
        </w:rPr>
        <w:t>management considerations</w:t>
      </w:r>
      <w:del w:id="33" w:author="Hayden Schilling" w:date="2020-12-21T12:18:00Z">
        <w:r w:rsidR="00081D43" w:rsidDel="00EF46D6">
          <w:rPr>
            <w:sz w:val="24"/>
            <w:szCs w:val="24"/>
          </w:rPr>
          <w:delText xml:space="preserve"> should be made at a regional scale</w:delText>
        </w:r>
      </w:del>
      <w:r w:rsidR="00081D43">
        <w:rPr>
          <w:sz w:val="24"/>
          <w:szCs w:val="24"/>
        </w:rPr>
        <w:t>.</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5D0EC27"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proofErr w:type="gramStart"/>
      <w:r w:rsidR="002B4B47" w:rsidRPr="00AA122B">
        <w:rPr>
          <w:sz w:val="24"/>
          <w:szCs w:val="24"/>
        </w:rPr>
        <w:t>elemental</w:t>
      </w:r>
      <w:proofErr w:type="gramEnd"/>
      <w:r w:rsidRPr="00AA122B">
        <w:rPr>
          <w:sz w:val="24"/>
          <w:szCs w:val="24"/>
        </w:rPr>
        <w:t xml:space="preserve"> or morphological markers can be used</w:t>
      </w:r>
      <w:ins w:id="34" w:author="Hayden Schilling" w:date="2020-11-29T15:36:00Z">
        <w:r w:rsidR="00F83659">
          <w:rPr>
            <w:sz w:val="24"/>
            <w:szCs w:val="24"/>
          </w:rPr>
          <w:t xml:space="preserve"> as tools</w:t>
        </w:r>
      </w:ins>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bookmarkStart w:id="35"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ins w:id="36" w:author="Hayden Schilling" w:date="2020-11-29T15:34:00Z">
        <w:r w:rsidR="00F83659">
          <w:rPr>
            <w:sz w:val="24"/>
            <w:szCs w:val="24"/>
          </w:rPr>
          <w:t xml:space="preserve"> (</w:t>
        </w:r>
      </w:ins>
      <w:ins w:id="37" w:author="Hayden Schilling" w:date="2020-11-29T15:36:00Z">
        <w:r w:rsidR="00F83659">
          <w:rPr>
            <w:rFonts w:ascii="Calibri" w:eastAsia="Calibri" w:hAnsi="Calibri" w:cs="Calibri"/>
            <w:noProof/>
            <w:sz w:val="24"/>
            <w:szCs w:val="24"/>
          </w:rPr>
          <w:t xml:space="preserve">Tracey et al. 2006, </w:t>
        </w:r>
      </w:ins>
      <w:ins w:id="38" w:author="Hayden Schilling" w:date="2020-11-29T15:35:00Z">
        <w:r w:rsidR="00F83659" w:rsidRPr="00F83659">
          <w:rPr>
            <w:rFonts w:ascii="Calibri" w:eastAsia="Calibri" w:hAnsi="Calibri" w:cs="Calibri"/>
            <w:noProof/>
            <w:sz w:val="24"/>
            <w:szCs w:val="24"/>
          </w:rPr>
          <w:t>Ferguson</w:t>
        </w:r>
        <w:r w:rsidR="00F83659">
          <w:rPr>
            <w:rFonts w:ascii="Calibri" w:eastAsia="Calibri" w:hAnsi="Calibri" w:cs="Calibri"/>
            <w:noProof/>
            <w:sz w:val="24"/>
            <w:szCs w:val="24"/>
          </w:rPr>
          <w:t xml:space="preserve"> et al. 2011)</w:t>
        </w:r>
      </w:ins>
      <w:bookmarkEnd w:id="35"/>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 xml:space="preserve">fish stocks (Campana and Casselman 1993; </w:t>
      </w:r>
      <w:proofErr w:type="spellStart"/>
      <w:r w:rsidRPr="00AA122B">
        <w:rPr>
          <w:sz w:val="24"/>
          <w:szCs w:val="24"/>
        </w:rPr>
        <w:t>Begg</w:t>
      </w:r>
      <w:proofErr w:type="spellEnd"/>
      <w:r w:rsidRPr="00AA122B">
        <w:rPr>
          <w:sz w:val="24"/>
          <w:szCs w:val="24"/>
        </w:rPr>
        <w:t xml:space="preserve"> et al. 2001</w:t>
      </w:r>
      <w:r w:rsidR="00155C64">
        <w:rPr>
          <w:sz w:val="24"/>
          <w:szCs w:val="24"/>
        </w:rPr>
        <w:t>;</w:t>
      </w:r>
      <w:r w:rsidR="00EA2343" w:rsidRPr="00AA122B">
        <w:rPr>
          <w:sz w:val="24"/>
          <w:szCs w:val="24"/>
        </w:rPr>
        <w:t xml:space="preserve"> </w:t>
      </w:r>
      <w:proofErr w:type="spellStart"/>
      <w:r w:rsidR="00EA2343" w:rsidRPr="00AA122B">
        <w:rPr>
          <w:sz w:val="24"/>
          <w:szCs w:val="24"/>
        </w:rPr>
        <w:t>Miyan</w:t>
      </w:r>
      <w:proofErr w:type="spellEnd"/>
      <w:r w:rsidR="00EA2343" w:rsidRPr="00AA122B">
        <w:rPr>
          <w:sz w:val="24"/>
          <w:szCs w:val="24"/>
        </w:rPr>
        <w:t xml:space="preserve"> et al. 2016</w:t>
      </w:r>
      <w:ins w:id="39" w:author="Hayden Schilling" w:date="2020-12-22T09:51:00Z">
        <w:r w:rsidR="00F45D88">
          <w:rPr>
            <w:sz w:val="24"/>
            <w:szCs w:val="24"/>
          </w:rPr>
          <w:t>a</w:t>
        </w:r>
      </w:ins>
      <w:r w:rsidR="00155C64">
        <w:rPr>
          <w:sz w:val="24"/>
          <w:szCs w:val="24"/>
        </w:rPr>
        <w:t>; Nazir and Khan 2019</w:t>
      </w:r>
      <w:r w:rsidRPr="00AA122B">
        <w:rPr>
          <w:sz w:val="24"/>
          <w:szCs w:val="24"/>
        </w:rPr>
        <w:t xml:space="preserve">). </w:t>
      </w:r>
    </w:p>
    <w:p w14:paraId="447B3ABC" w14:textId="05356932"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w:t>
      </w:r>
      <w:proofErr w:type="spellStart"/>
      <w:r w:rsidRPr="00AA122B">
        <w:rPr>
          <w:sz w:val="24"/>
          <w:szCs w:val="24"/>
        </w:rPr>
        <w:t>Begg</w:t>
      </w:r>
      <w:proofErr w:type="spellEnd"/>
      <w:r w:rsidRPr="00AA122B">
        <w:rPr>
          <w:sz w:val="24"/>
          <w:szCs w:val="24"/>
        </w:rPr>
        <w:t xml:space="preserve">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w:t>
      </w:r>
      <w:proofErr w:type="spellStart"/>
      <w:r w:rsidRPr="00AA122B">
        <w:rPr>
          <w:sz w:val="24"/>
          <w:szCs w:val="24"/>
        </w:rPr>
        <w:t>Reddin</w:t>
      </w:r>
      <w:proofErr w:type="spellEnd"/>
      <w:r w:rsidRPr="00AA122B">
        <w:rPr>
          <w:sz w:val="24"/>
          <w:szCs w:val="24"/>
        </w:rPr>
        <w:t xml:space="preserve">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w:t>
      </w:r>
      <w:proofErr w:type="spellStart"/>
      <w:r w:rsidR="001C7117">
        <w:rPr>
          <w:sz w:val="24"/>
          <w:szCs w:val="24"/>
        </w:rPr>
        <w:t>Vignon</w:t>
      </w:r>
      <w:proofErr w:type="spellEnd"/>
      <w:r w:rsidR="001C7117">
        <w:rPr>
          <w:sz w:val="24"/>
          <w:szCs w:val="24"/>
        </w:rPr>
        <w:t xml:space="preserve"> and </w:t>
      </w:r>
      <w:proofErr w:type="spellStart"/>
      <w:r w:rsidR="001C7117">
        <w:rPr>
          <w:sz w:val="24"/>
          <w:szCs w:val="24"/>
        </w:rPr>
        <w:t>Morat</w:t>
      </w:r>
      <w:proofErr w:type="spellEnd"/>
      <w:r w:rsidR="001C7117">
        <w:rPr>
          <w:sz w:val="24"/>
          <w:szCs w:val="24"/>
        </w:rPr>
        <w:t xml:space="preserve">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w:t>
      </w:r>
      <w:proofErr w:type="spellStart"/>
      <w:r w:rsidRPr="00AA122B">
        <w:rPr>
          <w:sz w:val="24"/>
          <w:szCs w:val="24"/>
        </w:rPr>
        <w:t>Elsdon</w:t>
      </w:r>
      <w:proofErr w:type="spellEnd"/>
      <w:r w:rsidRPr="00AA122B">
        <w:rPr>
          <w:sz w:val="24"/>
          <w:szCs w:val="24"/>
        </w:rPr>
        <w:t xml:space="preserve"> and Gillanders 2003; </w:t>
      </w:r>
      <w:proofErr w:type="spellStart"/>
      <w:r w:rsidRPr="00AA122B">
        <w:rPr>
          <w:sz w:val="24"/>
          <w:szCs w:val="24"/>
        </w:rPr>
        <w:t>Stransky</w:t>
      </w:r>
      <w:proofErr w:type="spellEnd"/>
      <w:r w:rsidRPr="00AA122B">
        <w:rPr>
          <w:sz w:val="24"/>
          <w:szCs w:val="24"/>
        </w:rPr>
        <w:t xml:space="preserve">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proofErr w:type="spellStart"/>
      <w:r w:rsidR="005F2BBF" w:rsidRPr="00AA122B">
        <w:rPr>
          <w:sz w:val="24"/>
          <w:szCs w:val="24"/>
        </w:rPr>
        <w:t>Gramm</w:t>
      </w:r>
      <w:ins w:id="40" w:author="Hayden Schilling" w:date="2020-12-22T10:29:00Z">
        <w:r w:rsidR="00712CD7">
          <w:rPr>
            <w:sz w:val="24"/>
            <w:szCs w:val="24"/>
          </w:rPr>
          <w:t>e</w:t>
        </w:r>
      </w:ins>
      <w:del w:id="41" w:author="Hayden Schilling" w:date="2020-12-22T10:29:00Z">
        <w:r w:rsidR="005F2BBF" w:rsidRPr="00AA122B" w:rsidDel="00712CD7">
          <w:rPr>
            <w:sz w:val="24"/>
            <w:szCs w:val="24"/>
          </w:rPr>
          <w:delText>a</w:delText>
        </w:r>
      </w:del>
      <w:r w:rsidR="005F2BBF" w:rsidRPr="00AA122B">
        <w:rPr>
          <w:sz w:val="24"/>
          <w:szCs w:val="24"/>
        </w:rPr>
        <w:t>r</w:t>
      </w:r>
      <w:proofErr w:type="spellEnd"/>
      <w:r w:rsidR="005F2BBF" w:rsidRPr="00AA122B">
        <w:rPr>
          <w:sz w:val="24"/>
          <w:szCs w:val="24"/>
        </w:rPr>
        <w:t xml:space="preserve">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w:t>
      </w:r>
      <w:proofErr w:type="gramStart"/>
      <w:r w:rsidR="001E4E42" w:rsidRPr="00AA122B">
        <w:rPr>
          <w:sz w:val="24"/>
          <w:szCs w:val="24"/>
        </w:rPr>
        <w:t>period of time</w:t>
      </w:r>
      <w:proofErr w:type="gramEnd"/>
      <w:r w:rsidR="001E4E42" w:rsidRPr="00AA122B">
        <w:rPr>
          <w:sz w:val="24"/>
          <w:szCs w:val="24"/>
        </w:rPr>
        <w:t xml:space="preserv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w:t>
      </w:r>
      <w:proofErr w:type="spellStart"/>
      <w:r w:rsidRPr="00AA122B">
        <w:rPr>
          <w:sz w:val="24"/>
          <w:szCs w:val="24"/>
        </w:rPr>
        <w:t>Elsdon</w:t>
      </w:r>
      <w:proofErr w:type="spellEnd"/>
      <w:r w:rsidRPr="00AA122B">
        <w:rPr>
          <w:sz w:val="24"/>
          <w:szCs w:val="24"/>
        </w:rPr>
        <w:t xml:space="preserve"> and Gillanders 2004; Khan et al. 2012; </w:t>
      </w:r>
      <w:proofErr w:type="spellStart"/>
      <w:r w:rsidRPr="00AA122B">
        <w:rPr>
          <w:sz w:val="24"/>
          <w:szCs w:val="24"/>
        </w:rPr>
        <w:t>M</w:t>
      </w:r>
      <w:r w:rsidR="00E7736B" w:rsidRPr="00AA122B">
        <w:rPr>
          <w:sz w:val="24"/>
          <w:szCs w:val="24"/>
        </w:rPr>
        <w:t>iyan</w:t>
      </w:r>
      <w:proofErr w:type="spellEnd"/>
      <w:r w:rsidR="00E7736B" w:rsidRPr="00AA122B">
        <w:rPr>
          <w:sz w:val="24"/>
          <w:szCs w:val="24"/>
        </w:rPr>
        <w:t xml:space="preserve"> et al., 2014; 2016a; 2016b</w:t>
      </w:r>
      <w:r w:rsidRPr="00AA122B">
        <w:rPr>
          <w:sz w:val="24"/>
          <w:szCs w:val="24"/>
        </w:rPr>
        <w:t>)</w:t>
      </w:r>
      <w:r w:rsidR="005D1FBA" w:rsidRPr="00AA122B">
        <w:rPr>
          <w:sz w:val="24"/>
          <w:szCs w:val="24"/>
        </w:rPr>
        <w:t>.</w:t>
      </w:r>
      <w:r w:rsidR="00773871" w:rsidRPr="00AA122B">
        <w:rPr>
          <w:sz w:val="24"/>
          <w:szCs w:val="24"/>
        </w:rPr>
        <w:t xml:space="preserve"> </w:t>
      </w:r>
      <w:del w:id="42" w:author="Hayden Schilling" w:date="2020-11-29T16:22:00Z">
        <w:r w:rsidR="00773871" w:rsidRPr="00AA122B" w:rsidDel="005E1B35">
          <w:rPr>
            <w:sz w:val="24"/>
            <w:szCs w:val="24"/>
          </w:rPr>
          <w:delText>Even more subtle</w:delText>
        </w:r>
      </w:del>
      <w:bookmarkStart w:id="43" w:name="_Hlk57559444"/>
      <w:ins w:id="44" w:author="Hayden Schilling" w:date="2020-11-29T16:22:00Z">
        <w:r w:rsidR="005E1B35">
          <w:rPr>
            <w:sz w:val="24"/>
            <w:szCs w:val="24"/>
          </w:rPr>
          <w:t>By combining both</w:t>
        </w:r>
      </w:ins>
      <w:r w:rsidR="00773871" w:rsidRPr="00AA122B">
        <w:rPr>
          <w:sz w:val="24"/>
          <w:szCs w:val="24"/>
        </w:rPr>
        <w:t xml:space="preserve"> </w:t>
      </w:r>
      <w:ins w:id="45" w:author="Hayden Schilling" w:date="2020-11-29T16:22:00Z">
        <w:r w:rsidR="005E1B35" w:rsidRPr="00AA122B">
          <w:rPr>
            <w:sz w:val="24"/>
            <w:szCs w:val="24"/>
          </w:rPr>
          <w:t>otolith shape and chemistry data</w:t>
        </w:r>
      </w:ins>
      <w:ins w:id="46" w:author="Hayden Schilling" w:date="2020-11-29T16:23:00Z">
        <w:r w:rsidR="005E1B35">
          <w:rPr>
            <w:sz w:val="24"/>
            <w:szCs w:val="24"/>
          </w:rPr>
          <w:t xml:space="preserve"> in the same analysis</w:t>
        </w:r>
      </w:ins>
      <w:ins w:id="47" w:author="Hayden Schilling" w:date="2020-11-29T16:22:00Z">
        <w:r w:rsidR="005E1B35" w:rsidRPr="00AA122B">
          <w:rPr>
            <w:sz w:val="24"/>
            <w:szCs w:val="24"/>
          </w:rPr>
          <w:t xml:space="preserve"> </w:t>
        </w:r>
      </w:ins>
      <w:ins w:id="48" w:author="Hayden Schilling" w:date="2020-11-29T16:23:00Z">
        <w:r w:rsidR="005E1B35">
          <w:rPr>
            <w:sz w:val="24"/>
            <w:szCs w:val="24"/>
          </w:rPr>
          <w:t>the ability to differentiate groups of fish can sometimes be improved</w:t>
        </w:r>
      </w:ins>
      <w:del w:id="49" w:author="Hayden Schilling" w:date="2020-11-29T16:22:00Z">
        <w:r w:rsidR="00773871" w:rsidRPr="00AA122B" w:rsidDel="005E1B35">
          <w:rPr>
            <w:sz w:val="24"/>
            <w:szCs w:val="24"/>
          </w:rPr>
          <w:delText xml:space="preserve">differences between </w:delText>
        </w:r>
      </w:del>
      <w:del w:id="50" w:author="Hayden Schilling" w:date="2020-11-29T16:23:00Z">
        <w:r w:rsidR="00773871" w:rsidRPr="00AA122B" w:rsidDel="005E1B35">
          <w:rPr>
            <w:sz w:val="24"/>
            <w:szCs w:val="24"/>
          </w:rPr>
          <w:delText>groups of fish can be detected by combining both</w:delText>
        </w:r>
      </w:del>
      <w:r w:rsidR="00773871" w:rsidRPr="00AA122B">
        <w:rPr>
          <w:sz w:val="24"/>
          <w:szCs w:val="24"/>
        </w:rPr>
        <w:t xml:space="preserve"> </w:t>
      </w:r>
      <w:del w:id="51" w:author="Hayden Schilling" w:date="2020-11-29T16:22:00Z">
        <w:r w:rsidR="00773871" w:rsidRPr="00AA122B" w:rsidDel="005E1B35">
          <w:rPr>
            <w:sz w:val="24"/>
            <w:szCs w:val="24"/>
          </w:rPr>
          <w:delText xml:space="preserve">otolith shape and chemistry data </w:delText>
        </w:r>
      </w:del>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bookmarkEnd w:id="43"/>
    </w:p>
    <w:p w14:paraId="4E8C2F13" w14:textId="5223920C" w:rsidR="00EF46D6" w:rsidRPr="00EF46D6" w:rsidRDefault="00EF46D6" w:rsidP="00EF46D6">
      <w:pPr>
        <w:spacing w:line="360" w:lineRule="auto"/>
        <w:ind w:firstLine="720"/>
        <w:rPr>
          <w:ins w:id="52" w:author="Hayden Schilling" w:date="2020-12-21T12:19:00Z"/>
          <w:sz w:val="24"/>
          <w:szCs w:val="24"/>
        </w:rPr>
      </w:pPr>
      <w:ins w:id="53" w:author="Hayden Schilling" w:date="2020-12-21T12:19:00Z">
        <w:r w:rsidRPr="00EF46D6">
          <w:rPr>
            <w:sz w:val="24"/>
            <w:szCs w:val="24"/>
          </w:rPr>
          <w:t xml:space="preserve">Both otolith shape and otolith chemistry data are usually multivariate with hypothesis testing traditionally </w:t>
        </w:r>
      </w:ins>
      <w:ins w:id="54" w:author="Hayden Schilling" w:date="2020-12-22T09:45:00Z">
        <w:r w:rsidR="00F45D88">
          <w:rPr>
            <w:sz w:val="24"/>
            <w:szCs w:val="24"/>
          </w:rPr>
          <w:t>conducted</w:t>
        </w:r>
      </w:ins>
      <w:ins w:id="55" w:author="Hayden Schilling" w:date="2020-12-21T12:19:00Z">
        <w:r w:rsidRPr="00EF46D6">
          <w:rPr>
            <w:sz w:val="24"/>
            <w:szCs w:val="24"/>
          </w:rPr>
          <w:t xml:space="preserve"> using distance-based methods (</w:t>
        </w:r>
        <w:proofErr w:type="spellStart"/>
        <w:r w:rsidRPr="00EF46D6">
          <w:rPr>
            <w:sz w:val="24"/>
            <w:szCs w:val="24"/>
          </w:rPr>
          <w:t>eg.</w:t>
        </w:r>
        <w:proofErr w:type="spellEnd"/>
        <w:r w:rsidRPr="00EF46D6">
          <w:rPr>
            <w:sz w:val="24"/>
            <w:szCs w:val="24"/>
          </w:rPr>
          <w:t xml:space="preserve"> PERMANOVA; </w:t>
        </w:r>
      </w:ins>
      <w:ins w:id="56" w:author="Hayden Schilling" w:date="2020-12-22T09:44:00Z">
        <w:r w:rsidR="00F45D88">
          <w:rPr>
            <w:sz w:val="24"/>
            <w:szCs w:val="24"/>
          </w:rPr>
          <w:t xml:space="preserve">Ferguson et al. 2011, </w:t>
        </w:r>
      </w:ins>
      <w:ins w:id="57" w:author="Hayden Schilling" w:date="2020-12-21T12:19:00Z">
        <w:r w:rsidRPr="00EF46D6">
          <w:rPr>
            <w:sz w:val="24"/>
            <w:szCs w:val="24"/>
          </w:rPr>
          <w:t>Schilling et al. 2018</w:t>
        </w:r>
      </w:ins>
      <w:ins w:id="58" w:author="Hayden Schilling" w:date="2020-12-22T09:37:00Z">
        <w:r w:rsidR="00622959">
          <w:rPr>
            <w:sz w:val="24"/>
            <w:szCs w:val="24"/>
          </w:rPr>
          <w:t xml:space="preserve">, </w:t>
        </w:r>
        <w:proofErr w:type="spellStart"/>
        <w:r w:rsidR="00622959">
          <w:rPr>
            <w:sz w:val="24"/>
            <w:szCs w:val="24"/>
          </w:rPr>
          <w:t>Biol</w:t>
        </w:r>
        <w:r w:rsidR="00622959">
          <w:rPr>
            <w:rFonts w:cstheme="minorHAnsi"/>
            <w:sz w:val="24"/>
            <w:szCs w:val="24"/>
          </w:rPr>
          <w:t>é</w:t>
        </w:r>
        <w:proofErr w:type="spellEnd"/>
        <w:r w:rsidR="00622959">
          <w:rPr>
            <w:sz w:val="24"/>
            <w:szCs w:val="24"/>
          </w:rPr>
          <w:t xml:space="preserve"> et al. 2019</w:t>
        </w:r>
      </w:ins>
      <w:ins w:id="59" w:author="Hayden Schilling" w:date="2020-12-21T12:19:00Z">
        <w:r w:rsidRPr="00EF46D6">
          <w:rPr>
            <w:sz w:val="24"/>
            <w:szCs w:val="24"/>
          </w:rPr>
          <w:t>) or model-based methods which assume a gaussian error distribution (</w:t>
        </w:r>
        <w:proofErr w:type="spellStart"/>
        <w:r w:rsidRPr="00EF46D6">
          <w:rPr>
            <w:sz w:val="24"/>
            <w:szCs w:val="24"/>
          </w:rPr>
          <w:t>eg.</w:t>
        </w:r>
        <w:proofErr w:type="spellEnd"/>
        <w:r w:rsidRPr="00EF46D6">
          <w:rPr>
            <w:sz w:val="24"/>
            <w:szCs w:val="24"/>
          </w:rPr>
          <w:t xml:space="preserve"> MANOVA or LDA; </w:t>
        </w:r>
        <w:proofErr w:type="spellStart"/>
        <w:r w:rsidRPr="00EF46D6">
          <w:rPr>
            <w:sz w:val="24"/>
            <w:szCs w:val="24"/>
          </w:rPr>
          <w:t>Maguffee</w:t>
        </w:r>
        <w:proofErr w:type="spellEnd"/>
        <w:r w:rsidRPr="00EF46D6">
          <w:rPr>
            <w:sz w:val="24"/>
            <w:szCs w:val="24"/>
          </w:rPr>
          <w:t xml:space="preserve"> et al 2019). Ecologists typically also use these </w:t>
        </w:r>
      </w:ins>
      <w:ins w:id="60" w:author="Hayden Schilling" w:date="2020-12-22T09:45:00Z">
        <w:r w:rsidR="00F45D88" w:rsidRPr="00EF46D6">
          <w:rPr>
            <w:sz w:val="24"/>
            <w:szCs w:val="24"/>
          </w:rPr>
          <w:t>distance-based</w:t>
        </w:r>
      </w:ins>
      <w:ins w:id="61" w:author="Hayden Schilling" w:date="2020-12-21T12:19:00Z">
        <w:r w:rsidRPr="00EF46D6">
          <w:rPr>
            <w:sz w:val="24"/>
            <w:szCs w:val="24"/>
          </w:rPr>
          <w:t xml:space="preserve"> methods to form ordination plots to visualise the </w:t>
        </w:r>
        <w:r w:rsidRPr="00EF46D6">
          <w:rPr>
            <w:sz w:val="24"/>
            <w:szCs w:val="24"/>
          </w:rPr>
          <w:lastRenderedPageBreak/>
          <w:t>multivariate groupings in a low-dimensional plot (</w:t>
        </w:r>
        <w:proofErr w:type="gramStart"/>
        <w:r w:rsidRPr="00EF46D6">
          <w:rPr>
            <w:sz w:val="24"/>
            <w:szCs w:val="24"/>
          </w:rPr>
          <w:t>e.g.</w:t>
        </w:r>
        <w:proofErr w:type="gramEnd"/>
        <w:r w:rsidRPr="00EF46D6">
          <w:rPr>
            <w:sz w:val="24"/>
            <w:szCs w:val="24"/>
          </w:rPr>
          <w:t xml:space="preserve"> </w:t>
        </w:r>
        <w:proofErr w:type="spellStart"/>
        <w:r w:rsidRPr="00EF46D6">
          <w:rPr>
            <w:sz w:val="24"/>
            <w:szCs w:val="24"/>
          </w:rPr>
          <w:t>nMDS</w:t>
        </w:r>
      </w:ins>
      <w:proofErr w:type="spellEnd"/>
      <w:ins w:id="62" w:author="Hayden Schilling" w:date="2020-12-22T09:40:00Z">
        <w:r w:rsidR="00622959">
          <w:rPr>
            <w:sz w:val="24"/>
            <w:szCs w:val="24"/>
          </w:rPr>
          <w:t xml:space="preserve"> </w:t>
        </w:r>
      </w:ins>
      <w:ins w:id="63" w:author="Hayden Schilling" w:date="2020-12-21T12:19:00Z">
        <w:r w:rsidRPr="00EF46D6">
          <w:rPr>
            <w:sz w:val="24"/>
            <w:szCs w:val="24"/>
          </w:rPr>
          <w:t>plots</w:t>
        </w:r>
      </w:ins>
      <w:ins w:id="64" w:author="Hayden Schilling" w:date="2020-12-22T09:40:00Z">
        <w:r w:rsidR="00F45D88">
          <w:rPr>
            <w:sz w:val="24"/>
            <w:szCs w:val="24"/>
          </w:rPr>
          <w:t xml:space="preserve"> or </w:t>
        </w:r>
        <w:r w:rsidR="00F45D88" w:rsidRPr="00F45D88">
          <w:rPr>
            <w:sz w:val="24"/>
            <w:szCs w:val="24"/>
          </w:rPr>
          <w:t xml:space="preserve">Canonical </w:t>
        </w:r>
      </w:ins>
      <w:ins w:id="65" w:author="Hayden Schilling" w:date="2020-12-22T09:46:00Z">
        <w:r w:rsidR="00F45D88">
          <w:rPr>
            <w:sz w:val="24"/>
            <w:szCs w:val="24"/>
          </w:rPr>
          <w:t>D</w:t>
        </w:r>
      </w:ins>
      <w:ins w:id="66" w:author="Hayden Schilling" w:date="2020-12-22T09:40:00Z">
        <w:r w:rsidR="00F45D88" w:rsidRPr="00F45D88">
          <w:rPr>
            <w:sz w:val="24"/>
            <w:szCs w:val="24"/>
          </w:rPr>
          <w:t xml:space="preserve">iscriminant </w:t>
        </w:r>
      </w:ins>
      <w:proofErr w:type="spellStart"/>
      <w:ins w:id="67" w:author="Hayden Schilling" w:date="2020-12-22T09:46:00Z">
        <w:r w:rsidR="00F45D88">
          <w:rPr>
            <w:sz w:val="24"/>
            <w:szCs w:val="24"/>
          </w:rPr>
          <w:t>A</w:t>
        </w:r>
      </w:ins>
      <w:ins w:id="68" w:author="Hayden Schilling" w:date="2020-12-22T09:40:00Z">
        <w:r w:rsidR="00F45D88" w:rsidRPr="00F45D88">
          <w:rPr>
            <w:sz w:val="24"/>
            <w:szCs w:val="24"/>
          </w:rPr>
          <w:t>analysis</w:t>
        </w:r>
        <w:proofErr w:type="spellEnd"/>
        <w:r w:rsidR="00F45D88">
          <w:rPr>
            <w:sz w:val="24"/>
            <w:szCs w:val="24"/>
          </w:rPr>
          <w:t>;</w:t>
        </w:r>
      </w:ins>
      <w:ins w:id="69" w:author="Hayden Schilling" w:date="2020-12-21T12:19:00Z">
        <w:r w:rsidRPr="00EF46D6">
          <w:rPr>
            <w:sz w:val="24"/>
            <w:szCs w:val="24"/>
          </w:rPr>
          <w:t xml:space="preserve"> </w:t>
        </w:r>
      </w:ins>
      <w:ins w:id="70" w:author="Hayden Schilling" w:date="2020-12-22T09:40:00Z">
        <w:r w:rsidR="00F45D88">
          <w:rPr>
            <w:sz w:val="24"/>
            <w:szCs w:val="24"/>
          </w:rPr>
          <w:t>Tanner et al. 2012</w:t>
        </w:r>
      </w:ins>
      <w:ins w:id="71" w:author="Hayden Schilling" w:date="2020-12-22T09:42:00Z">
        <w:r w:rsidR="00F45D88">
          <w:rPr>
            <w:sz w:val="24"/>
            <w:szCs w:val="24"/>
          </w:rPr>
          <w:t>, Andrade et al. 2020</w:t>
        </w:r>
      </w:ins>
      <w:ins w:id="72" w:author="Hayden Schilling" w:date="2020-12-21T12:19:00Z">
        <w:r w:rsidRPr="00EF46D6">
          <w:rPr>
            <w:sz w:val="24"/>
            <w:szCs w:val="24"/>
          </w:rPr>
          <w:t xml:space="preserve">). The issue however with taking these approaches is that they assume homogeneity, with no mean-variance relationship being taken into account in both the hypothesis testing </w:t>
        </w:r>
        <w:proofErr w:type="gramStart"/>
        <w:r w:rsidRPr="00EF46D6">
          <w:rPr>
            <w:sz w:val="24"/>
            <w:szCs w:val="24"/>
          </w:rPr>
          <w:t>or</w:t>
        </w:r>
        <w:proofErr w:type="gramEnd"/>
        <w:r w:rsidRPr="00EF46D6">
          <w:rPr>
            <w:sz w:val="24"/>
            <w:szCs w:val="24"/>
          </w:rPr>
          <w:t xml:space="preserve"> visualisation techniques. This is concerning for the otolith shape and chemistry data which have strong mean variance relationships, where the variance increases with the mean concentration and shape parameter value (</w:t>
        </w:r>
        <w:proofErr w:type="gramStart"/>
        <w:r w:rsidRPr="00EF46D6">
          <w:rPr>
            <w:sz w:val="24"/>
            <w:szCs w:val="24"/>
          </w:rPr>
          <w:t>e.g.</w:t>
        </w:r>
        <w:proofErr w:type="gramEnd"/>
        <w:r w:rsidRPr="00EF46D6">
          <w:rPr>
            <w:sz w:val="24"/>
            <w:szCs w:val="24"/>
          </w:rPr>
          <w:t xml:space="preserve"> Figure 2).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ins>
      <w:ins w:id="73" w:author="Hayden Schilling" w:date="2020-12-22T09:46:00Z">
        <w:r w:rsidR="00F45D88" w:rsidRPr="00EF46D6">
          <w:rPr>
            <w:sz w:val="24"/>
            <w:szCs w:val="24"/>
          </w:rPr>
          <w:t>than</w:t>
        </w:r>
      </w:ins>
      <w:ins w:id="74" w:author="Hayden Schilling" w:date="2020-12-21T12:19:00Z">
        <w:r w:rsidRPr="00EF46D6">
          <w:rPr>
            <w:sz w:val="24"/>
            <w:szCs w:val="24"/>
          </w:rPr>
          <w:t xml:space="preserve"> 1 making this mean-variance relationship quite strong. A recent study by Warton et al. 2018 found that abundances with means less than 1 cannot reasonably be expected to have their variances stabilised, even with a well-chosen transformation due to the strength of this mean-variance trend. </w:t>
        </w:r>
      </w:ins>
      <w:ins w:id="75" w:author="Hayden Schilling" w:date="2020-12-22T10:59:00Z">
        <w:r w:rsidR="00B42AF0" w:rsidRPr="00EF46D6">
          <w:rPr>
            <w:sz w:val="24"/>
            <w:szCs w:val="24"/>
          </w:rPr>
          <w:t>Instead,</w:t>
        </w:r>
      </w:ins>
      <w:ins w:id="76" w:author="Hayden Schilling" w:date="2020-12-21T12:19:00Z">
        <w:r w:rsidRPr="00EF46D6">
          <w:rPr>
            <w:sz w:val="24"/>
            <w:szCs w:val="24"/>
          </w:rPr>
          <w:t xml:space="preserve"> this trend should be explicitly modelled in the testing and visualisation procedure.</w:t>
        </w:r>
      </w:ins>
    </w:p>
    <w:p w14:paraId="7F8E6CD9" w14:textId="383D48E9" w:rsidR="00EF46D6" w:rsidRPr="00EF46D6" w:rsidRDefault="00EF46D6" w:rsidP="00EF46D6">
      <w:pPr>
        <w:spacing w:line="360" w:lineRule="auto"/>
        <w:ind w:firstLine="720"/>
        <w:rPr>
          <w:ins w:id="77" w:author="Hayden Schilling" w:date="2020-12-21T12:19:00Z"/>
          <w:sz w:val="24"/>
          <w:szCs w:val="24"/>
        </w:rPr>
      </w:pPr>
      <w:ins w:id="78" w:author="Hayden Schilling" w:date="2020-12-21T12:19:00Z">
        <w:r w:rsidRPr="00EF46D6">
          <w:rPr>
            <w:sz w:val="24"/>
            <w:szCs w:val="24"/>
          </w:rPr>
          <w:t xml:space="preserve">Otolith </w:t>
        </w:r>
      </w:ins>
      <w:ins w:id="79" w:author="Hayden Schilling" w:date="2020-12-22T09:48:00Z">
        <w:r w:rsidR="00F45D88">
          <w:rPr>
            <w:sz w:val="24"/>
            <w:szCs w:val="24"/>
          </w:rPr>
          <w:t>shape</w:t>
        </w:r>
      </w:ins>
      <w:ins w:id="80" w:author="Hayden Schilling" w:date="2020-12-21T12:19:00Z">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w:ins>
      <m:oMath>
        <m:sSub>
          <m:sSubPr>
            <m:ctrlPr>
              <w:ins w:id="81" w:author="Hayden Schilling" w:date="2020-12-21T12:19:00Z">
                <w:rPr>
                  <w:rFonts w:ascii="Cambria Math" w:hAnsi="Cambria Math"/>
                  <w:i/>
                  <w:sz w:val="24"/>
                  <w:szCs w:val="24"/>
                </w:rPr>
              </w:ins>
            </m:ctrlPr>
          </m:sSubPr>
          <m:e>
            <m:r>
              <w:ins w:id="82" w:author="Hayden Schilling" w:date="2020-12-21T12:19:00Z">
                <w:rPr>
                  <w:rFonts w:ascii="Cambria Math" w:hAnsi="Cambria Math"/>
                  <w:sz w:val="24"/>
                  <w:szCs w:val="24"/>
                </w:rPr>
                <m:t>y</m:t>
              </w:ins>
            </m:r>
          </m:e>
          <m:sub>
            <m:r>
              <w:ins w:id="83" w:author="Hayden Schilling" w:date="2020-12-21T12:19:00Z">
                <w:rPr>
                  <w:rFonts w:ascii="Cambria Math" w:hAnsi="Cambria Math"/>
                  <w:sz w:val="24"/>
                  <w:szCs w:val="24"/>
                </w:rPr>
                <m:t>ij</m:t>
              </w:ins>
            </m:r>
          </m:sub>
        </m:sSub>
      </m:oMath>
      <w:ins w:id="84" w:author="Hayden Schilling" w:date="2020-12-21T12:19:00Z">
        <w:r w:rsidRPr="00EF46D6">
          <w:rPr>
            <w:sz w:val="24"/>
            <w:szCs w:val="24"/>
          </w:rPr>
          <w:t xml:space="preserve"> is Gamma distributed then </w:t>
        </w:r>
      </w:ins>
      <m:oMath>
        <m:r>
          <w:ins w:id="85" w:author="Hayden Schilling" w:date="2020-12-21T12:19:00Z">
            <w:rPr>
              <w:rFonts w:ascii="Cambria Math" w:hAnsi="Cambria Math"/>
              <w:sz w:val="24"/>
              <w:szCs w:val="24"/>
            </w:rPr>
            <m:t>E</m:t>
          </w:ins>
        </m:r>
        <m:d>
          <m:dPr>
            <m:ctrlPr>
              <w:ins w:id="86" w:author="Hayden Schilling" w:date="2020-12-21T12:19:00Z">
                <w:rPr>
                  <w:rFonts w:ascii="Cambria Math" w:hAnsi="Cambria Math"/>
                  <w:i/>
                  <w:sz w:val="24"/>
                  <w:szCs w:val="24"/>
                </w:rPr>
              </w:ins>
            </m:ctrlPr>
          </m:dPr>
          <m:e>
            <m:sSub>
              <m:sSubPr>
                <m:ctrlPr>
                  <w:ins w:id="87" w:author="Hayden Schilling" w:date="2020-12-21T12:19:00Z">
                    <w:rPr>
                      <w:rFonts w:ascii="Cambria Math" w:hAnsi="Cambria Math"/>
                      <w:i/>
                      <w:sz w:val="24"/>
                      <w:szCs w:val="24"/>
                    </w:rPr>
                  </w:ins>
                </m:ctrlPr>
              </m:sSubPr>
              <m:e>
                <m:r>
                  <w:ins w:id="88" w:author="Hayden Schilling" w:date="2020-12-21T12:19:00Z">
                    <w:rPr>
                      <w:rFonts w:ascii="Cambria Math" w:hAnsi="Cambria Math"/>
                      <w:sz w:val="24"/>
                      <w:szCs w:val="24"/>
                    </w:rPr>
                    <m:t>y</m:t>
                  </w:ins>
                </m:r>
              </m:e>
              <m:sub>
                <m:r>
                  <w:ins w:id="89" w:author="Hayden Schilling" w:date="2020-12-21T12:19:00Z">
                    <w:rPr>
                      <w:rFonts w:ascii="Cambria Math" w:hAnsi="Cambria Math"/>
                      <w:sz w:val="24"/>
                      <w:szCs w:val="24"/>
                    </w:rPr>
                    <m:t>ij</m:t>
                  </w:ins>
                </m:r>
              </m:sub>
            </m:sSub>
          </m:e>
        </m:d>
        <m:r>
          <w:ins w:id="90" w:author="Hayden Schilling" w:date="2020-12-21T12:19:00Z">
            <w:rPr>
              <w:rFonts w:ascii="Cambria Math" w:hAnsi="Cambria Math"/>
              <w:sz w:val="24"/>
              <w:szCs w:val="24"/>
            </w:rPr>
            <m:t xml:space="preserve">=kθ= </m:t>
          </w:ins>
        </m:r>
        <m:sSub>
          <m:sSubPr>
            <m:ctrlPr>
              <w:ins w:id="91" w:author="Hayden Schilling" w:date="2020-12-21T12:19:00Z">
                <w:rPr>
                  <w:rFonts w:ascii="Cambria Math" w:hAnsi="Cambria Math"/>
                  <w:i/>
                  <w:sz w:val="24"/>
                  <w:szCs w:val="24"/>
                </w:rPr>
              </w:ins>
            </m:ctrlPr>
          </m:sSubPr>
          <m:e>
            <m:r>
              <w:ins w:id="92" w:author="Hayden Schilling" w:date="2020-12-21T12:19:00Z">
                <w:rPr>
                  <w:rFonts w:ascii="Cambria Math" w:hAnsi="Cambria Math"/>
                  <w:sz w:val="24"/>
                  <w:szCs w:val="24"/>
                </w:rPr>
                <m:t>μ</m:t>
              </w:ins>
            </m:r>
          </m:e>
          <m:sub>
            <m:r>
              <w:ins w:id="93" w:author="Hayden Schilling" w:date="2020-12-21T12:19:00Z">
                <w:rPr>
                  <w:rFonts w:ascii="Cambria Math" w:hAnsi="Cambria Math"/>
                  <w:sz w:val="24"/>
                  <w:szCs w:val="24"/>
                </w:rPr>
                <m:t>ij</m:t>
              </w:ins>
            </m:r>
          </m:sub>
        </m:sSub>
        <m:r>
          <w:ins w:id="94" w:author="Hayden Schilling" w:date="2020-12-21T12:19:00Z">
            <w:rPr>
              <w:rFonts w:ascii="Cambria Math" w:hAnsi="Cambria Math"/>
              <w:sz w:val="24"/>
              <w:szCs w:val="24"/>
            </w:rPr>
            <m:t xml:space="preserve">, </m:t>
          </w:ins>
        </m:r>
      </m:oMath>
      <w:ins w:id="95" w:author="Hayden Schilling" w:date="2020-12-21T12:19:00Z">
        <w:r w:rsidRPr="00EF46D6">
          <w:rPr>
            <w:sz w:val="24"/>
            <w:szCs w:val="24"/>
          </w:rPr>
          <w:t xml:space="preserve"> </w:t>
        </w:r>
      </w:ins>
      <m:oMath>
        <m:r>
          <w:ins w:id="96" w:author="Hayden Schilling" w:date="2020-12-21T12:19:00Z">
            <w:rPr>
              <w:rFonts w:ascii="Cambria Math" w:hAnsi="Cambria Math"/>
              <w:sz w:val="24"/>
              <w:szCs w:val="24"/>
            </w:rPr>
            <m:t>Var</m:t>
          </w:ins>
        </m:r>
        <m:d>
          <m:dPr>
            <m:ctrlPr>
              <w:ins w:id="97" w:author="Hayden Schilling" w:date="2020-12-21T12:19:00Z">
                <w:rPr>
                  <w:rFonts w:ascii="Cambria Math" w:hAnsi="Cambria Math"/>
                  <w:i/>
                  <w:sz w:val="24"/>
                  <w:szCs w:val="24"/>
                </w:rPr>
              </w:ins>
            </m:ctrlPr>
          </m:dPr>
          <m:e>
            <m:sSub>
              <m:sSubPr>
                <m:ctrlPr>
                  <w:ins w:id="98" w:author="Hayden Schilling" w:date="2020-12-21T12:19:00Z">
                    <w:rPr>
                      <w:rFonts w:ascii="Cambria Math" w:hAnsi="Cambria Math"/>
                      <w:i/>
                      <w:sz w:val="24"/>
                      <w:szCs w:val="24"/>
                    </w:rPr>
                  </w:ins>
                </m:ctrlPr>
              </m:sSubPr>
              <m:e>
                <m:r>
                  <w:ins w:id="99" w:author="Hayden Schilling" w:date="2020-12-21T12:19:00Z">
                    <w:rPr>
                      <w:rFonts w:ascii="Cambria Math" w:hAnsi="Cambria Math"/>
                      <w:sz w:val="24"/>
                      <w:szCs w:val="24"/>
                    </w:rPr>
                    <m:t>y</m:t>
                  </w:ins>
                </m:r>
              </m:e>
              <m:sub>
                <m:r>
                  <w:ins w:id="100" w:author="Hayden Schilling" w:date="2020-12-21T12:19:00Z">
                    <w:rPr>
                      <w:rFonts w:ascii="Cambria Math" w:hAnsi="Cambria Math"/>
                      <w:sz w:val="24"/>
                      <w:szCs w:val="24"/>
                    </w:rPr>
                    <m:t>ij</m:t>
                  </w:ins>
                </m:r>
              </m:sub>
            </m:sSub>
          </m:e>
        </m:d>
        <m:r>
          <w:ins w:id="101" w:author="Hayden Schilling" w:date="2020-12-21T12:19:00Z">
            <w:rPr>
              <w:rFonts w:ascii="Cambria Math" w:hAnsi="Cambria Math"/>
              <w:sz w:val="24"/>
              <w:szCs w:val="24"/>
            </w:rPr>
            <m:t>=k</m:t>
          </w:ins>
        </m:r>
        <m:sSup>
          <m:sSupPr>
            <m:ctrlPr>
              <w:ins w:id="102" w:author="Hayden Schilling" w:date="2020-12-21T12:19:00Z">
                <w:rPr>
                  <w:rFonts w:ascii="Cambria Math" w:hAnsi="Cambria Math"/>
                  <w:i/>
                  <w:sz w:val="24"/>
                  <w:szCs w:val="24"/>
                </w:rPr>
              </w:ins>
            </m:ctrlPr>
          </m:sSupPr>
          <m:e>
            <m:r>
              <w:ins w:id="103" w:author="Hayden Schilling" w:date="2020-12-21T12:19:00Z">
                <w:rPr>
                  <w:rFonts w:ascii="Cambria Math" w:hAnsi="Cambria Math"/>
                  <w:sz w:val="24"/>
                  <w:szCs w:val="24"/>
                </w:rPr>
                <m:t>θ</m:t>
              </w:ins>
            </m:r>
          </m:e>
          <m:sup>
            <m:r>
              <w:ins w:id="104" w:author="Hayden Schilling" w:date="2020-12-21T12:19:00Z">
                <w:rPr>
                  <w:rFonts w:ascii="Cambria Math" w:hAnsi="Cambria Math"/>
                  <w:sz w:val="24"/>
                  <w:szCs w:val="24"/>
                </w:rPr>
                <m:t>2</m:t>
              </w:ins>
            </m:r>
          </m:sup>
        </m:sSup>
        <m:r>
          <w:ins w:id="105" w:author="Hayden Schilling" w:date="2020-12-21T12:19:00Z">
            <w:rPr>
              <w:rFonts w:ascii="Cambria Math" w:hAnsi="Cambria Math"/>
              <w:sz w:val="24"/>
              <w:szCs w:val="24"/>
            </w:rPr>
            <m:t>=</m:t>
          </w:ins>
        </m:r>
        <m:f>
          <m:fPr>
            <m:ctrlPr>
              <w:ins w:id="106" w:author="Hayden Schilling" w:date="2020-12-21T12:19:00Z">
                <w:rPr>
                  <w:rFonts w:ascii="Cambria Math" w:hAnsi="Cambria Math"/>
                  <w:i/>
                  <w:sz w:val="24"/>
                  <w:szCs w:val="24"/>
                </w:rPr>
              </w:ins>
            </m:ctrlPr>
          </m:fPr>
          <m:num>
            <m:r>
              <w:ins w:id="107" w:author="Hayden Schilling" w:date="2020-12-21T12:19:00Z">
                <w:rPr>
                  <w:rFonts w:ascii="Cambria Math" w:hAnsi="Cambria Math"/>
                  <w:sz w:val="24"/>
                  <w:szCs w:val="24"/>
                </w:rPr>
                <m:t>1</m:t>
              </w:ins>
            </m:r>
          </m:num>
          <m:den>
            <m:r>
              <w:ins w:id="108" w:author="Hayden Schilling" w:date="2020-12-21T12:19:00Z">
                <w:rPr>
                  <w:rFonts w:ascii="Cambria Math" w:hAnsi="Cambria Math"/>
                  <w:sz w:val="24"/>
                  <w:szCs w:val="24"/>
                </w:rPr>
                <m:t>k</m:t>
              </w:ins>
            </m:r>
          </m:den>
        </m:f>
        <m:sSubSup>
          <m:sSubSupPr>
            <m:ctrlPr>
              <w:ins w:id="109" w:author="Hayden Schilling" w:date="2020-12-21T12:19:00Z">
                <w:rPr>
                  <w:rFonts w:ascii="Cambria Math" w:hAnsi="Cambria Math"/>
                  <w:i/>
                  <w:sz w:val="24"/>
                  <w:szCs w:val="24"/>
                </w:rPr>
              </w:ins>
            </m:ctrlPr>
          </m:sSubSupPr>
          <m:e>
            <m:r>
              <w:ins w:id="110" w:author="Hayden Schilling" w:date="2020-12-21T12:19:00Z">
                <w:rPr>
                  <w:rFonts w:ascii="Cambria Math" w:hAnsi="Cambria Math"/>
                  <w:sz w:val="24"/>
                  <w:szCs w:val="24"/>
                </w:rPr>
                <m:t>μ</m:t>
              </w:ins>
            </m:r>
          </m:e>
          <m:sub>
            <m:r>
              <w:ins w:id="111" w:author="Hayden Schilling" w:date="2020-12-21T12:19:00Z">
                <w:rPr>
                  <w:rFonts w:ascii="Cambria Math" w:hAnsi="Cambria Math"/>
                  <w:sz w:val="24"/>
                  <w:szCs w:val="24"/>
                </w:rPr>
                <m:t>ij</m:t>
              </w:ins>
            </m:r>
          </m:sub>
          <m:sup>
            <m:r>
              <w:ins w:id="112" w:author="Hayden Schilling" w:date="2020-12-21T12:19:00Z">
                <w:rPr>
                  <w:rFonts w:ascii="Cambria Math" w:hAnsi="Cambria Math"/>
                  <w:sz w:val="24"/>
                  <w:szCs w:val="24"/>
                </w:rPr>
                <m:t>2</m:t>
              </w:ins>
            </m:r>
          </m:sup>
        </m:sSubSup>
      </m:oMath>
      <w:ins w:id="113" w:author="Hayden Schilling" w:date="2020-12-21T12:19:00Z">
        <w:r w:rsidRPr="00EF46D6">
          <w:rPr>
            <w:sz w:val="24"/>
            <w:szCs w:val="24"/>
          </w:rPr>
          <w:t xml:space="preserve">,  where </w:t>
        </w:r>
      </w:ins>
      <m:oMath>
        <m:r>
          <w:ins w:id="114" w:author="Hayden Schilling" w:date="2020-12-21T12:19:00Z">
            <w:rPr>
              <w:rFonts w:ascii="Cambria Math" w:hAnsi="Cambria Math"/>
              <w:sz w:val="24"/>
              <w:szCs w:val="24"/>
            </w:rPr>
            <m:t>k</m:t>
          </w:ins>
        </m:r>
      </m:oMath>
      <w:ins w:id="115" w:author="Hayden Schilling" w:date="2020-12-21T12:19:00Z">
        <w:r w:rsidRPr="00EF46D6">
          <w:rPr>
            <w:sz w:val="24"/>
            <w:szCs w:val="24"/>
          </w:rPr>
          <w:t xml:space="preserve"> and </w:t>
        </w:r>
      </w:ins>
      <m:oMath>
        <m:r>
          <w:ins w:id="116" w:author="Hayden Schilling" w:date="2020-12-21T12:19:00Z">
            <w:rPr>
              <w:rFonts w:ascii="Cambria Math" w:hAnsi="Cambria Math"/>
              <w:sz w:val="24"/>
              <w:szCs w:val="24"/>
            </w:rPr>
            <m:t>θ</m:t>
          </w:ins>
        </m:r>
      </m:oMath>
      <w:ins w:id="117" w:author="Hayden Schilling" w:date="2020-12-21T12:19:00Z">
        <w:r w:rsidRPr="00EF46D6">
          <w:rPr>
            <w:sz w:val="24"/>
            <w:szCs w:val="24"/>
          </w:rPr>
          <w:t xml:space="preserve"> are shape and scale </w:t>
        </w:r>
        <w:proofErr w:type="gramStart"/>
        <w:r w:rsidRPr="00EF46D6">
          <w:rPr>
            <w:sz w:val="24"/>
            <w:szCs w:val="24"/>
          </w:rPr>
          <w:t>parameters</w:t>
        </w:r>
        <w:proofErr w:type="gramEnd"/>
        <w:r w:rsidRPr="00EF46D6">
          <w:rPr>
            <w:sz w:val="24"/>
            <w:szCs w:val="24"/>
          </w:rPr>
          <w:t xml:space="preserve"> respectively. Otolith chemistry data however is</w:t>
        </w:r>
      </w:ins>
      <w:ins w:id="118" w:author="Hayden Schilling" w:date="2020-12-22T09:47:00Z">
        <w:r w:rsidR="00F45D88">
          <w:rPr>
            <w:sz w:val="24"/>
            <w:szCs w:val="24"/>
          </w:rPr>
          <w:t xml:space="preserve"> often</w:t>
        </w:r>
      </w:ins>
      <w:ins w:id="119" w:author="Hayden Schilling" w:date="2020-12-21T12:19:00Z">
        <w:r w:rsidRPr="00EF46D6">
          <w:rPr>
            <w:sz w:val="24"/>
            <w:szCs w:val="24"/>
          </w:rPr>
          <w:t xml:space="preserve"> more nuanced, with a </w:t>
        </w:r>
      </w:ins>
      <w:ins w:id="120" w:author="Hayden Schilling" w:date="2020-12-22T09:47:00Z">
        <w:r w:rsidR="00F45D88">
          <w:rPr>
            <w:sz w:val="24"/>
            <w:szCs w:val="24"/>
          </w:rPr>
          <w:t>proportion</w:t>
        </w:r>
      </w:ins>
      <w:ins w:id="121" w:author="Hayden Schilling" w:date="2020-12-21T12:19:00Z">
        <w:r w:rsidRPr="00EF46D6">
          <w:rPr>
            <w:sz w:val="24"/>
            <w:szCs w:val="24"/>
          </w:rPr>
          <w:t xml:space="preserve"> of null observations where the </w:t>
        </w:r>
      </w:ins>
      <w:ins w:id="122" w:author="Hayden Schilling" w:date="2020-12-22T09:47:00Z">
        <w:r w:rsidR="00F45D88">
          <w:rPr>
            <w:sz w:val="24"/>
            <w:szCs w:val="24"/>
          </w:rPr>
          <w:t>detection</w:t>
        </w:r>
      </w:ins>
      <w:ins w:id="123" w:author="Hayden Schilling" w:date="2020-12-21T12:19:00Z">
        <w:r w:rsidRPr="00EF46D6">
          <w:rPr>
            <w:sz w:val="24"/>
            <w:szCs w:val="24"/>
          </w:rPr>
          <w:t xml:space="preserve"> of </w:t>
        </w:r>
      </w:ins>
      <w:ins w:id="124" w:author="Hayden Schilling" w:date="2020-12-22T09:47:00Z">
        <w:r w:rsidR="00F45D88">
          <w:rPr>
            <w:sz w:val="24"/>
            <w:szCs w:val="24"/>
          </w:rPr>
          <w:t>a</w:t>
        </w:r>
      </w:ins>
      <w:ins w:id="125" w:author="Hayden Schilling" w:date="2020-12-21T12:19:00Z">
        <w:r w:rsidRPr="00EF46D6">
          <w:rPr>
            <w:sz w:val="24"/>
            <w:szCs w:val="24"/>
          </w:rPr>
          <w:t xml:space="preserve"> chemical </w:t>
        </w:r>
      </w:ins>
      <w:ins w:id="126" w:author="Hayden Schilling" w:date="2020-12-22T09:47:00Z">
        <w:r w:rsidR="00F45D88">
          <w:rPr>
            <w:sz w:val="24"/>
            <w:szCs w:val="24"/>
          </w:rPr>
          <w:t>is</w:t>
        </w:r>
      </w:ins>
      <w:ins w:id="127" w:author="Hayden Schilling" w:date="2020-12-21T12:19:00Z">
        <w:r w:rsidRPr="00EF46D6">
          <w:rPr>
            <w:sz w:val="24"/>
            <w:szCs w:val="24"/>
          </w:rPr>
          <w:t xml:space="preserve"> below the limit of detection and therefore </w:t>
        </w:r>
      </w:ins>
      <w:ins w:id="128" w:author="Hayden Schilling" w:date="2020-12-22T09:47:00Z">
        <w:r w:rsidR="00F45D88">
          <w:rPr>
            <w:sz w:val="24"/>
            <w:szCs w:val="24"/>
          </w:rPr>
          <w:t xml:space="preserve">unable to be quantified </w:t>
        </w:r>
      </w:ins>
      <w:ins w:id="129" w:author="Hayden Schilling" w:date="2020-12-21T12:19:00Z">
        <w:r w:rsidRPr="00EF46D6">
          <w:rPr>
            <w:sz w:val="24"/>
            <w:szCs w:val="24"/>
          </w:rPr>
          <w:t>in the otoliths, as well as a distribution of positive continuous observations for the otoliths which do have the chemical present. The positive continuous observations will have a mean variance relationship similar to the shape data (</w:t>
        </w:r>
        <w:proofErr w:type="gramStart"/>
        <w:r w:rsidRPr="00EF46D6">
          <w:rPr>
            <w:sz w:val="24"/>
            <w:szCs w:val="24"/>
          </w:rPr>
          <w:t>e.g.</w:t>
        </w:r>
        <w:proofErr w:type="gramEnd"/>
        <w:r w:rsidRPr="00EF46D6">
          <w:rPr>
            <w:sz w:val="24"/>
            <w:szCs w:val="24"/>
          </w:rPr>
          <w:t xml:space="preserve"> Figure 2), however a Gamma model will not suffice here as it assumes positive continuous data and therefore will not model the null counts. Ecologists have also used </w:t>
        </w:r>
      </w:ins>
      <m:oMath>
        <m:func>
          <m:funcPr>
            <m:ctrlPr>
              <w:ins w:id="130" w:author="Hayden Schilling" w:date="2020-12-21T12:19:00Z">
                <w:rPr>
                  <w:rFonts w:ascii="Cambria Math" w:hAnsi="Cambria Math"/>
                  <w:i/>
                  <w:sz w:val="24"/>
                  <w:szCs w:val="24"/>
                </w:rPr>
              </w:ins>
            </m:ctrlPr>
          </m:funcPr>
          <m:fName>
            <m:r>
              <w:ins w:id="131" w:author="Hayden Schilling" w:date="2020-12-21T12:19:00Z">
                <m:rPr>
                  <m:sty m:val="p"/>
                </m:rPr>
                <w:rPr>
                  <w:rFonts w:ascii="Cambria Math" w:hAnsi="Cambria Math"/>
                  <w:sz w:val="24"/>
                  <w:szCs w:val="24"/>
                </w:rPr>
                <m:t>log</m:t>
              </w:ins>
            </m:r>
          </m:fName>
          <m:e>
            <m:d>
              <m:dPr>
                <m:ctrlPr>
                  <w:ins w:id="132" w:author="Hayden Schilling" w:date="2020-12-21T12:19:00Z">
                    <w:rPr>
                      <w:rFonts w:ascii="Cambria Math" w:hAnsi="Cambria Math"/>
                      <w:i/>
                      <w:sz w:val="24"/>
                      <w:szCs w:val="24"/>
                    </w:rPr>
                  </w:ins>
                </m:ctrlPr>
              </m:dPr>
              <m:e>
                <m:r>
                  <w:ins w:id="133" w:author="Hayden Schilling" w:date="2020-12-21T12:19:00Z">
                    <w:rPr>
                      <w:rFonts w:ascii="Cambria Math" w:hAnsi="Cambria Math"/>
                      <w:sz w:val="24"/>
                      <w:szCs w:val="24"/>
                    </w:rPr>
                    <m:t>y+1</m:t>
                  </w:ins>
                </m:r>
              </m:e>
            </m:d>
          </m:e>
        </m:func>
      </m:oMath>
      <w:ins w:id="134" w:author="Hayden Schilling" w:date="2020-12-21T12:19:00Z">
        <w:r w:rsidRPr="00EF46D6">
          <w:rPr>
            <w:sz w:val="24"/>
            <w:szCs w:val="24"/>
          </w:rPr>
          <w:t xml:space="preserve"> transforms for similar data to avoid the logging of null counts, however this has the same issue outlined in Warton et al. 2018 where </w:t>
        </w:r>
      </w:ins>
      <w:ins w:id="135" w:author="Hayden Schilling" w:date="2020-12-22T09:48:00Z">
        <w:r w:rsidR="00F45D88">
          <w:rPr>
            <w:sz w:val="24"/>
            <w:szCs w:val="24"/>
          </w:rPr>
          <w:t>the transformation</w:t>
        </w:r>
      </w:ins>
      <w:ins w:id="136" w:author="Hayden Schilling" w:date="2020-12-21T12:19:00Z">
        <w:r w:rsidRPr="00EF46D6">
          <w:rPr>
            <w:sz w:val="24"/>
            <w:szCs w:val="24"/>
          </w:rPr>
          <w:t xml:space="preserve"> isn’t handling the mean-variance relationship properly and it also isn’t modelling the null counts in a meaningful way, just lumping them all in as </w:t>
        </w:r>
        <w:proofErr w:type="gramStart"/>
        <w:r w:rsidRPr="00EF46D6">
          <w:rPr>
            <w:sz w:val="24"/>
            <w:szCs w:val="24"/>
          </w:rPr>
          <w:t>log(</w:t>
        </w:r>
        <w:proofErr w:type="gramEnd"/>
        <w:r w:rsidRPr="00EF46D6">
          <w:rPr>
            <w:sz w:val="24"/>
            <w:szCs w:val="24"/>
          </w:rPr>
          <w:t xml:space="preserve">1). So, a model is required that </w:t>
        </w:r>
        <w:proofErr w:type="gramStart"/>
        <w:r w:rsidRPr="00EF46D6">
          <w:rPr>
            <w:sz w:val="24"/>
            <w:szCs w:val="24"/>
          </w:rPr>
          <w:t xml:space="preserve">takes into </w:t>
        </w:r>
        <w:r w:rsidRPr="00EF46D6">
          <w:rPr>
            <w:sz w:val="24"/>
            <w:szCs w:val="24"/>
          </w:rPr>
          <w:lastRenderedPageBreak/>
          <w:t>account</w:t>
        </w:r>
        <w:proofErr w:type="gramEnd"/>
        <w:r w:rsidRPr="00EF46D6">
          <w:rPr>
            <w:sz w:val="24"/>
            <w:szCs w:val="24"/>
          </w:rPr>
          <w:t xml:space="preserve"> both the large number of null observations as well as the mean variance relationship exhibited in the present observations.</w:t>
        </w:r>
      </w:ins>
    </w:p>
    <w:p w14:paraId="15F2AE28" w14:textId="6C88B268" w:rsidR="00EF46D6" w:rsidRPr="00EF46D6" w:rsidRDefault="00EF46D6" w:rsidP="00EF46D6">
      <w:pPr>
        <w:spacing w:line="360" w:lineRule="auto"/>
        <w:ind w:firstLine="720"/>
        <w:rPr>
          <w:ins w:id="137" w:author="Hayden Schilling" w:date="2020-12-21T12:19:00Z"/>
          <w:sz w:val="24"/>
          <w:szCs w:val="24"/>
        </w:rPr>
      </w:pPr>
      <w:ins w:id="138" w:author="Hayden Schilling" w:date="2020-12-21T12:19:00Z">
        <w:r w:rsidRPr="00EF46D6">
          <w:rPr>
            <w:sz w:val="24"/>
            <w:szCs w:val="24"/>
          </w:rPr>
          <w:t xml:space="preserve">A solution to this problem lies with the methods currently used to deal with Biomass data. Biomass data has very similar properties to the otolith chemistry data, having </w:t>
        </w:r>
        <w:proofErr w:type="gramStart"/>
        <w:r w:rsidRPr="00EF46D6">
          <w:rPr>
            <w:sz w:val="24"/>
            <w:szCs w:val="24"/>
          </w:rPr>
          <w:t>a large number of</w:t>
        </w:r>
        <w:proofErr w:type="gramEnd"/>
        <w:r w:rsidRPr="00EF46D6">
          <w:rPr>
            <w:sz w:val="24"/>
            <w:szCs w:val="24"/>
          </w:rPr>
          <w:t xml:space="preserve">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Foster et. al 2013, however is largely due </w:t>
        </w:r>
        <w:proofErr w:type="gramStart"/>
        <w:r w:rsidRPr="00EF46D6">
          <w:rPr>
            <w:sz w:val="24"/>
            <w:szCs w:val="24"/>
          </w:rPr>
          <w:t>it’s</w:t>
        </w:r>
        <w:proofErr w:type="gramEnd"/>
        <w:r w:rsidRPr="00EF46D6">
          <w:rPr>
            <w:sz w:val="24"/>
            <w:szCs w:val="24"/>
          </w:rPr>
          <w:t xml:space="preserve">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w:ins>
      <m:oMath>
        <m:sSub>
          <m:sSubPr>
            <m:ctrlPr>
              <w:ins w:id="139" w:author="Hayden Schilling" w:date="2020-12-21T12:19:00Z">
                <w:rPr>
                  <w:rFonts w:ascii="Cambria Math" w:hAnsi="Cambria Math"/>
                  <w:i/>
                  <w:sz w:val="24"/>
                  <w:szCs w:val="24"/>
                </w:rPr>
              </w:ins>
            </m:ctrlPr>
          </m:sSubPr>
          <m:e>
            <m:r>
              <w:ins w:id="140" w:author="Hayden Schilling" w:date="2020-12-21T12:19:00Z">
                <w:rPr>
                  <w:rFonts w:ascii="Cambria Math" w:hAnsi="Cambria Math"/>
                  <w:sz w:val="24"/>
                  <w:szCs w:val="24"/>
                </w:rPr>
                <m:t>y</m:t>
              </w:ins>
            </m:r>
          </m:e>
          <m:sub>
            <m:r>
              <w:ins w:id="141" w:author="Hayden Schilling" w:date="2020-12-21T12:19:00Z">
                <w:rPr>
                  <w:rFonts w:ascii="Cambria Math" w:hAnsi="Cambria Math"/>
                  <w:sz w:val="24"/>
                  <w:szCs w:val="24"/>
                </w:rPr>
                <m:t>ij</m:t>
              </w:ins>
            </m:r>
          </m:sub>
        </m:sSub>
      </m:oMath>
      <w:ins w:id="142" w:author="Hayden Schilling" w:date="2020-12-21T12:19:00Z">
        <w:r w:rsidRPr="00EF46D6">
          <w:rPr>
            <w:sz w:val="24"/>
            <w:szCs w:val="24"/>
          </w:rPr>
          <w:t xml:space="preserve"> are Tweedie distributed then </w:t>
        </w:r>
      </w:ins>
      <m:oMath>
        <m:r>
          <w:ins w:id="143" w:author="Hayden Schilling" w:date="2020-12-21T12:19:00Z">
            <w:rPr>
              <w:rFonts w:ascii="Cambria Math" w:hAnsi="Cambria Math"/>
              <w:sz w:val="24"/>
              <w:szCs w:val="24"/>
            </w:rPr>
            <m:t>E</m:t>
          </w:ins>
        </m:r>
        <m:d>
          <m:dPr>
            <m:ctrlPr>
              <w:ins w:id="144" w:author="Hayden Schilling" w:date="2020-12-21T12:19:00Z">
                <w:rPr>
                  <w:rFonts w:ascii="Cambria Math" w:hAnsi="Cambria Math"/>
                  <w:i/>
                  <w:sz w:val="24"/>
                  <w:szCs w:val="24"/>
                </w:rPr>
              </w:ins>
            </m:ctrlPr>
          </m:dPr>
          <m:e>
            <m:sSub>
              <m:sSubPr>
                <m:ctrlPr>
                  <w:ins w:id="145" w:author="Hayden Schilling" w:date="2020-12-21T12:19:00Z">
                    <w:rPr>
                      <w:rFonts w:ascii="Cambria Math" w:hAnsi="Cambria Math"/>
                      <w:i/>
                      <w:sz w:val="24"/>
                      <w:szCs w:val="24"/>
                    </w:rPr>
                  </w:ins>
                </m:ctrlPr>
              </m:sSubPr>
              <m:e>
                <m:r>
                  <w:ins w:id="146" w:author="Hayden Schilling" w:date="2020-12-21T12:19:00Z">
                    <w:rPr>
                      <w:rFonts w:ascii="Cambria Math" w:hAnsi="Cambria Math"/>
                      <w:sz w:val="24"/>
                      <w:szCs w:val="24"/>
                    </w:rPr>
                    <m:t>y</m:t>
                  </w:ins>
                </m:r>
              </m:e>
              <m:sub>
                <m:r>
                  <w:ins w:id="147" w:author="Hayden Schilling" w:date="2020-12-21T12:19:00Z">
                    <w:rPr>
                      <w:rFonts w:ascii="Cambria Math" w:hAnsi="Cambria Math"/>
                      <w:sz w:val="24"/>
                      <w:szCs w:val="24"/>
                    </w:rPr>
                    <m:t>ij</m:t>
                  </w:ins>
                </m:r>
              </m:sub>
            </m:sSub>
          </m:e>
        </m:d>
        <m:r>
          <w:ins w:id="148" w:author="Hayden Schilling" w:date="2020-12-21T12:19:00Z">
            <w:rPr>
              <w:rFonts w:ascii="Cambria Math" w:hAnsi="Cambria Math"/>
              <w:sz w:val="24"/>
              <w:szCs w:val="24"/>
            </w:rPr>
            <m:t xml:space="preserve">= </m:t>
          </w:ins>
        </m:r>
        <m:sSub>
          <m:sSubPr>
            <m:ctrlPr>
              <w:ins w:id="149" w:author="Hayden Schilling" w:date="2020-12-21T12:19:00Z">
                <w:rPr>
                  <w:rFonts w:ascii="Cambria Math" w:hAnsi="Cambria Math"/>
                  <w:i/>
                  <w:sz w:val="24"/>
                  <w:szCs w:val="24"/>
                </w:rPr>
              </w:ins>
            </m:ctrlPr>
          </m:sSubPr>
          <m:e>
            <m:r>
              <w:ins w:id="150" w:author="Hayden Schilling" w:date="2020-12-21T12:19:00Z">
                <w:rPr>
                  <w:rFonts w:ascii="Cambria Math" w:hAnsi="Cambria Math"/>
                  <w:sz w:val="24"/>
                  <w:szCs w:val="24"/>
                </w:rPr>
                <m:t>μ</m:t>
              </w:ins>
            </m:r>
          </m:e>
          <m:sub>
            <m:r>
              <w:ins w:id="151" w:author="Hayden Schilling" w:date="2020-12-21T12:19:00Z">
                <w:rPr>
                  <w:rFonts w:ascii="Cambria Math" w:hAnsi="Cambria Math"/>
                  <w:sz w:val="24"/>
                  <w:szCs w:val="24"/>
                </w:rPr>
                <m:t>ij</m:t>
              </w:ins>
            </m:r>
          </m:sub>
        </m:sSub>
        <m:r>
          <w:ins w:id="152" w:author="Hayden Schilling" w:date="2020-12-21T12:19:00Z">
            <w:rPr>
              <w:rFonts w:ascii="Cambria Math" w:hAnsi="Cambria Math"/>
              <w:sz w:val="24"/>
              <w:szCs w:val="24"/>
            </w:rPr>
            <m:t xml:space="preserve">, </m:t>
          </w:ins>
        </m:r>
      </m:oMath>
      <w:ins w:id="153" w:author="Hayden Schilling" w:date="2020-12-21T12:19:00Z">
        <w:r w:rsidRPr="00EF46D6">
          <w:rPr>
            <w:sz w:val="24"/>
            <w:szCs w:val="24"/>
          </w:rPr>
          <w:t xml:space="preserve"> </w:t>
        </w:r>
      </w:ins>
      <m:oMath>
        <m:r>
          <w:ins w:id="154" w:author="Hayden Schilling" w:date="2020-12-21T12:19:00Z">
            <w:rPr>
              <w:rFonts w:ascii="Cambria Math" w:hAnsi="Cambria Math"/>
              <w:sz w:val="24"/>
              <w:szCs w:val="24"/>
            </w:rPr>
            <m:t>Var</m:t>
          </w:ins>
        </m:r>
        <m:d>
          <m:dPr>
            <m:ctrlPr>
              <w:ins w:id="155" w:author="Hayden Schilling" w:date="2020-12-21T12:19:00Z">
                <w:rPr>
                  <w:rFonts w:ascii="Cambria Math" w:hAnsi="Cambria Math"/>
                  <w:i/>
                  <w:sz w:val="24"/>
                  <w:szCs w:val="24"/>
                </w:rPr>
              </w:ins>
            </m:ctrlPr>
          </m:dPr>
          <m:e>
            <m:sSub>
              <m:sSubPr>
                <m:ctrlPr>
                  <w:ins w:id="156" w:author="Hayden Schilling" w:date="2020-12-21T12:19:00Z">
                    <w:rPr>
                      <w:rFonts w:ascii="Cambria Math" w:hAnsi="Cambria Math"/>
                      <w:i/>
                      <w:sz w:val="24"/>
                      <w:szCs w:val="24"/>
                    </w:rPr>
                  </w:ins>
                </m:ctrlPr>
              </m:sSubPr>
              <m:e>
                <m:r>
                  <w:ins w:id="157" w:author="Hayden Schilling" w:date="2020-12-21T12:19:00Z">
                    <w:rPr>
                      <w:rFonts w:ascii="Cambria Math" w:hAnsi="Cambria Math"/>
                      <w:sz w:val="24"/>
                      <w:szCs w:val="24"/>
                    </w:rPr>
                    <m:t>y</m:t>
                  </w:ins>
                </m:r>
              </m:e>
              <m:sub>
                <m:r>
                  <w:ins w:id="158" w:author="Hayden Schilling" w:date="2020-12-21T12:19:00Z">
                    <w:rPr>
                      <w:rFonts w:ascii="Cambria Math" w:hAnsi="Cambria Math"/>
                      <w:sz w:val="24"/>
                      <w:szCs w:val="24"/>
                    </w:rPr>
                    <m:t>ij</m:t>
                  </w:ins>
                </m:r>
              </m:sub>
            </m:sSub>
          </m:e>
        </m:d>
        <m:r>
          <w:ins w:id="159" w:author="Hayden Schilling" w:date="2020-12-21T12:19:00Z">
            <w:rPr>
              <w:rFonts w:ascii="Cambria Math" w:hAnsi="Cambria Math"/>
              <w:sz w:val="24"/>
              <w:szCs w:val="24"/>
            </w:rPr>
            <m:t>=</m:t>
          </w:ins>
        </m:r>
        <m:sSub>
          <m:sSubPr>
            <m:ctrlPr>
              <w:ins w:id="160" w:author="Hayden Schilling" w:date="2020-12-21T12:19:00Z">
                <w:rPr>
                  <w:rFonts w:ascii="Cambria Math" w:hAnsi="Cambria Math"/>
                  <w:i/>
                  <w:sz w:val="24"/>
                  <w:szCs w:val="24"/>
                </w:rPr>
              </w:ins>
            </m:ctrlPr>
          </m:sSubPr>
          <m:e>
            <m:r>
              <w:ins w:id="161" w:author="Hayden Schilling" w:date="2020-12-21T12:19:00Z">
                <w:rPr>
                  <w:rFonts w:ascii="Cambria Math" w:hAnsi="Cambria Math"/>
                  <w:sz w:val="24"/>
                  <w:szCs w:val="24"/>
                </w:rPr>
                <m:t>ϕ</m:t>
              </w:ins>
            </m:r>
          </m:e>
          <m:sub>
            <m:r>
              <w:ins w:id="162" w:author="Hayden Schilling" w:date="2020-12-21T12:19:00Z">
                <w:rPr>
                  <w:rFonts w:ascii="Cambria Math" w:hAnsi="Cambria Math"/>
                  <w:sz w:val="24"/>
                  <w:szCs w:val="24"/>
                </w:rPr>
                <m:t>j</m:t>
              </w:ins>
            </m:r>
          </m:sub>
        </m:sSub>
        <m:sSubSup>
          <m:sSubSupPr>
            <m:ctrlPr>
              <w:ins w:id="163" w:author="Hayden Schilling" w:date="2020-12-21T12:19:00Z">
                <w:rPr>
                  <w:rFonts w:ascii="Cambria Math" w:hAnsi="Cambria Math"/>
                  <w:i/>
                  <w:sz w:val="24"/>
                  <w:szCs w:val="24"/>
                </w:rPr>
              </w:ins>
            </m:ctrlPr>
          </m:sSubSupPr>
          <m:e>
            <m:r>
              <w:ins w:id="164" w:author="Hayden Schilling" w:date="2020-12-21T12:19:00Z">
                <w:rPr>
                  <w:rFonts w:ascii="Cambria Math" w:hAnsi="Cambria Math"/>
                  <w:sz w:val="24"/>
                  <w:szCs w:val="24"/>
                </w:rPr>
                <m:t>μ</m:t>
              </w:ins>
            </m:r>
          </m:e>
          <m:sub>
            <m:r>
              <w:ins w:id="165" w:author="Hayden Schilling" w:date="2020-12-21T12:19:00Z">
                <w:rPr>
                  <w:rFonts w:ascii="Cambria Math" w:hAnsi="Cambria Math"/>
                  <w:sz w:val="24"/>
                  <w:szCs w:val="24"/>
                </w:rPr>
                <m:t>ij</m:t>
              </w:ins>
            </m:r>
          </m:sub>
          <m:sup>
            <m:r>
              <w:ins w:id="166" w:author="Hayden Schilling" w:date="2020-12-21T12:19:00Z">
                <w:rPr>
                  <w:rFonts w:ascii="Cambria Math" w:hAnsi="Cambria Math"/>
                  <w:sz w:val="24"/>
                  <w:szCs w:val="24"/>
                </w:rPr>
                <m:t>υ</m:t>
              </w:ins>
            </m:r>
          </m:sup>
        </m:sSubSup>
      </m:oMath>
      <w:ins w:id="167" w:author="Hayden Schilling" w:date="2020-12-21T12:19:00Z">
        <w:r w:rsidRPr="00EF46D6">
          <w:rPr>
            <w:sz w:val="24"/>
            <w:szCs w:val="24"/>
          </w:rPr>
          <w:t xml:space="preserve">,  where </w:t>
        </w:r>
      </w:ins>
      <m:oMath>
        <m:r>
          <w:ins w:id="168" w:author="Hayden Schilling" w:date="2020-12-21T12:19:00Z">
            <w:rPr>
              <w:rFonts w:ascii="Cambria Math" w:hAnsi="Cambria Math"/>
              <w:sz w:val="24"/>
              <w:szCs w:val="24"/>
            </w:rPr>
            <m:t>ν</m:t>
          </w:ins>
        </m:r>
      </m:oMath>
      <w:ins w:id="169" w:author="Hayden Schilling" w:date="2020-12-21T12:19:00Z">
        <w:r w:rsidRPr="00EF46D6">
          <w:rPr>
            <w:sz w:val="24"/>
            <w:szCs w:val="24"/>
          </w:rPr>
          <w:t xml:space="preserve"> is a power parameter that controls the shape of the distribution and </w:t>
        </w:r>
      </w:ins>
      <m:oMath>
        <m:sSub>
          <m:sSubPr>
            <m:ctrlPr>
              <w:ins w:id="170" w:author="Hayden Schilling" w:date="2020-12-21T12:19:00Z">
                <w:rPr>
                  <w:rFonts w:ascii="Cambria Math" w:hAnsi="Cambria Math"/>
                  <w:i/>
                  <w:sz w:val="24"/>
                  <w:szCs w:val="24"/>
                </w:rPr>
              </w:ins>
            </m:ctrlPr>
          </m:sSubPr>
          <m:e>
            <m:r>
              <w:ins w:id="171" w:author="Hayden Schilling" w:date="2020-12-21T12:19:00Z">
                <w:rPr>
                  <w:rFonts w:ascii="Cambria Math" w:hAnsi="Cambria Math"/>
                  <w:sz w:val="24"/>
                  <w:szCs w:val="24"/>
                </w:rPr>
                <m:t>ϕ</m:t>
              </w:ins>
            </m:r>
          </m:e>
          <m:sub>
            <m:r>
              <w:ins w:id="172" w:author="Hayden Schilling" w:date="2020-12-21T12:19:00Z">
                <w:rPr>
                  <w:rFonts w:ascii="Cambria Math" w:hAnsi="Cambria Math"/>
                  <w:sz w:val="24"/>
                  <w:szCs w:val="24"/>
                </w:rPr>
                <m:t>j</m:t>
              </w:ins>
            </m:r>
          </m:sub>
        </m:sSub>
      </m:oMath>
      <w:ins w:id="173" w:author="Hayden Schilling" w:date="2020-12-21T12:19:00Z">
        <w:r w:rsidRPr="00EF46D6">
          <w:rPr>
            <w:sz w:val="24"/>
            <w:szCs w:val="24"/>
          </w:rPr>
          <w:t xml:space="preserve"> (in the context of our study) is a chemical specific dispersion parameter. The mean-variance relationship is therefore defined by Taylor’s power law (Taylor 1961), which has been shown to arise under a variety of ecological processes (Kendal</w:t>
        </w:r>
      </w:ins>
      <w:ins w:id="174" w:author="Hayden Schilling" w:date="2020-12-22T10:29:00Z">
        <w:r w:rsidR="00712CD7">
          <w:rPr>
            <w:sz w:val="24"/>
            <w:szCs w:val="24"/>
          </w:rPr>
          <w:t xml:space="preserve"> et al.</w:t>
        </w:r>
      </w:ins>
      <w:ins w:id="175" w:author="Hayden Schilling" w:date="2020-12-21T12:19:00Z">
        <w:r w:rsidRPr="00EF46D6">
          <w:rPr>
            <w:sz w:val="24"/>
            <w:szCs w:val="24"/>
          </w:rPr>
          <w:t xml:space="preserve"> 2004). The use of the Tweedie distribution in an MGLM setting is also discussed in detail in </w:t>
        </w:r>
        <w:proofErr w:type="spellStart"/>
        <w:r w:rsidRPr="00EF46D6">
          <w:rPr>
            <w:sz w:val="24"/>
            <w:szCs w:val="24"/>
          </w:rPr>
          <w:t>Niku</w:t>
        </w:r>
        <w:proofErr w:type="spellEnd"/>
        <w:r w:rsidRPr="00EF46D6">
          <w:rPr>
            <w:sz w:val="24"/>
            <w:szCs w:val="24"/>
          </w:rPr>
          <w:t xml:space="preserve"> et. al. 2017. </w:t>
        </w:r>
      </w:ins>
    </w:p>
    <w:p w14:paraId="1A0FE89C" w14:textId="58661068" w:rsidR="00EF46D6" w:rsidRPr="00EF46D6" w:rsidRDefault="00EF46D6" w:rsidP="00EF46D6">
      <w:pPr>
        <w:spacing w:line="360" w:lineRule="auto"/>
        <w:ind w:firstLine="720"/>
        <w:rPr>
          <w:ins w:id="176" w:author="Hayden Schilling" w:date="2020-12-21T12:19:00Z"/>
          <w:sz w:val="24"/>
          <w:szCs w:val="24"/>
        </w:rPr>
      </w:pPr>
      <w:bookmarkStart w:id="177" w:name="_Hlk59527414"/>
      <w:ins w:id="178" w:author="Ben Maslen" w:date="2020-12-16T08:45:00Z">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ins>
      <w:ins w:id="179" w:author="Hayden Schilling" w:date="2020-12-22T11:02:00Z">
        <w:r w:rsidR="002D0C42">
          <w:rPr>
            <w:sz w:val="24"/>
            <w:szCs w:val="24"/>
          </w:rPr>
          <w:t xml:space="preserve">compared to distance-based methods </w:t>
        </w:r>
      </w:ins>
      <w:bookmarkEnd w:id="177"/>
      <w:ins w:id="180" w:author="Ben Maslen" w:date="2020-12-16T08:45:00Z">
        <w:r w:rsidRPr="00EF46D6">
          <w:rPr>
            <w:sz w:val="24"/>
            <w:szCs w:val="24"/>
          </w:rPr>
          <w:t xml:space="preserve">(Warton et al 2015). While MGLMs are now common for abundance data (Wang et al 2012), they are rarely used for other datasets despite the flexibility of the method which allows users to specify model parameters to fit a dataset. </w:t>
        </w:r>
      </w:ins>
      <w:ins w:id="181" w:author="Hayden Schilling" w:date="2020-12-21T12:19:00Z">
        <w:r w:rsidRPr="00EF46D6">
          <w:rPr>
            <w:sz w:val="24"/>
            <w:szCs w:val="24"/>
          </w:rPr>
          <w:t>Otolith Chemistry data and Shape data can be easily applied in an MGLM setting (</w:t>
        </w:r>
        <w:proofErr w:type="spellStart"/>
        <w:r w:rsidRPr="00EF46D6">
          <w:rPr>
            <w:sz w:val="24"/>
            <w:szCs w:val="24"/>
          </w:rPr>
          <w:t>Nik</w:t>
        </w:r>
      </w:ins>
      <w:ins w:id="182" w:author="Hayden Schilling" w:date="2020-12-22T09:50:00Z">
        <w:r w:rsidR="00F45D88">
          <w:rPr>
            <w:sz w:val="24"/>
            <w:szCs w:val="24"/>
          </w:rPr>
          <w:t>u</w:t>
        </w:r>
      </w:ins>
      <w:proofErr w:type="spellEnd"/>
      <w:ins w:id="183" w:author="Hayden Schilling" w:date="2020-12-21T12:19:00Z">
        <w:r w:rsidRPr="00EF46D6">
          <w:rPr>
            <w:sz w:val="24"/>
            <w:szCs w:val="24"/>
          </w:rPr>
          <w:t xml:space="preserve"> et. al. 2017, Wang et al. 2012) for instance by specifying appropriate mean-variance relationships and error distributions for the data (Wang et al. 2012). Appropriately modelling the mean-variance relationship of data avoids misleading results that can that arise in the traditional approaches when their homogeneity assumptions are not met (Warton et al. 2012). Assumptions for these models can also be readily checked by plotting Dunn-Smyth residuals (Dunn and Smyth 1996) which are randomised quantile residuals that have been shown to </w:t>
        </w:r>
        <w:r w:rsidRPr="00EF46D6">
          <w:rPr>
            <w:sz w:val="24"/>
            <w:szCs w:val="24"/>
          </w:rPr>
          <w:lastRenderedPageBreak/>
          <w:t>be effective at detecting many forms of model misspecification for generalised linear models (Dunn and Smyth 20</w:t>
        </w:r>
      </w:ins>
      <w:ins w:id="184" w:author="Hayden Schilling" w:date="2020-12-22T10:26:00Z">
        <w:r w:rsidR="00712CD7">
          <w:rPr>
            <w:sz w:val="24"/>
            <w:szCs w:val="24"/>
          </w:rPr>
          <w:t>18</w:t>
        </w:r>
      </w:ins>
      <w:ins w:id="185" w:author="Hayden Schilling" w:date="2020-12-21T12:19:00Z">
        <w:r w:rsidRPr="00EF46D6">
          <w:rPr>
            <w:sz w:val="24"/>
            <w:szCs w:val="24"/>
          </w:rPr>
          <w:t>). MGLM’s have also been found to have higher power then distance-based methods such as PERMANOVA (Wart</w:t>
        </w:r>
        <w:r>
          <w:rPr>
            <w:sz w:val="24"/>
            <w:szCs w:val="24"/>
          </w:rPr>
          <w:t>o</w:t>
        </w:r>
        <w:r w:rsidRPr="00EF46D6">
          <w:rPr>
            <w:sz w:val="24"/>
            <w:szCs w:val="24"/>
          </w:rPr>
          <w:t>n et al. 2012). Visualisations can also be performed in an MGLM setting using a latent variable factor analysis (Hui 2016) or by taking a copula approach (Popovic et al. 2019) that do not mislead users into mistaking differences in variance with differences in the mean.</w:t>
        </w:r>
      </w:ins>
    </w:p>
    <w:p w14:paraId="6F5B655C" w14:textId="77777777" w:rsidR="00EF46D6" w:rsidRPr="00EF46D6" w:rsidRDefault="00EF46D6" w:rsidP="00EF46D6">
      <w:pPr>
        <w:spacing w:line="360" w:lineRule="auto"/>
        <w:ind w:firstLine="720"/>
        <w:rPr>
          <w:ins w:id="186" w:author="Hayden Schilling" w:date="2020-12-21T12:19:00Z"/>
          <w:sz w:val="24"/>
          <w:szCs w:val="24"/>
        </w:rPr>
      </w:pPr>
      <w:ins w:id="187" w:author="Hayden Schilling" w:date="2020-12-21T12:19:00Z">
        <w:r w:rsidRPr="00EF46D6">
          <w:rPr>
            <w:sz w:val="24"/>
            <w:szCs w:val="24"/>
          </w:rPr>
          <w:t xml:space="preserve">Another recent technique used to analyse otolith data are machine learning classification methods, that have become prominent as they are robust to many assumptions that are often hard for traditional methods to satisfy (Jones et al., 2017). These methods allow the data to be grouped into different classes, which users can align as their ‘population’ markers. This method however fails to provide a means for hypothesis testing nor to easily visualise the differences among the groups. </w:t>
        </w:r>
      </w:ins>
    </w:p>
    <w:p w14:paraId="35BAF6C8" w14:textId="00D38B1B" w:rsidR="008A008F" w:rsidRPr="00AA122B" w:rsidDel="00EF46D6" w:rsidRDefault="002C7DE3" w:rsidP="004753C2">
      <w:pPr>
        <w:spacing w:line="360" w:lineRule="auto"/>
        <w:ind w:firstLine="720"/>
        <w:rPr>
          <w:del w:id="188" w:author="Hayden Schilling" w:date="2020-12-21T12:19:00Z"/>
          <w:sz w:val="24"/>
          <w:szCs w:val="24"/>
        </w:rPr>
      </w:pPr>
      <w:del w:id="189" w:author="Hayden Schilling" w:date="2020-12-21T12:19:00Z">
        <w:r w:rsidDel="00EF46D6">
          <w:rPr>
            <w:sz w:val="24"/>
            <w:szCs w:val="24"/>
          </w:rPr>
          <w:delText xml:space="preserve">Both otolith shape and otolith chemistry data are </w:delText>
        </w:r>
        <w:r w:rsidR="007A6B43" w:rsidDel="00EF46D6">
          <w:rPr>
            <w:sz w:val="24"/>
            <w:szCs w:val="24"/>
          </w:rPr>
          <w:delText xml:space="preserve">usually </w:delText>
        </w:r>
        <w:r w:rsidDel="00EF46D6">
          <w:rPr>
            <w:sz w:val="24"/>
            <w:szCs w:val="24"/>
          </w:rPr>
          <w:delText xml:space="preserve">multivariate with traditional analyses </w:delText>
        </w:r>
      </w:del>
      <w:del w:id="190" w:author="Hayden Schilling" w:date="2020-11-29T16:24:00Z">
        <w:r w:rsidDel="005E1B35">
          <w:rPr>
            <w:sz w:val="24"/>
            <w:szCs w:val="24"/>
          </w:rPr>
          <w:delText>either using</w:delText>
        </w:r>
      </w:del>
      <w:del w:id="191" w:author="Hayden Schilling" w:date="2020-12-21T12:19:00Z">
        <w:r w:rsidDel="00EF46D6">
          <w:rPr>
            <w:sz w:val="24"/>
            <w:szCs w:val="24"/>
          </w:rPr>
          <w:delText xml:space="preserve"> distance-based methods (eg. PERMANOVA</w:delText>
        </w:r>
        <w:r w:rsidR="00A81E91" w:rsidDel="00EF46D6">
          <w:rPr>
            <w:sz w:val="24"/>
            <w:szCs w:val="24"/>
          </w:rPr>
          <w:delText>; Schilling et al</w:delText>
        </w:r>
        <w:r w:rsidR="00CD6D75" w:rsidDel="00EF46D6">
          <w:rPr>
            <w:sz w:val="24"/>
            <w:szCs w:val="24"/>
          </w:rPr>
          <w:delText>.</w:delText>
        </w:r>
        <w:r w:rsidR="00A81E91" w:rsidDel="00EF46D6">
          <w:rPr>
            <w:sz w:val="24"/>
            <w:szCs w:val="24"/>
          </w:rPr>
          <w:delText xml:space="preserve"> 2018)</w:delText>
        </w:r>
        <w:r w:rsidDel="00EF46D6">
          <w:rPr>
            <w:sz w:val="24"/>
            <w:szCs w:val="24"/>
          </w:rPr>
          <w:delText xml:space="preserve"> or model-based methods which assume a gaussian error distribution (eg. MANOVA or LDA</w:delText>
        </w:r>
        <w:r w:rsidR="00A53C3D" w:rsidDel="00EF46D6">
          <w:rPr>
            <w:sz w:val="24"/>
            <w:szCs w:val="24"/>
          </w:rPr>
          <w:delText xml:space="preserve">; </w:delText>
        </w:r>
        <w:r w:rsidR="00A53C3D" w:rsidRPr="00A53C3D" w:rsidDel="00EF46D6">
          <w:rPr>
            <w:rFonts w:ascii="Calibri" w:eastAsia="Calibri" w:hAnsi="Calibri" w:cs="Calibri"/>
            <w:noProof/>
            <w:sz w:val="24"/>
            <w:szCs w:val="24"/>
          </w:rPr>
          <w:delText>Maguffee</w:delText>
        </w:r>
        <w:r w:rsidR="00A53C3D" w:rsidDel="00EF46D6">
          <w:rPr>
            <w:rFonts w:ascii="Calibri" w:eastAsia="Calibri" w:hAnsi="Calibri" w:cs="Calibri"/>
            <w:noProof/>
            <w:sz w:val="24"/>
            <w:szCs w:val="24"/>
          </w:rPr>
          <w:delText xml:space="preserve"> et al 2019</w:delText>
        </w:r>
        <w:r w:rsidDel="00EF46D6">
          <w:rPr>
            <w:sz w:val="24"/>
            <w:szCs w:val="24"/>
          </w:rPr>
          <w:delText>).</w:delText>
        </w:r>
        <w:r w:rsidR="00F66FFF" w:rsidDel="00EF46D6">
          <w:rPr>
            <w:sz w:val="24"/>
            <w:szCs w:val="24"/>
          </w:rPr>
          <w:delText xml:space="preserve"> More recently</w:delText>
        </w:r>
        <w:r w:rsidR="007A6B43" w:rsidDel="00EF46D6">
          <w:rPr>
            <w:sz w:val="24"/>
            <w:szCs w:val="24"/>
          </w:rPr>
          <w:delText xml:space="preserve"> however,</w:delText>
        </w:r>
        <w:r w:rsidR="00F66FFF" w:rsidDel="00EF46D6">
          <w:rPr>
            <w:sz w:val="24"/>
            <w:szCs w:val="24"/>
          </w:rPr>
          <w:delText xml:space="preserve"> machine learning classification techniques have become prominent as they are </w:delText>
        </w:r>
        <w:r w:rsidR="00B44FDE" w:rsidDel="00EF46D6">
          <w:rPr>
            <w:sz w:val="24"/>
            <w:szCs w:val="24"/>
          </w:rPr>
          <w:delText>robust to many assumptions that</w:delText>
        </w:r>
        <w:r w:rsidR="007A6B43" w:rsidDel="00EF46D6">
          <w:rPr>
            <w:sz w:val="24"/>
            <w:szCs w:val="24"/>
          </w:rPr>
          <w:delText xml:space="preserve"> are</w:delText>
        </w:r>
        <w:r w:rsidR="00B44FDE" w:rsidDel="00EF46D6">
          <w:rPr>
            <w:sz w:val="24"/>
            <w:szCs w:val="24"/>
          </w:rPr>
          <w:delText xml:space="preserve"> often hard for traditional methods to satisfy (Jones et al., 2017).</w:delText>
        </w:r>
        <w:bookmarkStart w:id="192" w:name="_Hlk57541393"/>
        <w:r w:rsidDel="00EF46D6">
          <w:rPr>
            <w:sz w:val="24"/>
            <w:szCs w:val="24"/>
          </w:rPr>
          <w:delText xml:space="preserve"> </w:delText>
        </w:r>
        <w:bookmarkStart w:id="193" w:name="_Hlk57559504"/>
        <w:r w:rsidDel="00EF46D6">
          <w:rPr>
            <w:sz w:val="24"/>
            <w:szCs w:val="24"/>
          </w:rPr>
          <w:delText>For ecological studies using multivariate abundance data such as species abundances, m</w:delText>
        </w:r>
        <w:r w:rsidR="00DB44B1" w:rsidRPr="00AA122B" w:rsidDel="00EF46D6">
          <w:rPr>
            <w:sz w:val="24"/>
            <w:szCs w:val="24"/>
          </w:rPr>
          <w:delText xml:space="preserve">ultivariate </w:delText>
        </w:r>
        <w:r w:rsidR="005F2BBF" w:rsidRPr="00AA122B" w:rsidDel="00EF46D6">
          <w:rPr>
            <w:sz w:val="24"/>
            <w:szCs w:val="24"/>
          </w:rPr>
          <w:delText>generalised</w:delText>
        </w:r>
        <w:r w:rsidR="00DB44B1" w:rsidRPr="00AA122B" w:rsidDel="00EF46D6">
          <w:rPr>
            <w:sz w:val="24"/>
            <w:szCs w:val="24"/>
          </w:rPr>
          <w:delText xml:space="preserve"> linear models (MGLMs) are becoming </w:delText>
        </w:r>
      </w:del>
      <w:del w:id="194" w:author="Hayden Schilling" w:date="2020-11-29T11:22:00Z">
        <w:r w:rsidR="00DB44B1" w:rsidRPr="00AA122B" w:rsidDel="008C2620">
          <w:rPr>
            <w:sz w:val="24"/>
            <w:szCs w:val="24"/>
          </w:rPr>
          <w:delText xml:space="preserve">the preferred analysis </w:delText>
        </w:r>
        <w:r w:rsidR="008735C6" w:rsidDel="008C2620">
          <w:rPr>
            <w:sz w:val="24"/>
            <w:szCs w:val="24"/>
          </w:rPr>
          <w:delText>framework</w:delText>
        </w:r>
      </w:del>
      <w:del w:id="195" w:author="Hayden Schilling" w:date="2020-12-21T12:19:00Z">
        <w:r w:rsidR="00DB44B1" w:rsidRPr="00AA122B" w:rsidDel="00EF46D6">
          <w:rPr>
            <w:sz w:val="24"/>
            <w:szCs w:val="24"/>
          </w:rPr>
          <w:delText xml:space="preserve"> as they allow increased certainty </w:delText>
        </w:r>
        <w:r w:rsidR="00DE71EB" w:rsidRPr="00AA122B" w:rsidDel="00EF46D6">
          <w:rPr>
            <w:sz w:val="24"/>
            <w:szCs w:val="24"/>
          </w:rPr>
          <w:delText>and interpretability of</w:delText>
        </w:r>
        <w:r w:rsidR="00DB44B1" w:rsidRPr="00AA122B" w:rsidDel="00EF46D6">
          <w:rPr>
            <w:sz w:val="24"/>
            <w:szCs w:val="24"/>
          </w:rPr>
          <w:delText xml:space="preserve"> the results</w:delText>
        </w:r>
        <w:r w:rsidR="00DE71EB" w:rsidRPr="00AA122B" w:rsidDel="00EF46D6">
          <w:rPr>
            <w:sz w:val="24"/>
            <w:szCs w:val="24"/>
          </w:rPr>
          <w:delText>,</w:delText>
        </w:r>
        <w:r w:rsidR="00DB44B1" w:rsidRPr="00AA122B" w:rsidDel="00EF46D6">
          <w:rPr>
            <w:sz w:val="24"/>
            <w:szCs w:val="24"/>
          </w:rPr>
          <w:delText xml:space="preserve"> </w:delText>
        </w:r>
        <w:r w:rsidR="00DE71EB" w:rsidRPr="00AA122B" w:rsidDel="00EF46D6">
          <w:rPr>
            <w:sz w:val="24"/>
            <w:szCs w:val="24"/>
          </w:rPr>
          <w:delText>flexibility, and efficiency (Warton et al 2015)</w:delText>
        </w:r>
        <w:bookmarkEnd w:id="193"/>
        <w:r w:rsidR="00DB44B1" w:rsidRPr="00AA122B" w:rsidDel="00EF46D6">
          <w:rPr>
            <w:sz w:val="24"/>
            <w:szCs w:val="24"/>
          </w:rPr>
          <w:delText xml:space="preserve">. </w:delText>
        </w:r>
        <w:bookmarkEnd w:id="192"/>
        <w:r w:rsidR="00DB44B1" w:rsidRPr="00AA122B" w:rsidDel="00EF46D6">
          <w:rPr>
            <w:sz w:val="24"/>
            <w:szCs w:val="24"/>
          </w:rPr>
          <w:delText xml:space="preserve">While MGLMs are </w:delText>
        </w:r>
        <w:r w:rsidR="00DE71EB" w:rsidRPr="00AA122B" w:rsidDel="00EF46D6">
          <w:rPr>
            <w:sz w:val="24"/>
            <w:szCs w:val="24"/>
          </w:rPr>
          <w:delText xml:space="preserve">now </w:delText>
        </w:r>
        <w:r w:rsidR="00DB44B1" w:rsidRPr="00AA122B" w:rsidDel="00EF46D6">
          <w:rPr>
            <w:sz w:val="24"/>
            <w:szCs w:val="24"/>
          </w:rPr>
          <w:delText>common for abundance data</w:delText>
        </w:r>
        <w:r w:rsidR="00DE71EB" w:rsidRPr="00AA122B" w:rsidDel="00EF46D6">
          <w:rPr>
            <w:sz w:val="24"/>
            <w:szCs w:val="24"/>
          </w:rPr>
          <w:delText xml:space="preserve"> (Wang et al 2012)</w:delText>
        </w:r>
        <w:r w:rsidR="00DB44B1" w:rsidRPr="00AA122B" w:rsidDel="00EF46D6">
          <w:rPr>
            <w:sz w:val="24"/>
            <w:szCs w:val="24"/>
          </w:rPr>
          <w:delText>, they are rarely used for other dataset</w:delText>
        </w:r>
        <w:r w:rsidR="000723E3" w:rsidDel="00EF46D6">
          <w:rPr>
            <w:sz w:val="24"/>
            <w:szCs w:val="24"/>
          </w:rPr>
          <w:delText>s</w:delText>
        </w:r>
        <w:r w:rsidR="00DB44B1" w:rsidRPr="00AA122B" w:rsidDel="00EF46D6">
          <w:rPr>
            <w:sz w:val="24"/>
            <w:szCs w:val="24"/>
          </w:rPr>
          <w:delText xml:space="preserve"> despite the flexibility of the method which allows users to specify model parameters to fit a dataset. </w:delText>
        </w:r>
        <w:bookmarkStart w:id="196" w:name="_Hlk57542212"/>
        <w:bookmarkStart w:id="197" w:name="_Hlk57542127"/>
        <w:r w:rsidDel="00EF46D6">
          <w:rPr>
            <w:sz w:val="24"/>
            <w:szCs w:val="24"/>
          </w:rPr>
          <w:delText xml:space="preserve">By </w:delText>
        </w:r>
      </w:del>
      <w:del w:id="198" w:author="Hayden Schilling" w:date="2020-11-29T11:34:00Z">
        <w:r w:rsidDel="000D4C5A">
          <w:rPr>
            <w:sz w:val="24"/>
            <w:szCs w:val="24"/>
          </w:rPr>
          <w:delText xml:space="preserve">fitting </w:delText>
        </w:r>
      </w:del>
      <w:del w:id="199" w:author="Hayden Schilling" w:date="2020-12-21T12:19:00Z">
        <w:r w:rsidDel="00EF46D6">
          <w:rPr>
            <w:sz w:val="24"/>
            <w:szCs w:val="24"/>
          </w:rPr>
          <w:delText xml:space="preserve">appropriate error distributions to </w:delText>
        </w:r>
        <w:r w:rsidR="00DB44B1" w:rsidRPr="00AA122B" w:rsidDel="00EF46D6">
          <w:rPr>
            <w:sz w:val="24"/>
            <w:szCs w:val="24"/>
          </w:rPr>
          <w:delText>MGLMs</w:delText>
        </w:r>
        <w:r w:rsidDel="00EF46D6">
          <w:rPr>
            <w:sz w:val="24"/>
            <w:szCs w:val="24"/>
          </w:rPr>
          <w:delText xml:space="preserve">, this method </w:delText>
        </w:r>
        <w:r w:rsidR="00A81E91" w:rsidDel="00EF46D6">
          <w:rPr>
            <w:sz w:val="24"/>
            <w:szCs w:val="24"/>
          </w:rPr>
          <w:delText>is suitable</w:delText>
        </w:r>
        <w:r w:rsidR="00DB44B1" w:rsidRPr="00AA122B" w:rsidDel="00EF46D6">
          <w:rPr>
            <w:sz w:val="24"/>
            <w:szCs w:val="24"/>
          </w:rPr>
          <w:delText xml:space="preserve"> </w:delText>
        </w:r>
        <w:r w:rsidR="008735C6" w:rsidDel="00EF46D6">
          <w:rPr>
            <w:sz w:val="24"/>
            <w:szCs w:val="24"/>
          </w:rPr>
          <w:delText>for use</w:delText>
        </w:r>
        <w:r w:rsidR="00A81E91" w:rsidDel="00EF46D6">
          <w:rPr>
            <w:sz w:val="24"/>
            <w:szCs w:val="24"/>
          </w:rPr>
          <w:delText xml:space="preserve"> in</w:delText>
        </w:r>
        <w:r w:rsidR="00DB44B1" w:rsidRPr="00AA122B" w:rsidDel="00EF46D6">
          <w:rPr>
            <w:sz w:val="24"/>
            <w:szCs w:val="24"/>
          </w:rPr>
          <w:delText xml:space="preserve"> the analysis of otolith shape and elemental data</w:delText>
        </w:r>
        <w:r w:rsidR="00A81E91" w:rsidDel="00EF46D6">
          <w:rPr>
            <w:sz w:val="24"/>
            <w:szCs w:val="24"/>
          </w:rPr>
          <w:delText xml:space="preserve"> and may increase </w:delText>
        </w:r>
        <w:r w:rsidR="00AF2994" w:rsidRPr="00AA122B" w:rsidDel="00EF46D6">
          <w:rPr>
            <w:sz w:val="24"/>
            <w:szCs w:val="24"/>
          </w:rPr>
          <w:delText>certainty</w:delText>
        </w:r>
        <w:r w:rsidR="00DB44B1" w:rsidRPr="00AA122B" w:rsidDel="00EF46D6">
          <w:rPr>
            <w:sz w:val="24"/>
            <w:szCs w:val="24"/>
          </w:rPr>
          <w:delText xml:space="preserve"> in stock discrimination scenarios</w:delText>
        </w:r>
      </w:del>
      <w:bookmarkEnd w:id="196"/>
      <w:del w:id="200" w:author="Hayden Schilling" w:date="2020-11-29T11:35:00Z">
        <w:r w:rsidR="00DB44B1" w:rsidRPr="00AA122B" w:rsidDel="000D4C5A">
          <w:rPr>
            <w:sz w:val="24"/>
            <w:szCs w:val="24"/>
          </w:rPr>
          <w:delText>.</w:delText>
        </w:r>
      </w:del>
      <w:bookmarkEnd w:id="197"/>
    </w:p>
    <w:p w14:paraId="65F3951F" w14:textId="05239259"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w:t>
      </w:r>
      <w:proofErr w:type="gramStart"/>
      <w:r w:rsidRPr="00AA122B">
        <w:rPr>
          <w:sz w:val="24"/>
          <w:szCs w:val="24"/>
        </w:rPr>
        <w:t>ornamental</w:t>
      </w:r>
      <w:proofErr w:type="gramEnd"/>
      <w:r w:rsidRPr="00AA122B">
        <w:rPr>
          <w:sz w:val="24"/>
          <w:szCs w:val="24"/>
        </w:rPr>
        <w:t xml:space="preserve">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w:t>
      </w:r>
      <w:proofErr w:type="gramStart"/>
      <w:r w:rsidRPr="00AA122B">
        <w:rPr>
          <w:sz w:val="24"/>
          <w:szCs w:val="24"/>
        </w:rPr>
        <w:t>feeding</w:t>
      </w:r>
      <w:proofErr w:type="gramEnd"/>
      <w:r w:rsidRPr="00AA122B">
        <w:rPr>
          <w:sz w:val="24"/>
          <w:szCs w:val="24"/>
        </w:rPr>
        <w:t xml:space="preserve">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ins w:id="201" w:author="Hayden Schilling" w:date="2020-11-29T15:38:00Z">
        <w:r w:rsidR="00F83659">
          <w:rPr>
            <w:sz w:val="24"/>
            <w:szCs w:val="24"/>
          </w:rPr>
          <w:t xml:space="preserve"> Recent work has </w:t>
        </w:r>
      </w:ins>
      <w:ins w:id="202" w:author="Hayden Schilling" w:date="2020-11-29T15:39:00Z">
        <w:r w:rsidR="00F83659">
          <w:rPr>
            <w:sz w:val="24"/>
            <w:szCs w:val="24"/>
          </w:rPr>
          <w:t>shown variation in</w:t>
        </w:r>
      </w:ins>
      <w:ins w:id="203" w:author="Hayden Schilling" w:date="2020-11-29T15:38:00Z">
        <w:r w:rsidR="00F83659">
          <w:rPr>
            <w:sz w:val="24"/>
            <w:szCs w:val="24"/>
          </w:rPr>
          <w:t xml:space="preserve"> </w:t>
        </w:r>
      </w:ins>
      <w:ins w:id="204" w:author="Hayden Schilling" w:date="2020-11-29T15:39:00Z">
        <w:r w:rsidR="00F83659">
          <w:rPr>
            <w:sz w:val="24"/>
            <w:szCs w:val="24"/>
          </w:rPr>
          <w:t xml:space="preserve">body morphometrics </w:t>
        </w:r>
      </w:ins>
      <w:ins w:id="205" w:author="Hayden Schilling" w:date="2020-11-29T15:45:00Z">
        <w:r w:rsidR="000F6762">
          <w:rPr>
            <w:sz w:val="24"/>
            <w:szCs w:val="24"/>
          </w:rPr>
          <w:t xml:space="preserve">of </w:t>
        </w:r>
      </w:ins>
      <w:ins w:id="206" w:author="Hayden Schilling" w:date="2020-11-29T15:40:00Z">
        <w:r w:rsidR="00F83659">
          <w:rPr>
            <w:i/>
            <w:iCs/>
            <w:sz w:val="24"/>
            <w:szCs w:val="24"/>
          </w:rPr>
          <w:t xml:space="preserve">C. </w:t>
        </w:r>
        <w:r w:rsidR="00F83659" w:rsidRPr="00F83659">
          <w:rPr>
            <w:i/>
            <w:iCs/>
            <w:sz w:val="24"/>
            <w:szCs w:val="24"/>
          </w:rPr>
          <w:t>striata</w:t>
        </w:r>
        <w:r w:rsidR="00F83659">
          <w:rPr>
            <w:sz w:val="24"/>
            <w:szCs w:val="24"/>
          </w:rPr>
          <w:t xml:space="preserve"> </w:t>
        </w:r>
      </w:ins>
      <w:ins w:id="207" w:author="Hayden Schilling" w:date="2020-11-29T15:45:00Z">
        <w:r w:rsidR="000F6762">
          <w:rPr>
            <w:sz w:val="24"/>
            <w:szCs w:val="24"/>
          </w:rPr>
          <w:t>between 3 sites within</w:t>
        </w:r>
      </w:ins>
      <w:ins w:id="208" w:author="Hayden Schilling" w:date="2020-11-29T15:40:00Z">
        <w:r w:rsidR="00F83659">
          <w:rPr>
            <w:sz w:val="24"/>
            <w:szCs w:val="24"/>
          </w:rPr>
          <w:t xml:space="preserve"> India which suggests the potential for sub-population level variation in demographics which should be further investi</w:t>
        </w:r>
      </w:ins>
      <w:ins w:id="209" w:author="Hayden Schilling" w:date="2020-11-29T15:41:00Z">
        <w:r w:rsidR="00F83659">
          <w:rPr>
            <w:sz w:val="24"/>
            <w:szCs w:val="24"/>
          </w:rPr>
          <w:t>gated</w:t>
        </w:r>
      </w:ins>
      <w:ins w:id="210" w:author="Hayden Schilling" w:date="2020-11-29T15:39:00Z">
        <w:r w:rsidR="00F83659">
          <w:rPr>
            <w:sz w:val="24"/>
            <w:szCs w:val="24"/>
          </w:rPr>
          <w:t xml:space="preserve"> (Khan et al 201</w:t>
        </w:r>
      </w:ins>
      <w:ins w:id="211" w:author="Hayden Schilling" w:date="2020-11-29T15:41:00Z">
        <w:r w:rsidR="00F83659">
          <w:rPr>
            <w:sz w:val="24"/>
            <w:szCs w:val="24"/>
          </w:rPr>
          <w:t>9)</w:t>
        </w:r>
      </w:ins>
      <w:ins w:id="212" w:author="Hayden Schilling" w:date="2020-11-29T15:39:00Z">
        <w:r w:rsidR="00F83659">
          <w:rPr>
            <w:sz w:val="24"/>
            <w:szCs w:val="24"/>
          </w:rPr>
          <w:t>.</w:t>
        </w:r>
      </w:ins>
      <w:ins w:id="213" w:author="Hayden Schilling" w:date="2020-11-29T15:38:00Z">
        <w:r w:rsidR="00F83659">
          <w:rPr>
            <w:sz w:val="24"/>
            <w:szCs w:val="24"/>
          </w:rPr>
          <w:t xml:space="preserve"> </w:t>
        </w:r>
      </w:ins>
      <w:del w:id="214" w:author="Hayden Schilling" w:date="2020-11-29T15:41:00Z">
        <w:r w:rsidR="00B44FDE" w:rsidDel="00F83659">
          <w:rPr>
            <w:sz w:val="24"/>
            <w:szCs w:val="24"/>
          </w:rPr>
          <w:delText xml:space="preserve"> </w:delText>
        </w:r>
      </w:del>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del w:id="215" w:author="Hayden Schilling" w:date="2020-11-29T15:43:00Z">
        <w:r w:rsidR="00F87238" w:rsidRPr="00AA122B" w:rsidDel="000F6762">
          <w:rPr>
            <w:sz w:val="24"/>
            <w:szCs w:val="24"/>
          </w:rPr>
          <w:delText xml:space="preserve">demonstrating </w:delText>
        </w:r>
        <w:r w:rsidR="00456FEC" w:rsidDel="000F6762">
          <w:rPr>
            <w:sz w:val="24"/>
            <w:szCs w:val="24"/>
          </w:rPr>
          <w:delText xml:space="preserve">the use of </w:delText>
        </w:r>
        <w:r w:rsidR="00F87238" w:rsidRPr="00AA122B" w:rsidDel="000F6762">
          <w:rPr>
            <w:sz w:val="24"/>
            <w:szCs w:val="24"/>
          </w:rPr>
          <w:delText>MGLMs</w:delText>
        </w:r>
        <w:r w:rsidR="00456FEC" w:rsidDel="000F6762">
          <w:rPr>
            <w:sz w:val="24"/>
            <w:szCs w:val="24"/>
          </w:rPr>
          <w:delText xml:space="preserve"> with otolith chemistry and otolith shape data</w:delText>
        </w:r>
        <w:r w:rsidR="0049719C" w:rsidDel="000F6762">
          <w:rPr>
            <w:sz w:val="24"/>
            <w:szCs w:val="24"/>
          </w:rPr>
          <w:delText>, and secondly</w:delText>
        </w:r>
      </w:del>
      <w:del w:id="216" w:author="Hayden Schilling" w:date="2020-11-29T15:41:00Z">
        <w:r w:rsidR="0049719C" w:rsidDel="00F83659">
          <w:rPr>
            <w:sz w:val="24"/>
            <w:szCs w:val="24"/>
          </w:rPr>
          <w:delText>, using both</w:delText>
        </w:r>
        <w:r w:rsidR="00B44FDE" w:rsidDel="00F83659">
          <w:rPr>
            <w:sz w:val="24"/>
            <w:szCs w:val="24"/>
          </w:rPr>
          <w:delText xml:space="preserve"> otolith chemistry and shape data to </w:delText>
        </w:r>
        <w:r w:rsidR="008735C6" w:rsidDel="00F83659">
          <w:rPr>
            <w:sz w:val="24"/>
            <w:szCs w:val="24"/>
          </w:rPr>
          <w:delText>assess if there are multiple stocks of</w:delText>
        </w:r>
      </w:del>
      <w:ins w:id="217" w:author="Hayden Schilling" w:date="2020-11-29T15:41:00Z">
        <w:r w:rsidR="00F83659">
          <w:rPr>
            <w:sz w:val="24"/>
            <w:szCs w:val="24"/>
          </w:rPr>
          <w:t>assessing variation in otolith chemistry and shape between</w:t>
        </w:r>
      </w:ins>
      <w:ins w:id="218" w:author="Hayden Schilling" w:date="2020-11-29T15:45:00Z">
        <w:r w:rsidR="000F6762">
          <w:rPr>
            <w:sz w:val="24"/>
            <w:szCs w:val="24"/>
          </w:rPr>
          <w:t xml:space="preserve"> the same</w:t>
        </w:r>
      </w:ins>
      <w:ins w:id="219" w:author="Hayden Schilling" w:date="2020-11-29T15:41:00Z">
        <w:r w:rsidR="00F83659">
          <w:rPr>
            <w:sz w:val="24"/>
            <w:szCs w:val="24"/>
          </w:rPr>
          <w:t xml:space="preserve"> groups</w:t>
        </w:r>
      </w:ins>
      <w:r w:rsidR="008735C6">
        <w:rPr>
          <w:sz w:val="24"/>
          <w:szCs w:val="24"/>
        </w:rPr>
        <w:t xml:space="preserve"> </w:t>
      </w:r>
      <w:r w:rsidR="00F87238" w:rsidRPr="00AA122B">
        <w:rPr>
          <w:i/>
          <w:iCs/>
          <w:sz w:val="24"/>
          <w:szCs w:val="24"/>
        </w:rPr>
        <w:t>C. striata</w:t>
      </w:r>
      <w:r w:rsidR="00DA5819">
        <w:rPr>
          <w:sz w:val="24"/>
          <w:szCs w:val="24"/>
        </w:rPr>
        <w:t xml:space="preserve"> in India</w:t>
      </w:r>
      <w:ins w:id="220" w:author="Hayden Schilling" w:date="2020-11-29T15:42:00Z">
        <w:r w:rsidR="00F83659">
          <w:rPr>
            <w:sz w:val="24"/>
            <w:szCs w:val="24"/>
          </w:rPr>
          <w:t xml:space="preserve"> to </w:t>
        </w:r>
      </w:ins>
      <w:ins w:id="221" w:author="Hayden Schilling" w:date="2020-11-29T15:45:00Z">
        <w:r w:rsidR="000F6762">
          <w:rPr>
            <w:sz w:val="24"/>
            <w:szCs w:val="24"/>
          </w:rPr>
          <w:t>test for</w:t>
        </w:r>
      </w:ins>
      <w:ins w:id="222" w:author="Hayden Schilling" w:date="2020-11-29T15:42:00Z">
        <w:r w:rsidR="00F83659">
          <w:rPr>
            <w:sz w:val="24"/>
            <w:szCs w:val="24"/>
          </w:rPr>
          <w:t xml:space="preserve"> further evidence of regional </w:t>
        </w:r>
      </w:ins>
      <w:ins w:id="223" w:author="Hayden Schilling" w:date="2020-11-29T15:46:00Z">
        <w:r w:rsidR="000F6762">
          <w:rPr>
            <w:sz w:val="24"/>
            <w:szCs w:val="24"/>
          </w:rPr>
          <w:t>separation</w:t>
        </w:r>
      </w:ins>
      <w:ins w:id="224" w:author="Hayden Schilling" w:date="2020-11-29T15:43:00Z">
        <w:r w:rsidR="000F6762">
          <w:rPr>
            <w:sz w:val="24"/>
            <w:szCs w:val="24"/>
          </w:rPr>
          <w:t xml:space="preserve">, and </w:t>
        </w:r>
      </w:ins>
      <w:ins w:id="225" w:author="Hayden Schilling" w:date="2020-11-29T15:46:00Z">
        <w:r w:rsidR="000F6762">
          <w:rPr>
            <w:sz w:val="24"/>
            <w:szCs w:val="24"/>
          </w:rPr>
          <w:t xml:space="preserve">secondly, </w:t>
        </w:r>
      </w:ins>
      <w:ins w:id="226" w:author="Hayden Schilling" w:date="2020-11-29T15:43:00Z">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ins>
      <w:ins w:id="227" w:author="Hayden Schilling" w:date="2020-11-29T15:46:00Z">
        <w:r w:rsidR="000F6762">
          <w:rPr>
            <w:sz w:val="24"/>
            <w:szCs w:val="24"/>
          </w:rPr>
          <w:t>.</w:t>
        </w:r>
      </w:ins>
      <w:del w:id="228" w:author="Hayden Schilling" w:date="2020-11-29T15:43:00Z">
        <w:r w:rsidR="00DA5819" w:rsidDel="000F6762">
          <w:rPr>
            <w:sz w:val="24"/>
            <w:szCs w:val="24"/>
          </w:rPr>
          <w:delText>.</w:delText>
        </w:r>
        <w:r w:rsidR="00456FEC" w:rsidDel="000F6762">
          <w:rPr>
            <w:sz w:val="24"/>
            <w:szCs w:val="24"/>
          </w:rPr>
          <w:delText xml:space="preserve"> </w:delText>
        </w:r>
      </w:del>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w:t>
      </w:r>
      <w:proofErr w:type="gramStart"/>
      <w:r w:rsidRPr="00AA122B">
        <w:rPr>
          <w:sz w:val="24"/>
          <w:szCs w:val="24"/>
        </w:rPr>
        <w:t>Russia</w:t>
      </w:r>
      <w:proofErr w:type="gramEnd"/>
      <w:r w:rsidRPr="00AA122B">
        <w:rPr>
          <w:sz w:val="24"/>
          <w:szCs w:val="24"/>
        </w:rPr>
        <w:t xml:space="preserve"> and South Korea (</w:t>
      </w:r>
      <w:proofErr w:type="spellStart"/>
      <w:r w:rsidRPr="00AA122B">
        <w:rPr>
          <w:sz w:val="24"/>
          <w:szCs w:val="24"/>
        </w:rPr>
        <w:t>Phen</w:t>
      </w:r>
      <w:proofErr w:type="spellEnd"/>
      <w:r w:rsidRPr="00AA122B">
        <w:rPr>
          <w:sz w:val="24"/>
          <w:szCs w:val="24"/>
        </w:rPr>
        <w:t xml:space="preserve">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w:t>
      </w:r>
      <w:proofErr w:type="spellStart"/>
      <w:r w:rsidRPr="00AA122B">
        <w:rPr>
          <w:sz w:val="24"/>
          <w:szCs w:val="24"/>
        </w:rPr>
        <w:t>Cagauan</w:t>
      </w:r>
      <w:proofErr w:type="spellEnd"/>
      <w:r w:rsidRPr="00AA122B">
        <w:rPr>
          <w:sz w:val="24"/>
          <w:szCs w:val="24"/>
        </w:rPr>
        <w:t xml:space="preserve">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 (Figure 1). Identification of the fish was based on the descriptions of Jayaram (1999); Talwar and </w:t>
      </w:r>
      <w:proofErr w:type="spellStart"/>
      <w:r w:rsidR="00C2602B" w:rsidRPr="00AA122B">
        <w:rPr>
          <w:sz w:val="24"/>
          <w:szCs w:val="24"/>
        </w:rPr>
        <w:t>Jhingaran</w:t>
      </w:r>
      <w:proofErr w:type="spellEnd"/>
      <w:r w:rsidR="00C2602B" w:rsidRPr="00AA122B">
        <w:rPr>
          <w:sz w:val="24"/>
          <w:szCs w:val="24"/>
        </w:rPr>
        <w:t xml:space="preserve">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proofErr w:type="gramStart"/>
      <w:r>
        <w:rPr>
          <w:sz w:val="24"/>
          <w:szCs w:val="24"/>
        </w:rPr>
        <w:t>therefore</w:t>
      </w:r>
      <w:proofErr w:type="gramEnd"/>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9EA3406"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w:t>
      </w:r>
      <w:proofErr w:type="spellStart"/>
      <w:r w:rsidRPr="00AA122B">
        <w:rPr>
          <w:i/>
          <w:iCs/>
          <w:sz w:val="24"/>
          <w:szCs w:val="24"/>
        </w:rPr>
        <w:t>shape</w:t>
      </w:r>
      <w:r w:rsidR="001C7117">
        <w:rPr>
          <w:i/>
          <w:iCs/>
          <w:sz w:val="24"/>
          <w:szCs w:val="24"/>
        </w:rPr>
        <w:t>R</w:t>
      </w:r>
      <w:proofErr w:type="spellEnd"/>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bookmarkStart w:id="229"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ins w:id="230" w:author="Hayden Schilling" w:date="2020-11-29T16:28:00Z">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ins>
      <w:ins w:id="231" w:author="Hayden Schilling" w:date="2020-11-29T16:29:00Z">
        <w:r w:rsidR="00372C33">
          <w:rPr>
            <w:sz w:val="24"/>
            <w:szCs w:val="24"/>
          </w:rPr>
          <w:t xml:space="preserve">s using the </w:t>
        </w:r>
        <w:proofErr w:type="spellStart"/>
        <w:proofErr w:type="gramStart"/>
        <w:r w:rsidR="00372C33">
          <w:rPr>
            <w:i/>
            <w:iCs/>
            <w:sz w:val="24"/>
            <w:szCs w:val="24"/>
          </w:rPr>
          <w:t>smoothout</w:t>
        </w:r>
        <w:proofErr w:type="spellEnd"/>
        <w:r w:rsidR="00372C33">
          <w:rPr>
            <w:i/>
            <w:iCs/>
            <w:sz w:val="24"/>
            <w:szCs w:val="24"/>
          </w:rPr>
          <w:t>(</w:t>
        </w:r>
        <w:proofErr w:type="gramEnd"/>
        <w:r w:rsidR="00372C33">
          <w:rPr>
            <w:i/>
            <w:iCs/>
            <w:sz w:val="24"/>
            <w:szCs w:val="24"/>
          </w:rPr>
          <w:t xml:space="preserve">) </w:t>
        </w:r>
        <w:r w:rsidR="00372C33">
          <w:rPr>
            <w:sz w:val="24"/>
            <w:szCs w:val="24"/>
          </w:rPr>
          <w:t>function with 100 iterations.</w:t>
        </w:r>
      </w:ins>
      <w:del w:id="232" w:author="Hayden Schilling" w:date="2020-11-29T16:29:00Z">
        <w:r w:rsidR="00BE6674" w:rsidDel="00372C33">
          <w:rPr>
            <w:sz w:val="24"/>
            <w:szCs w:val="24"/>
          </w:rPr>
          <w:delText xml:space="preserve"> Briefly</w:delText>
        </w:r>
        <w:r w:rsidR="001C7117" w:rsidDel="00372C33">
          <w:rPr>
            <w:sz w:val="24"/>
            <w:szCs w:val="24"/>
          </w:rPr>
          <w:delText>,</w:delText>
        </w:r>
      </w:del>
      <w:r w:rsidR="00BE6674">
        <w:rPr>
          <w:sz w:val="24"/>
          <w:szCs w:val="24"/>
        </w:rPr>
        <w:t xml:space="preserve"> </w:t>
      </w:r>
      <w:del w:id="233" w:author="Hayden Schilling" w:date="2020-11-29T16:29:00Z">
        <w:r w:rsidR="00BE6674" w:rsidDel="00372C33">
          <w:rPr>
            <w:sz w:val="24"/>
            <w:szCs w:val="24"/>
          </w:rPr>
          <w:delText>t</w:delText>
        </w:r>
      </w:del>
      <w:ins w:id="234" w:author="Hayden Schilling" w:date="2020-11-29T16:29:00Z">
        <w:r w:rsidR="00372C33">
          <w:rPr>
            <w:sz w:val="24"/>
            <w:szCs w:val="24"/>
          </w:rPr>
          <w:t>T</w:t>
        </w:r>
      </w:ins>
      <w:r w:rsidR="00BE6674">
        <w:rPr>
          <w:sz w:val="24"/>
          <w:szCs w:val="24"/>
        </w:rPr>
        <w:t xml:space="preserve">he wavelet method </w:t>
      </w:r>
      <w:ins w:id="235" w:author="Hayden Schilling" w:date="2020-11-29T16:29:00Z">
        <w:r w:rsidR="00372C33">
          <w:rPr>
            <w:sz w:val="24"/>
            <w:szCs w:val="24"/>
          </w:rPr>
          <w:t xml:space="preserve">then </w:t>
        </w:r>
      </w:ins>
      <w:r w:rsidR="00522A93">
        <w:rPr>
          <w:sz w:val="24"/>
          <w:szCs w:val="24"/>
        </w:rPr>
        <w:t>fit</w:t>
      </w:r>
      <w:ins w:id="236" w:author="Hayden Schilling" w:date="2020-11-29T16:29:00Z">
        <w:r w:rsidR="00372C33">
          <w:rPr>
            <w:sz w:val="24"/>
            <w:szCs w:val="24"/>
          </w:rPr>
          <w:t>ted</w:t>
        </w:r>
      </w:ins>
      <w:del w:id="237" w:author="Hayden Schilling" w:date="2020-11-29T16:29:00Z">
        <w:r w:rsidR="00522A93" w:rsidDel="00372C33">
          <w:rPr>
            <w:sz w:val="24"/>
            <w:szCs w:val="24"/>
          </w:rPr>
          <w:delText>s</w:delText>
        </w:r>
      </w:del>
      <w:r w:rsidR="00522A93">
        <w:rPr>
          <w:sz w:val="24"/>
          <w:szCs w:val="24"/>
        </w:rPr>
        <w:t xml:space="preserve"> a series of approximating </w:t>
      </w:r>
      <w:r w:rsidR="00522A93" w:rsidRPr="00880750">
        <w:rPr>
          <w:sz w:val="24"/>
          <w:szCs w:val="24"/>
        </w:rPr>
        <w:t>functions within restricted domains to quantify the outline shapes (</w:t>
      </w:r>
      <w:proofErr w:type="spellStart"/>
      <w:r w:rsidR="00522A93" w:rsidRPr="00880750">
        <w:rPr>
          <w:sz w:val="24"/>
          <w:szCs w:val="24"/>
        </w:rPr>
        <w:t>Graps</w:t>
      </w:r>
      <w:proofErr w:type="spellEnd"/>
      <w:r w:rsidR="00522A93" w:rsidRPr="00880750">
        <w:rPr>
          <w:sz w:val="24"/>
          <w:szCs w:val="24"/>
        </w:rPr>
        <w:t xml:space="preserve"> 1995).</w:t>
      </w:r>
      <w:r w:rsidR="00E0619F" w:rsidRPr="00880750">
        <w:rPr>
          <w:sz w:val="24"/>
          <w:szCs w:val="24"/>
        </w:rPr>
        <w:t xml:space="preserve"> </w:t>
      </w:r>
      <w:bookmarkEnd w:id="229"/>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del w:id="238" w:author="Hayden Schilling" w:date="2020-11-29T16:29:00Z">
        <w:r w:rsidR="00880750" w:rsidRPr="00880750" w:rsidDel="00372C33">
          <w:rPr>
            <w:sz w:val="24"/>
            <w:szCs w:val="24"/>
          </w:rPr>
          <w:delText>s</w:delText>
        </w:r>
      </w:del>
      <w:ins w:id="239" w:author="Hayden Schilling" w:date="2020-11-29T16:29:00Z">
        <w:r w:rsidR="00372C33">
          <w:rPr>
            <w:sz w:val="24"/>
            <w:szCs w:val="24"/>
          </w:rPr>
          <w:t>ted</w:t>
        </w:r>
      </w:ins>
      <w:r w:rsidR="00880750" w:rsidRPr="00880750">
        <w:rPr>
          <w:sz w:val="24"/>
          <w:szCs w:val="24"/>
        </w:rPr>
        <w:t xml:space="preserve"> </w:t>
      </w:r>
      <w:proofErr w:type="gramStart"/>
      <w:r w:rsidR="00880750" w:rsidRPr="00880750">
        <w:rPr>
          <w:sz w:val="24"/>
          <w:szCs w:val="24"/>
        </w:rPr>
        <w:t>a number of</w:t>
      </w:r>
      <w:proofErr w:type="gramEnd"/>
      <w:r w:rsidR="00880750" w:rsidRPr="00880750">
        <w:rPr>
          <w:sz w:val="24"/>
          <w:szCs w:val="24"/>
        </w:rPr>
        <w:t xml:space="preserve">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bookmarkStart w:id="240"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del w:id="241" w:author="Hayden Schilling" w:date="2020-11-29T14:44:00Z">
        <w:r w:rsidR="00E0619F" w:rsidDel="00235D51">
          <w:rPr>
            <w:sz w:val="24"/>
            <w:szCs w:val="24"/>
          </w:rPr>
          <w:delText>The wavelet method was found to more accurately reproduce the shape of the otoliths</w:delText>
        </w:r>
        <w:r w:rsidR="002C01FE" w:rsidDel="00235D51">
          <w:rPr>
            <w:sz w:val="24"/>
            <w:szCs w:val="24"/>
          </w:rPr>
          <w:delText xml:space="preserve"> and there</w:delText>
        </w:r>
        <w:r w:rsidR="00E0619F" w:rsidDel="00235D51">
          <w:rPr>
            <w:sz w:val="24"/>
            <w:szCs w:val="24"/>
          </w:rPr>
          <w:delText xml:space="preserve"> was used for the remaining analysis.</w:delText>
        </w:r>
      </w:del>
      <w:ins w:id="242" w:author="Hayden Schilling" w:date="2020-11-29T14:44:00Z">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ins>
      <w:ins w:id="243" w:author="Hayden Schilling" w:date="2020-11-29T16:29:00Z">
        <w:r w:rsidR="00372C33">
          <w:rPr>
            <w:sz w:val="24"/>
            <w:szCs w:val="24"/>
          </w:rPr>
          <w:t xml:space="preserve"> and we therefore </w:t>
        </w:r>
      </w:ins>
      <w:ins w:id="244" w:author="Hayden Schilling" w:date="2020-11-29T16:30:00Z">
        <w:r w:rsidR="00372C33">
          <w:rPr>
            <w:sz w:val="24"/>
            <w:szCs w:val="24"/>
          </w:rPr>
          <w:t>proceeded</w:t>
        </w:r>
      </w:ins>
      <w:ins w:id="245" w:author="Hayden Schilling" w:date="2020-11-29T16:29:00Z">
        <w:r w:rsidR="00372C33">
          <w:rPr>
            <w:sz w:val="24"/>
            <w:szCs w:val="24"/>
          </w:rPr>
          <w:t xml:space="preserve"> on</w:t>
        </w:r>
      </w:ins>
      <w:ins w:id="246" w:author="Hayden Schilling" w:date="2020-11-29T16:30:00Z">
        <w:r w:rsidR="00372C33">
          <w:rPr>
            <w:sz w:val="24"/>
            <w:szCs w:val="24"/>
          </w:rPr>
          <w:t>ly with the wavelet analysis.</w:t>
        </w:r>
      </w:ins>
    </w:p>
    <w:bookmarkEnd w:id="240"/>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6F930E41"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w:t>
      </w:r>
      <w:proofErr w:type="spellStart"/>
      <w:r w:rsidRPr="00CD6D75">
        <w:rPr>
          <w:rFonts w:cstheme="minorHAnsi"/>
          <w:sz w:val="24"/>
          <w:szCs w:val="24"/>
        </w:rPr>
        <w:t>Turan</w:t>
      </w:r>
      <w:proofErr w:type="spellEnd"/>
      <w:r w:rsidRPr="00CD6D75">
        <w:rPr>
          <w:rFonts w:cstheme="minorHAnsi"/>
          <w:sz w:val="24"/>
          <w:szCs w:val="24"/>
        </w:rPr>
        <w:t xml:space="preserve">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Blank samples were used to correct for background noise in readings</w:t>
      </w:r>
      <w:del w:id="247" w:author="Hayden Schilling" w:date="2020-12-21T12:20:00Z">
        <w:r w:rsidR="00992510" w:rsidRPr="00AA122B" w:rsidDel="00EF46D6">
          <w:rPr>
            <w:rFonts w:cstheme="minorHAnsi"/>
            <w:sz w:val="24"/>
            <w:szCs w:val="24"/>
          </w:rPr>
          <w:delText xml:space="preserve"> and to calculate limits</w:delText>
        </w:r>
        <w:r w:rsidR="00992510" w:rsidDel="00EF46D6">
          <w:rPr>
            <w:rFonts w:cstheme="minorHAnsi"/>
            <w:sz w:val="24"/>
            <w:szCs w:val="24"/>
          </w:rPr>
          <w:delText xml:space="preserve"> of detection</w:delText>
        </w:r>
      </w:del>
      <w:r w:rsidR="00992510" w:rsidRPr="00AA122B">
        <w:rPr>
          <w:rFonts w:cstheme="minorHAnsi"/>
          <w:sz w:val="24"/>
          <w:szCs w:val="24"/>
        </w:rPr>
        <w:t xml:space="preserve">.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w:t>
      </w:r>
      <w:r w:rsidR="00657EB2" w:rsidRPr="00AA122B">
        <w:rPr>
          <w:rFonts w:cstheme="minorHAnsi"/>
          <w:sz w:val="24"/>
          <w:szCs w:val="24"/>
        </w:rPr>
        <w:lastRenderedPageBreak/>
        <w:t>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del w:id="248" w:author="Hayden Schilling" w:date="2020-12-22T09:55:00Z">
        <w:r w:rsidR="00657EB2" w:rsidRPr="00794B37" w:rsidDel="00794B37">
          <w:rPr>
            <w:rFonts w:cstheme="minorHAnsi"/>
            <w:sz w:val="24"/>
            <w:szCs w:val="24"/>
          </w:rPr>
          <w:delText xml:space="preserve">consistently </w:delText>
        </w:r>
      </w:del>
      <w:r w:rsidR="00657EB2" w:rsidRPr="00794B37">
        <w:rPr>
          <w:rFonts w:cstheme="minorHAnsi"/>
          <w:sz w:val="24"/>
          <w:szCs w:val="24"/>
        </w:rPr>
        <w:t>above minimum detectio</w:t>
      </w:r>
      <w:r w:rsidR="00155C64" w:rsidRPr="00794B37">
        <w:rPr>
          <w:rFonts w:cstheme="minorHAnsi"/>
          <w:sz w:val="24"/>
          <w:szCs w:val="24"/>
        </w:rPr>
        <w:t>n levels</w:t>
      </w:r>
      <w:ins w:id="249" w:author="Hayden Schilling" w:date="2020-12-22T09:54:00Z">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ins>
      <w:r w:rsidR="00155C64">
        <w:rPr>
          <w:rFonts w:cstheme="minorHAnsi"/>
          <w:sz w:val="24"/>
          <w:szCs w:val="24"/>
        </w:rPr>
        <w:t xml:space="preserve">.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ins w:id="250" w:author="Hayden Schilling" w:date="2020-11-22T19:18:00Z">
        <w:r w:rsidR="007B3E96">
          <w:rPr>
            <w:rFonts w:cstheme="minorHAnsi"/>
            <w:sz w:val="24"/>
            <w:szCs w:val="24"/>
          </w:rPr>
          <w:t xml:space="preserve"> </w:t>
        </w:r>
      </w:ins>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w:t>
      </w:r>
      <w:proofErr w:type="spellStart"/>
      <w:r w:rsidR="00657EB2" w:rsidRPr="00AA122B">
        <w:rPr>
          <w:rFonts w:cstheme="minorHAnsi"/>
          <w:sz w:val="24"/>
          <w:szCs w:val="24"/>
        </w:rPr>
        <w:t>Turan</w:t>
      </w:r>
      <w:proofErr w:type="spellEnd"/>
      <w:r w:rsidR="00657EB2" w:rsidRPr="00AA122B">
        <w:rPr>
          <w:rFonts w:cstheme="minorHAnsi"/>
          <w:sz w:val="24"/>
          <w:szCs w:val="24"/>
        </w:rPr>
        <w:t xml:space="preserve">, 2006; </w:t>
      </w:r>
      <w:proofErr w:type="spellStart"/>
      <w:r w:rsidR="00657EB2" w:rsidRPr="00AA122B">
        <w:rPr>
          <w:rFonts w:cstheme="minorHAnsi"/>
          <w:sz w:val="24"/>
          <w:szCs w:val="24"/>
        </w:rPr>
        <w:t>Miyan</w:t>
      </w:r>
      <w:proofErr w:type="spellEnd"/>
      <w:r w:rsidR="00657EB2" w:rsidRPr="00AA122B">
        <w:rPr>
          <w:rFonts w:cstheme="minorHAnsi"/>
          <w:sz w:val="24"/>
          <w:szCs w:val="24"/>
        </w:rPr>
        <w:t xml:space="preserve">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4BF1DDC2" w:rsidR="00EF46D6" w:rsidRDefault="00AB27E4">
      <w:pPr>
        <w:spacing w:line="360" w:lineRule="auto"/>
        <w:ind w:firstLine="720"/>
        <w:rPr>
          <w:ins w:id="251" w:author="Hayden Schilling" w:date="2020-12-21T12:20:00Z"/>
          <w:sz w:val="24"/>
          <w:szCs w:val="24"/>
        </w:rPr>
      </w:pPr>
      <w:r>
        <w:rPr>
          <w:sz w:val="24"/>
          <w:szCs w:val="24"/>
        </w:rPr>
        <w:t xml:space="preserve">All analysis was performed in </w:t>
      </w:r>
      <w:r w:rsidRPr="00AA122B">
        <w:rPr>
          <w:sz w:val="24"/>
          <w:szCs w:val="24"/>
        </w:rPr>
        <w:t>R v3.6.</w:t>
      </w:r>
      <w:ins w:id="252" w:author="Hayden Schilling" w:date="2020-12-22T09:55:00Z">
        <w:r w:rsidR="00794B37">
          <w:rPr>
            <w:sz w:val="24"/>
            <w:szCs w:val="24"/>
          </w:rPr>
          <w:t>0</w:t>
        </w:r>
      </w:ins>
      <w:del w:id="253" w:author="Hayden Schilling" w:date="2020-12-22T09:55:00Z">
        <w:r w:rsidRPr="00AA122B" w:rsidDel="00794B37">
          <w:rPr>
            <w:sz w:val="24"/>
            <w:szCs w:val="24"/>
          </w:rPr>
          <w:delText>0</w:delText>
        </w:r>
      </w:del>
      <w:r w:rsidRPr="00AA122B">
        <w:rPr>
          <w:sz w:val="24"/>
          <w:szCs w:val="24"/>
        </w:rPr>
        <w:t xml:space="preserve">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ins w:id="254" w:author="Hayden Schilling" w:date="2020-11-25T20:11:00Z">
        <w:r w:rsidR="00092AA9">
          <w:rPr>
            <w:sz w:val="24"/>
            <w:szCs w:val="24"/>
          </w:rPr>
          <w:t>As the initial goal of the paper was to demonstrate the applicability of Multivariate generalised linear models to otolith chemistry and shape data</w:t>
        </w:r>
      </w:ins>
      <w:ins w:id="255" w:author="Hayden Schilling" w:date="2020-11-25T20:12:00Z">
        <w:r w:rsidR="00092AA9">
          <w:rPr>
            <w:sz w:val="24"/>
            <w:szCs w:val="24"/>
          </w:rPr>
          <w:t xml:space="preserve"> it is necessary to </w:t>
        </w:r>
      </w:ins>
      <w:ins w:id="256" w:author="Hayden Schilling" w:date="2020-11-25T20:11:00Z">
        <w:r w:rsidR="00092AA9">
          <w:rPr>
            <w:sz w:val="24"/>
            <w:szCs w:val="24"/>
          </w:rPr>
          <w:t>also show the results of a standard analysis</w:t>
        </w:r>
      </w:ins>
      <w:ins w:id="257" w:author="Hayden Schilling" w:date="2020-11-25T20:12:00Z">
        <w:r w:rsidR="00092AA9">
          <w:rPr>
            <w:sz w:val="24"/>
            <w:szCs w:val="24"/>
          </w:rPr>
          <w:t xml:space="preserve"> method as a baseline</w:t>
        </w:r>
      </w:ins>
      <w:ins w:id="258" w:author="Hayden Schilling" w:date="2020-11-25T20:11:00Z">
        <w:r w:rsidR="00092AA9">
          <w:rPr>
            <w:sz w:val="24"/>
            <w:szCs w:val="24"/>
          </w:rPr>
          <w:t xml:space="preserv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w:t>
        </w:r>
      </w:ins>
      <w:ins w:id="259" w:author="Hayden Schilling" w:date="2020-11-25T20:17:00Z">
        <w:r w:rsidR="00092AA9">
          <w:rPr>
            <w:sz w:val="24"/>
            <w:szCs w:val="24"/>
          </w:rPr>
          <w:t>Using the vegan R package, w</w:t>
        </w:r>
      </w:ins>
      <w:ins w:id="260" w:author="Hayden Schilling" w:date="2020-11-25T20:11:00Z">
        <w:r w:rsidR="00092AA9">
          <w:rPr>
            <w:sz w:val="24"/>
            <w:szCs w:val="24"/>
          </w:rPr>
          <w:t>e created a dissimilarity matrix using Euclidean distances</w:t>
        </w:r>
      </w:ins>
      <w:ins w:id="261" w:author="Hayden Schilling" w:date="2020-11-25T20:12:00Z">
        <w:r w:rsidR="00092AA9">
          <w:rPr>
            <w:sz w:val="24"/>
            <w:szCs w:val="24"/>
          </w:rPr>
          <w:t xml:space="preserve"> as is common for otolith datasets</w:t>
        </w:r>
      </w:ins>
      <w:ins w:id="262" w:author="Hayden Schilling" w:date="2020-11-25T20:16:00Z">
        <w:r w:rsidR="00092AA9">
          <w:rPr>
            <w:sz w:val="24"/>
            <w:szCs w:val="24"/>
          </w:rPr>
          <w:t xml:space="preserve"> using the </w:t>
        </w:r>
      </w:ins>
      <w:ins w:id="263" w:author="Hayden Schilling" w:date="2020-11-25T20:17:00Z">
        <w:r w:rsidR="00092AA9">
          <w:rPr>
            <w:sz w:val="24"/>
            <w:szCs w:val="24"/>
          </w:rPr>
          <w:t>‘</w:t>
        </w:r>
        <w:proofErr w:type="spellStart"/>
        <w:proofErr w:type="gramStart"/>
        <w:r w:rsidR="00092AA9" w:rsidRPr="00794B37">
          <w:rPr>
            <w:i/>
            <w:iCs/>
            <w:sz w:val="24"/>
            <w:szCs w:val="24"/>
            <w:rPrChange w:id="264" w:author="Hayden Schilling" w:date="2020-12-22T09:58:00Z">
              <w:rPr>
                <w:sz w:val="24"/>
                <w:szCs w:val="24"/>
              </w:rPr>
            </w:rPrChange>
          </w:rPr>
          <w:t>vegdist</w:t>
        </w:r>
        <w:proofErr w:type="spellEnd"/>
        <w:r w:rsidR="00092AA9" w:rsidRPr="00794B37">
          <w:rPr>
            <w:i/>
            <w:iCs/>
            <w:sz w:val="24"/>
            <w:szCs w:val="24"/>
            <w:rPrChange w:id="265" w:author="Hayden Schilling" w:date="2020-12-22T09:58:00Z">
              <w:rPr>
                <w:sz w:val="24"/>
                <w:szCs w:val="24"/>
              </w:rPr>
            </w:rPrChange>
          </w:rPr>
          <w:t>(</w:t>
        </w:r>
        <w:proofErr w:type="gramEnd"/>
        <w:r w:rsidR="00092AA9" w:rsidRPr="00794B37">
          <w:rPr>
            <w:i/>
            <w:iCs/>
            <w:sz w:val="24"/>
            <w:szCs w:val="24"/>
            <w:rPrChange w:id="266" w:author="Hayden Schilling" w:date="2020-12-22T09:58:00Z">
              <w:rPr>
                <w:sz w:val="24"/>
                <w:szCs w:val="24"/>
              </w:rPr>
            </w:rPrChange>
          </w:rPr>
          <w:t>)</w:t>
        </w:r>
        <w:r w:rsidR="00092AA9">
          <w:rPr>
            <w:sz w:val="24"/>
            <w:szCs w:val="24"/>
          </w:rPr>
          <w:t>’ function</w:t>
        </w:r>
      </w:ins>
      <w:ins w:id="267" w:author="Hayden Schilling" w:date="2020-11-25T20:12:00Z">
        <w:r w:rsidR="00092AA9">
          <w:rPr>
            <w:sz w:val="24"/>
            <w:szCs w:val="24"/>
          </w:rPr>
          <w:t xml:space="preserve"> (</w:t>
        </w:r>
      </w:ins>
      <w:ins w:id="268" w:author="Hayden Schilling" w:date="2020-12-22T09:58:00Z">
        <w:r w:rsidR="00794B37">
          <w:rPr>
            <w:sz w:val="24"/>
            <w:szCs w:val="24"/>
          </w:rPr>
          <w:t>Schilling et al. 2018</w:t>
        </w:r>
      </w:ins>
      <w:ins w:id="269" w:author="Hayden Schilling" w:date="2020-11-25T20:12:00Z">
        <w:r w:rsidR="00092AA9">
          <w:rPr>
            <w:sz w:val="24"/>
            <w:szCs w:val="24"/>
          </w:rPr>
          <w:t>)</w:t>
        </w:r>
      </w:ins>
      <w:ins w:id="270" w:author="Hayden Schilling" w:date="2020-11-25T20:11:00Z">
        <w:r w:rsidR="00092AA9">
          <w:rPr>
            <w:sz w:val="24"/>
            <w:szCs w:val="24"/>
          </w:rPr>
          <w:t xml:space="preserve">.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w:t>
        </w:r>
      </w:ins>
      <w:ins w:id="271" w:author="Hayden Schilling" w:date="2020-11-25T20:12:00Z">
        <w:r w:rsidR="00092AA9">
          <w:rPr>
            <w:sz w:val="24"/>
            <w:szCs w:val="24"/>
          </w:rPr>
          <w:t>,</w:t>
        </w:r>
      </w:ins>
      <w:ins w:id="272" w:author="Hayden Schilling" w:date="2020-11-25T20:11:00Z">
        <w:r w:rsidR="00092AA9">
          <w:rPr>
            <w:sz w:val="24"/>
            <w:szCs w:val="24"/>
          </w:rPr>
          <w:t xml:space="preserve"> </w:t>
        </w:r>
      </w:ins>
      <w:ins w:id="273" w:author="Hayden Schilling" w:date="2020-12-21T12:21:00Z">
        <w:r w:rsidR="00EF46D6" w:rsidRPr="00EF46D6">
          <w:rPr>
            <w:sz w:val="24"/>
            <w:szCs w:val="24"/>
          </w:rPr>
          <w:t xml:space="preserve">then results can become misleading with inflated standard errors and confidence intervals leading to a possible increase to the Type 1 error rate. </w:t>
        </w:r>
      </w:ins>
      <w:ins w:id="274" w:author="Hayden Schilling" w:date="2020-12-22T09:55:00Z">
        <w:r w:rsidR="00794B37">
          <w:rPr>
            <w:sz w:val="24"/>
            <w:szCs w:val="24"/>
          </w:rPr>
          <w:t xml:space="preserve">In fact, a </w:t>
        </w:r>
      </w:ins>
      <w:ins w:id="275" w:author="Hayden Schilling" w:date="2020-12-22T09:56:00Z">
        <w:r w:rsidR="00794B37">
          <w:rPr>
            <w:sz w:val="24"/>
            <w:szCs w:val="24"/>
          </w:rPr>
          <w:t xml:space="preserve">google scholar search of “otolith PERMANOVA” for </w:t>
        </w:r>
      </w:ins>
      <w:ins w:id="276" w:author="Hayden Schilling" w:date="2020-12-22T09:57:00Z">
        <w:r w:rsidR="00794B37">
          <w:rPr>
            <w:sz w:val="24"/>
            <w:szCs w:val="24"/>
          </w:rPr>
          <w:t>2018 and 2019 revealed less than 10% of papers check this assumption.</w:t>
        </w:r>
      </w:ins>
      <w:ins w:id="277" w:author="Hayden Schilling" w:date="2020-12-21T12:21:00Z">
        <w:r w:rsidR="00EF46D6" w:rsidRPr="00EF46D6">
          <w:rPr>
            <w:sz w:val="24"/>
            <w:szCs w:val="24"/>
          </w:rPr>
          <w:t xml:space="preserve"> </w:t>
        </w:r>
      </w:ins>
    </w:p>
    <w:p w14:paraId="11E478BC" w14:textId="41CCB5D7" w:rsidR="00EF46D6" w:rsidRPr="00EF46D6" w:rsidRDefault="00EF46D6" w:rsidP="00EF46D6">
      <w:pPr>
        <w:spacing w:line="360" w:lineRule="auto"/>
        <w:ind w:firstLine="720"/>
        <w:rPr>
          <w:ins w:id="278" w:author="Hayden Schilling" w:date="2020-12-21T12:21:00Z"/>
          <w:sz w:val="24"/>
          <w:szCs w:val="24"/>
        </w:rPr>
      </w:pPr>
      <w:ins w:id="279" w:author="Hayden Schilling" w:date="2020-12-21T12:21:00Z">
        <w:r w:rsidRPr="00EF46D6">
          <w:rPr>
            <w:sz w:val="24"/>
            <w:szCs w:val="24"/>
          </w:rPr>
          <w:t>To check this assumption in a PERMANOVA setting we can perform a dispersion test using the ‘</w:t>
        </w:r>
        <w:proofErr w:type="spellStart"/>
        <w:proofErr w:type="gramStart"/>
        <w:r w:rsidRPr="00EF46D6">
          <w:rPr>
            <w:i/>
            <w:iCs/>
            <w:sz w:val="24"/>
            <w:szCs w:val="24"/>
          </w:rPr>
          <w:t>betadisper</w:t>
        </w:r>
        <w:proofErr w:type="spellEnd"/>
        <w:r w:rsidRPr="00EF46D6">
          <w:rPr>
            <w:i/>
            <w:iCs/>
            <w:sz w:val="24"/>
            <w:szCs w:val="24"/>
          </w:rPr>
          <w:t>(</w:t>
        </w:r>
        <w:proofErr w:type="gramEnd"/>
        <w:r w:rsidRPr="00EF46D6">
          <w:rPr>
            <w:i/>
            <w:iCs/>
            <w:sz w:val="24"/>
            <w:szCs w:val="24"/>
          </w:rPr>
          <w:t>)</w:t>
        </w:r>
        <w:r w:rsidRPr="00EF46D6">
          <w:rPr>
            <w:sz w:val="24"/>
            <w:szCs w:val="24"/>
          </w:rPr>
          <w:t xml:space="preserve">’ function where a significant result (P &lt; 0.05) indicates an unequal variance between groups and therefore a violation of the assumptions of PERMANOVA. If </w:t>
        </w:r>
        <w:r w:rsidRPr="00EF46D6">
          <w:rPr>
            <w:sz w:val="24"/>
            <w:szCs w:val="24"/>
          </w:rPr>
          <w:lastRenderedPageBreak/>
          <w:t>this assumption is satisfied, the typical approach will be to proceed with the PERMANOVA for multivariate differences between our three sites using the ‘</w:t>
        </w:r>
        <w:proofErr w:type="spellStart"/>
        <w:proofErr w:type="gramStart"/>
        <w:r w:rsidRPr="00794B37">
          <w:rPr>
            <w:i/>
            <w:iCs/>
            <w:sz w:val="24"/>
            <w:szCs w:val="24"/>
            <w:rPrChange w:id="280" w:author="Hayden Schilling" w:date="2020-12-22T09:59:00Z">
              <w:rPr>
                <w:sz w:val="24"/>
                <w:szCs w:val="24"/>
              </w:rPr>
            </w:rPrChange>
          </w:rPr>
          <w:t>adonis</w:t>
        </w:r>
      </w:ins>
      <w:proofErr w:type="spellEnd"/>
      <w:ins w:id="281" w:author="Hayden Schilling" w:date="2020-12-22T09:59:00Z">
        <w:r w:rsidR="00794B37" w:rsidRPr="00794B37">
          <w:rPr>
            <w:i/>
            <w:iCs/>
            <w:sz w:val="24"/>
            <w:szCs w:val="24"/>
            <w:rPrChange w:id="282" w:author="Hayden Schilling" w:date="2020-12-22T09:59:00Z">
              <w:rPr>
                <w:sz w:val="24"/>
                <w:szCs w:val="24"/>
              </w:rPr>
            </w:rPrChange>
          </w:rPr>
          <w:t>(</w:t>
        </w:r>
        <w:proofErr w:type="gramEnd"/>
        <w:r w:rsidR="00794B37" w:rsidRPr="00794B37">
          <w:rPr>
            <w:i/>
            <w:iCs/>
            <w:sz w:val="24"/>
            <w:szCs w:val="24"/>
            <w:rPrChange w:id="283" w:author="Hayden Schilling" w:date="2020-12-22T09:59:00Z">
              <w:rPr>
                <w:sz w:val="24"/>
                <w:szCs w:val="24"/>
              </w:rPr>
            </w:rPrChange>
          </w:rPr>
          <w:t>)</w:t>
        </w:r>
      </w:ins>
      <w:ins w:id="284" w:author="Hayden Schilling" w:date="2020-12-21T12:21:00Z">
        <w:r w:rsidRPr="00EF46D6">
          <w:rPr>
            <w:sz w:val="24"/>
            <w:szCs w:val="24"/>
          </w:rPr>
          <w:t xml:space="preserve">’ function. We can then also create an </w:t>
        </w:r>
        <w:proofErr w:type="spellStart"/>
        <w:r w:rsidRPr="00EF46D6">
          <w:rPr>
            <w:sz w:val="24"/>
            <w:szCs w:val="24"/>
          </w:rPr>
          <w:t>nMDS</w:t>
        </w:r>
        <w:proofErr w:type="spellEnd"/>
        <w:r w:rsidRPr="00EF46D6">
          <w:rPr>
            <w:sz w:val="24"/>
            <w:szCs w:val="24"/>
          </w:rPr>
          <w:t xml:space="preserve"> ordination plot using the ’</w:t>
        </w:r>
        <w:proofErr w:type="spellStart"/>
        <w:proofErr w:type="gramStart"/>
        <w:r w:rsidRPr="00794B37">
          <w:rPr>
            <w:i/>
            <w:iCs/>
            <w:sz w:val="24"/>
            <w:szCs w:val="24"/>
            <w:rPrChange w:id="285" w:author="Hayden Schilling" w:date="2020-12-22T09:59:00Z">
              <w:rPr>
                <w:sz w:val="24"/>
                <w:szCs w:val="24"/>
              </w:rPr>
            </w:rPrChange>
          </w:rPr>
          <w:t>isoMDS</w:t>
        </w:r>
      </w:ins>
      <w:proofErr w:type="spellEnd"/>
      <w:ins w:id="286" w:author="Hayden Schilling" w:date="2020-12-22T09:59:00Z">
        <w:r w:rsidR="00794B37" w:rsidRPr="00794B37">
          <w:rPr>
            <w:i/>
            <w:iCs/>
            <w:sz w:val="24"/>
            <w:szCs w:val="24"/>
            <w:rPrChange w:id="287" w:author="Hayden Schilling" w:date="2020-12-22T09:59:00Z">
              <w:rPr>
                <w:sz w:val="24"/>
                <w:szCs w:val="24"/>
              </w:rPr>
            </w:rPrChange>
          </w:rPr>
          <w:t>(</w:t>
        </w:r>
        <w:proofErr w:type="gramEnd"/>
        <w:r w:rsidR="00794B37" w:rsidRPr="00794B37">
          <w:rPr>
            <w:i/>
            <w:iCs/>
            <w:sz w:val="24"/>
            <w:szCs w:val="24"/>
            <w:rPrChange w:id="288" w:author="Hayden Schilling" w:date="2020-12-22T09:59:00Z">
              <w:rPr>
                <w:sz w:val="24"/>
                <w:szCs w:val="24"/>
              </w:rPr>
            </w:rPrChange>
          </w:rPr>
          <w:t>)</w:t>
        </w:r>
      </w:ins>
      <w:ins w:id="289" w:author="Hayden Schilling" w:date="2020-12-21T12:21:00Z">
        <w:r w:rsidRPr="00EF46D6">
          <w:rPr>
            <w:sz w:val="24"/>
            <w:szCs w:val="24"/>
          </w:rPr>
          <w:t>’ function from the MASS R package</w:t>
        </w:r>
      </w:ins>
      <w:ins w:id="290" w:author="Hayden Schilling" w:date="2020-12-22T10:00:00Z">
        <w:r w:rsidR="00794B37">
          <w:rPr>
            <w:sz w:val="24"/>
            <w:szCs w:val="24"/>
          </w:rPr>
          <w:t>(</w:t>
        </w:r>
        <w:r w:rsidR="00794B37" w:rsidRPr="00794B37">
          <w:rPr>
            <w:sz w:val="24"/>
            <w:szCs w:val="24"/>
          </w:rPr>
          <w:t>Venables</w:t>
        </w:r>
        <w:r w:rsidR="00794B37">
          <w:rPr>
            <w:sz w:val="24"/>
            <w:szCs w:val="24"/>
          </w:rPr>
          <w:t xml:space="preserve"> &amp; Ripley 2002)</w:t>
        </w:r>
      </w:ins>
      <w:ins w:id="291" w:author="Hayden Schilling" w:date="2020-12-21T12:21:00Z">
        <w:r w:rsidRPr="00EF46D6">
          <w:rPr>
            <w:sz w:val="24"/>
            <w:szCs w:val="24"/>
          </w:rPr>
          <w:t xml:space="preserve"> based upon the earlier created distance matrix.  </w:t>
        </w:r>
      </w:ins>
      <w:ins w:id="292" w:author="Hayden Schilling" w:date="2020-12-22T10:01:00Z">
        <w:r w:rsidR="00BE5A73">
          <w:rPr>
            <w:sz w:val="24"/>
            <w:szCs w:val="24"/>
          </w:rPr>
          <w:t>However, i</w:t>
        </w:r>
      </w:ins>
      <w:ins w:id="293" w:author="Hayden Schilling" w:date="2020-12-21T12:21:00Z">
        <w:r w:rsidRPr="00EF46D6">
          <w:rPr>
            <w:sz w:val="24"/>
            <w:szCs w:val="24"/>
          </w:rPr>
          <w:t xml:space="preserve">f </w:t>
        </w:r>
        <w:proofErr w:type="gramStart"/>
        <w:r w:rsidRPr="00EF46D6">
          <w:rPr>
            <w:sz w:val="24"/>
            <w:szCs w:val="24"/>
          </w:rPr>
          <w:t>however</w:t>
        </w:r>
        <w:proofErr w:type="gramEnd"/>
        <w:r w:rsidRPr="00EF46D6">
          <w:rPr>
            <w:sz w:val="24"/>
            <w:szCs w:val="24"/>
          </w:rPr>
          <w:t xml:space="preserve"> the homogeneity assumption is not satisfied</w:t>
        </w:r>
      </w:ins>
      <w:ins w:id="294" w:author="Hayden Schilling" w:date="2020-12-22T10:01:00Z">
        <w:r w:rsidR="00BE5A73">
          <w:rPr>
            <w:sz w:val="24"/>
            <w:szCs w:val="24"/>
          </w:rPr>
          <w:t>,</w:t>
        </w:r>
      </w:ins>
      <w:ins w:id="295" w:author="Hayden Schilling" w:date="2020-12-21T12:21:00Z">
        <w:r w:rsidRPr="00EF46D6">
          <w:rPr>
            <w:sz w:val="24"/>
            <w:szCs w:val="24"/>
          </w:rPr>
          <w:t xml:space="preserve"> then PERMANOVA would not be recommended to be used for the analysis and we would be unable to do hypothesis testing without getting misleading results. </w:t>
        </w:r>
      </w:ins>
    </w:p>
    <w:p w14:paraId="0A1F5DAA" w14:textId="7BECB796"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w:t>
      </w:r>
      <w:proofErr w:type="gramStart"/>
      <w:r w:rsidR="00463973" w:rsidRPr="00AA122B">
        <w:rPr>
          <w:sz w:val="24"/>
          <w:szCs w:val="24"/>
        </w:rPr>
        <w:t>data</w:t>
      </w:r>
      <w:proofErr w:type="gramEnd"/>
      <w:ins w:id="296" w:author="Hayden Schilling" w:date="2020-12-21T16:27:00Z">
        <w:r w:rsidR="00D041BA">
          <w:rPr>
            <w:sz w:val="24"/>
            <w:szCs w:val="24"/>
          </w:rPr>
          <w:t xml:space="preserve"> but otolith chemistry can contain zeros when elements are below </w:t>
        </w:r>
      </w:ins>
      <w:ins w:id="297" w:author="Hayden Schilling" w:date="2020-12-21T16:28:00Z">
        <w:r w:rsidR="00D041BA">
          <w:rPr>
            <w:sz w:val="24"/>
            <w:szCs w:val="24"/>
          </w:rPr>
          <w:t>the levels of detection</w:t>
        </w:r>
      </w:ins>
      <w:r w:rsidR="00D936AC" w:rsidRPr="00AA122B">
        <w:rPr>
          <w:sz w:val="24"/>
          <w:szCs w:val="24"/>
        </w:rPr>
        <w:t>, therefore,</w:t>
      </w:r>
      <w:r w:rsidR="00463973" w:rsidRPr="00AA122B">
        <w:rPr>
          <w:sz w:val="24"/>
          <w:szCs w:val="24"/>
        </w:rPr>
        <w:t xml:space="preserve"> </w:t>
      </w:r>
      <w:ins w:id="298" w:author="Hayden Schilling" w:date="2020-12-21T12:22:00Z">
        <w:r w:rsidR="00EF46D6">
          <w:rPr>
            <w:sz w:val="24"/>
            <w:szCs w:val="24"/>
          </w:rPr>
          <w:t>T</w:t>
        </w:r>
      </w:ins>
      <w:del w:id="299" w:author="Hayden Schilling" w:date="2020-12-21T12:22:00Z">
        <w:r w:rsidR="00463973" w:rsidRPr="00AA122B" w:rsidDel="00EF46D6">
          <w:rPr>
            <w:sz w:val="24"/>
            <w:szCs w:val="24"/>
          </w:rPr>
          <w:delText>t</w:delText>
        </w:r>
      </w:del>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ins w:id="300" w:author="Hayden Schilling" w:date="2020-12-21T16:28:00Z">
        <w:r w:rsidR="00D041BA">
          <w:rPr>
            <w:sz w:val="24"/>
            <w:szCs w:val="24"/>
          </w:rPr>
          <w:t xml:space="preserve"> otolith</w:t>
        </w:r>
      </w:ins>
      <w:r w:rsidR="00463973" w:rsidRPr="00AA122B">
        <w:rPr>
          <w:sz w:val="24"/>
          <w:szCs w:val="24"/>
        </w:rPr>
        <w:t xml:space="preserve"> data</w:t>
      </w:r>
      <w:ins w:id="301" w:author="Hayden Schilling" w:date="2020-12-21T16:28:00Z">
        <w:r w:rsidR="00D041BA">
          <w:rPr>
            <w:sz w:val="24"/>
            <w:szCs w:val="24"/>
          </w:rPr>
          <w:t xml:space="preserve"> while gamma error distributions were considered most appropriate for the shape data</w:t>
        </w:r>
      </w:ins>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ins w:id="302" w:author="Hayden Schilling" w:date="2020-12-21T12:22:00Z">
        <w:r w:rsidR="00EF46D6">
          <w:rPr>
            <w:sz w:val="24"/>
            <w:szCs w:val="24"/>
          </w:rPr>
          <w:t>T</w:t>
        </w:r>
      </w:ins>
      <w:del w:id="303" w:author="Hayden Schilling" w:date="2020-12-21T12:22:00Z">
        <w:r w:rsidR="00CF4D4A" w:rsidRPr="00AA122B" w:rsidDel="00EF46D6">
          <w:rPr>
            <w:sz w:val="24"/>
            <w:szCs w:val="24"/>
          </w:rPr>
          <w:delText>t</w:delText>
        </w:r>
      </w:del>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ins w:id="304" w:author="Hayden Schilling" w:date="2020-12-21T16:27:00Z">
        <w:r w:rsidR="00D041BA">
          <w:rPr>
            <w:sz w:val="24"/>
            <w:szCs w:val="24"/>
          </w:rPr>
          <w:t>75</w:t>
        </w:r>
      </w:ins>
      <w:ins w:id="305" w:author="Hayden Schilling" w:date="2020-12-22T10:02:00Z">
        <w:r w:rsidR="00BE5A73">
          <w:rPr>
            <w:sz w:val="24"/>
            <w:szCs w:val="24"/>
          </w:rPr>
          <w:t>, log-link</w:t>
        </w:r>
      </w:ins>
      <w:del w:id="306" w:author="Hayden Schilling" w:date="2020-11-22T19:39:00Z">
        <w:r w:rsidR="00673FFE" w:rsidRPr="00AA122B" w:rsidDel="00F011E0">
          <w:rPr>
            <w:sz w:val="24"/>
            <w:szCs w:val="24"/>
          </w:rPr>
          <w:delText>01</w:delText>
        </w:r>
      </w:del>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ins w:id="307" w:author="Hayden Schilling" w:date="2020-12-22T10:02:00Z">
        <w:r w:rsidR="00BE5A73">
          <w:rPr>
            <w:sz w:val="24"/>
            <w:szCs w:val="24"/>
          </w:rPr>
          <w:t xml:space="preserve"> with chemistry data and a gamma error distribution</w:t>
        </w:r>
      </w:ins>
      <w:ins w:id="308" w:author="Hayden Schilling" w:date="2020-12-22T10:03:00Z">
        <w:r w:rsidR="006F1C10">
          <w:rPr>
            <w:sz w:val="24"/>
            <w:szCs w:val="24"/>
          </w:rPr>
          <w:t xml:space="preserve"> </w:t>
        </w:r>
      </w:ins>
      <w:del w:id="309" w:author="Hayden Schilling" w:date="2020-12-22T10:03:00Z">
        <w:r w:rsidR="00CF4D4A" w:rsidRPr="00AA122B" w:rsidDel="006F1C10">
          <w:rPr>
            <w:sz w:val="24"/>
            <w:szCs w:val="24"/>
          </w:rPr>
          <w:delText>.</w:delText>
        </w:r>
      </w:del>
      <w:ins w:id="310" w:author="Hayden Schilling" w:date="2020-12-22T10:02:00Z">
        <w:r w:rsidR="00BE5A73">
          <w:rPr>
            <w:sz w:val="24"/>
            <w:szCs w:val="24"/>
          </w:rPr>
          <w:t>with log-link for the otolith shape data</w:t>
        </w:r>
      </w:ins>
      <w:ins w:id="311" w:author="Hayden Schilling" w:date="2020-12-22T10:03:00Z">
        <w:r w:rsidR="00BE5A73">
          <w:rPr>
            <w:sz w:val="24"/>
            <w:szCs w:val="24"/>
          </w:rPr>
          <w:t xml:space="preserve">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ins>
      <w:ins w:id="312" w:author="Hayden Schilling" w:date="2020-12-22T10:02:00Z">
        <w:r w:rsidR="00BE5A73">
          <w:rPr>
            <w:sz w:val="24"/>
            <w:szCs w:val="24"/>
          </w:rPr>
          <w:t>.</w:t>
        </w:r>
      </w:ins>
      <w:ins w:id="313" w:author="Hayden Schilling" w:date="2020-12-22T10:03:00Z">
        <w:r w:rsidR="006F1C10">
          <w:rPr>
            <w:sz w:val="24"/>
            <w:szCs w:val="24"/>
          </w:rPr>
          <w:t xml:space="preserve"> For the combined shape and chemistry data we </w:t>
        </w:r>
      </w:ins>
      <w:ins w:id="314" w:author="Hayden Schilling" w:date="2020-12-22T10:04:00Z">
        <w:r w:rsidR="006F1C10">
          <w:rPr>
            <w:sz w:val="24"/>
            <w:szCs w:val="24"/>
          </w:rPr>
          <w:t>individually specified error distributions for each variable (Tweedie for the chemistry data and gamma for the shape data).</w:t>
        </w:r>
      </w:ins>
      <w:r w:rsidR="00222CDD" w:rsidRPr="00AA122B">
        <w:rPr>
          <w:sz w:val="24"/>
          <w:szCs w:val="24"/>
        </w:rPr>
        <w:t xml:space="preserve"> </w:t>
      </w:r>
      <w:r w:rsidR="00673FFE" w:rsidRPr="00AA122B">
        <w:rPr>
          <w:sz w:val="24"/>
          <w:szCs w:val="24"/>
        </w:rPr>
        <w:t xml:space="preserve">When using multivariate </w:t>
      </w:r>
      <w:del w:id="315" w:author="Hayden Schilling" w:date="2020-12-22T10:04:00Z">
        <w:r w:rsidR="00673FFE" w:rsidRPr="00AA122B" w:rsidDel="006F1C10">
          <w:rPr>
            <w:sz w:val="24"/>
            <w:szCs w:val="24"/>
          </w:rPr>
          <w:delText>models</w:delText>
        </w:r>
      </w:del>
      <w:ins w:id="316" w:author="Hayden Schilling" w:date="2020-12-22T10:04:00Z">
        <w:r w:rsidR="006F1C10" w:rsidRPr="00AA122B">
          <w:rPr>
            <w:sz w:val="24"/>
            <w:szCs w:val="24"/>
          </w:rPr>
          <w:t>models</w:t>
        </w:r>
      </w:ins>
      <w:r w:rsidR="00673FFE" w:rsidRPr="00AA122B">
        <w:rPr>
          <w:sz w:val="24"/>
          <w:szCs w:val="24"/>
        </w:rPr>
        <w:t xml:space="preserve">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 </w:instrText>
      </w:r>
      <w:r w:rsidR="00AB27E4">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DATA </w:instrText>
      </w:r>
      <w:r w:rsidR="00AB27E4">
        <w:rPr>
          <w:sz w:val="24"/>
          <w:szCs w:val="24"/>
        </w:rPr>
      </w:r>
      <w:r w:rsidR="00AB27E4">
        <w:rPr>
          <w:sz w:val="24"/>
          <w:szCs w:val="24"/>
        </w:rPr>
        <w:fldChar w:fldCharType="end"/>
      </w:r>
      <w:r w:rsidR="00D936AC" w:rsidRPr="00AA122B">
        <w:rPr>
          <w:sz w:val="24"/>
          <w:szCs w:val="24"/>
        </w:rPr>
      </w:r>
      <w:r w:rsidR="00D936AC" w:rsidRPr="00AA122B">
        <w:rPr>
          <w:sz w:val="24"/>
          <w:szCs w:val="24"/>
        </w:rPr>
        <w:fldChar w:fldCharType="separate"/>
      </w:r>
      <w:r w:rsidR="00AB27E4">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variable. The mean variance plots identified that for both chemistry and shape data, as the mean increased, the </w:t>
      </w:r>
      <w:r w:rsidR="00673FFE" w:rsidRPr="00AA122B">
        <w:rPr>
          <w:sz w:val="24"/>
          <w:szCs w:val="24"/>
        </w:rPr>
        <w:lastRenderedPageBreak/>
        <w:t>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t>
      </w:r>
      <w:del w:id="317" w:author="Hayden Schilling" w:date="2020-12-22T10:05:00Z">
        <w:r w:rsidR="00B879F7" w:rsidRPr="00AA122B" w:rsidDel="006F1C10">
          <w:rPr>
            <w:sz w:val="24"/>
            <w:szCs w:val="24"/>
          </w:rPr>
          <w:delText xml:space="preserve">with </w:delText>
        </w:r>
      </w:del>
      <w:del w:id="318" w:author="Hayden Schilling" w:date="2020-12-21T12:22:00Z">
        <w:r w:rsidR="00B879F7" w:rsidRPr="00AA122B" w:rsidDel="00EF46D6">
          <w:rPr>
            <w:sz w:val="24"/>
            <w:szCs w:val="24"/>
          </w:rPr>
          <w:delText>t</w:delText>
        </w:r>
      </w:del>
      <w:del w:id="319" w:author="Hayden Schilling" w:date="2020-12-22T10:05:00Z">
        <w:r w:rsidR="00B879F7" w:rsidRPr="00AA122B" w:rsidDel="006F1C10">
          <w:rPr>
            <w:sz w:val="24"/>
            <w:szCs w:val="24"/>
          </w:rPr>
          <w:delText>weedie error distributions</w:delText>
        </w:r>
        <w:r w:rsidR="00673FFE" w:rsidRPr="00AA122B" w:rsidDel="006F1C10">
          <w:rPr>
            <w:sz w:val="24"/>
            <w:szCs w:val="24"/>
          </w:rPr>
          <w:delText xml:space="preserve"> </w:delText>
        </w:r>
      </w:del>
      <w:r w:rsidR="00673FFE" w:rsidRPr="00AA122B">
        <w:rPr>
          <w:sz w:val="24"/>
          <w:szCs w:val="24"/>
        </w:rPr>
        <w:t>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w:t>
      </w:r>
      <w:ins w:id="320" w:author="Hayden Schilling" w:date="2020-12-21T12:22:00Z">
        <w:r w:rsidR="00EF46D6">
          <w:rPr>
            <w:sz w:val="24"/>
            <w:szCs w:val="24"/>
          </w:rPr>
          <w:t xml:space="preserve">Dunn-Smyth </w:t>
        </w:r>
      </w:ins>
      <w:r w:rsidR="00673FFE" w:rsidRPr="00AA122B">
        <w:rPr>
          <w:sz w:val="24"/>
          <w:szCs w:val="24"/>
        </w:rPr>
        <w:t xml:space="preserve">residual plots were inspected for each model. No </w:t>
      </w:r>
      <w:r w:rsidR="007170ED" w:rsidRPr="00AA122B">
        <w:rPr>
          <w:sz w:val="24"/>
          <w:szCs w:val="24"/>
        </w:rPr>
        <w:t xml:space="preserve">strong </w:t>
      </w:r>
      <w:r w:rsidR="00673FFE" w:rsidRPr="00AA122B">
        <w:rPr>
          <w:sz w:val="24"/>
          <w:szCs w:val="24"/>
        </w:rPr>
        <w:t xml:space="preserve">pattern </w:t>
      </w:r>
      <w:proofErr w:type="gramStart"/>
      <w:r w:rsidR="00673FFE" w:rsidRPr="00AA122B">
        <w:rPr>
          <w:sz w:val="24"/>
          <w:szCs w:val="24"/>
        </w:rPr>
        <w:t>w</w:t>
      </w:r>
      <w:r w:rsidR="00532B50">
        <w:rPr>
          <w:sz w:val="24"/>
          <w:szCs w:val="24"/>
        </w:rPr>
        <w:t>ere</w:t>
      </w:r>
      <w:proofErr w:type="gramEnd"/>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ins w:id="321" w:author="Hayden Schilling" w:date="2020-12-22T10:02:00Z">
        <w:r w:rsidR="00BE5A73">
          <w:rPr>
            <w:i/>
            <w:iCs/>
            <w:sz w:val="24"/>
            <w:szCs w:val="24"/>
          </w:rPr>
          <w:t>()</w:t>
        </w:r>
      </w:ins>
      <w:r w:rsidR="00673FFE" w:rsidRPr="00AA122B">
        <w:rPr>
          <w:i/>
          <w:iCs/>
          <w:sz w:val="24"/>
          <w:szCs w:val="24"/>
        </w:rPr>
        <w:t>’</w:t>
      </w:r>
      <w:r w:rsidR="00673FFE" w:rsidRPr="00AA122B">
        <w:rPr>
          <w:sz w:val="24"/>
          <w:szCs w:val="24"/>
        </w:rPr>
        <w:t xml:space="preserve"> function in the </w:t>
      </w:r>
      <w:del w:id="322" w:author="Hayden Schilling" w:date="2020-12-22T10:02:00Z">
        <w:r w:rsidR="00673FFE" w:rsidRPr="00BE5A73" w:rsidDel="00BE5A73">
          <w:rPr>
            <w:sz w:val="24"/>
            <w:szCs w:val="24"/>
            <w:rPrChange w:id="323" w:author="Hayden Schilling" w:date="2020-12-22T10:01:00Z">
              <w:rPr>
                <w:i/>
                <w:iCs/>
                <w:sz w:val="24"/>
                <w:szCs w:val="24"/>
              </w:rPr>
            </w:rPrChange>
          </w:rPr>
          <w:delText>‘</w:delText>
        </w:r>
      </w:del>
      <w:proofErr w:type="spellStart"/>
      <w:r w:rsidR="00673FFE" w:rsidRPr="00BE5A73">
        <w:rPr>
          <w:sz w:val="24"/>
          <w:szCs w:val="24"/>
          <w:rPrChange w:id="324" w:author="Hayden Schilling" w:date="2020-12-22T10:01:00Z">
            <w:rPr>
              <w:i/>
              <w:iCs/>
              <w:sz w:val="24"/>
              <w:szCs w:val="24"/>
            </w:rPr>
          </w:rPrChange>
        </w:rPr>
        <w:t>mvabund</w:t>
      </w:r>
      <w:proofErr w:type="spellEnd"/>
      <w:del w:id="325" w:author="Hayden Schilling" w:date="2020-12-22T10:01:00Z">
        <w:r w:rsidR="00673FFE" w:rsidRPr="00AA122B" w:rsidDel="00BE5A73">
          <w:rPr>
            <w:i/>
            <w:iCs/>
            <w:sz w:val="24"/>
            <w:szCs w:val="24"/>
          </w:rPr>
          <w:delText>’</w:delText>
        </w:r>
      </w:del>
      <w:r w:rsidR="00673FFE" w:rsidRPr="00AA122B">
        <w:rPr>
          <w:sz w:val="24"/>
          <w:szCs w:val="24"/>
        </w:rPr>
        <w:t xml:space="preserve"> R package </w:t>
      </w:r>
      <w:r w:rsidR="00673FFE" w:rsidRPr="00AA122B">
        <w:rPr>
          <w:sz w:val="24"/>
          <w:szCs w:val="24"/>
        </w:rPr>
        <w:fldChar w:fldCharType="begin"/>
      </w:r>
      <w:r w:rsidR="00AB27E4">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sidR="00AB27E4">
        <w:rPr>
          <w:noProof/>
          <w:sz w:val="24"/>
          <w:szCs w:val="24"/>
        </w:rPr>
        <w:t>(Wang et al., 2012)</w:t>
      </w:r>
      <w:r w:rsidR="00673FFE" w:rsidRPr="00AA122B">
        <w:rPr>
          <w:sz w:val="24"/>
          <w:szCs w:val="24"/>
        </w:rPr>
        <w:fldChar w:fldCharType="end"/>
      </w:r>
      <w:r w:rsidR="00673FFE" w:rsidRPr="00AA122B">
        <w:rPr>
          <w:sz w:val="24"/>
          <w:szCs w:val="24"/>
        </w:rPr>
        <w:t>.</w:t>
      </w:r>
    </w:p>
    <w:p w14:paraId="52188AFD" w14:textId="59961AEA" w:rsidR="00F66FFF" w:rsidDel="00860052" w:rsidRDefault="00575129" w:rsidP="004753C2">
      <w:pPr>
        <w:spacing w:line="360" w:lineRule="auto"/>
        <w:ind w:firstLine="720"/>
        <w:rPr>
          <w:del w:id="326" w:author="Hayden Schilling" w:date="2020-12-22T10:05:00Z"/>
          <w:sz w:val="24"/>
          <w:szCs w:val="24"/>
        </w:rPr>
      </w:pPr>
      <w:r w:rsidRPr="00AA122B">
        <w:rPr>
          <w:sz w:val="24"/>
          <w:szCs w:val="24"/>
        </w:rPr>
        <w:t>T</w:t>
      </w:r>
      <w:r w:rsidR="00CF4D4A" w:rsidRPr="00AA122B">
        <w:rPr>
          <w:sz w:val="24"/>
          <w:szCs w:val="24"/>
        </w:rPr>
        <w:t>o compare the effectiveness of otolith chemistry and otolith shape</w:t>
      </w:r>
      <w:ins w:id="327" w:author="Hayden Schilling" w:date="2020-12-21T12:22:00Z">
        <w:r w:rsidR="00EF46D6">
          <w:rPr>
            <w:sz w:val="24"/>
            <w:szCs w:val="24"/>
          </w:rPr>
          <w:t xml:space="preserve"> data</w:t>
        </w:r>
      </w:ins>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GLMs</w:t>
      </w:r>
      <w:del w:id="328" w:author="Hayden Schilling" w:date="2020-12-22T10:07:00Z">
        <w:r w:rsidR="004F4D55" w:rsidRPr="00AA122B" w:rsidDel="00860052">
          <w:rPr>
            <w:sz w:val="24"/>
            <w:szCs w:val="24"/>
          </w:rPr>
          <w:delText xml:space="preserve">; </w:delText>
        </w:r>
        <w:r w:rsidR="00222CDD" w:rsidRPr="00AA122B" w:rsidDel="00860052">
          <w:rPr>
            <w:sz w:val="24"/>
            <w:szCs w:val="24"/>
          </w:rPr>
          <w:delText xml:space="preserve">also with a </w:delText>
        </w:r>
      </w:del>
      <w:del w:id="329" w:author="Hayden Schilling" w:date="2020-12-21T12:22:00Z">
        <w:r w:rsidR="00222CDD" w:rsidRPr="00AA122B" w:rsidDel="00EF46D6">
          <w:rPr>
            <w:sz w:val="24"/>
            <w:szCs w:val="24"/>
          </w:rPr>
          <w:delText>t</w:delText>
        </w:r>
      </w:del>
      <w:del w:id="330" w:author="Hayden Schilling" w:date="2020-12-22T10:07:00Z">
        <w:r w:rsidR="00222CDD" w:rsidRPr="00AA122B" w:rsidDel="00860052">
          <w:rPr>
            <w:sz w:val="24"/>
            <w:szCs w:val="24"/>
          </w:rPr>
          <w:delText>weedie</w:delText>
        </w:r>
        <w:r w:rsidR="00B879F7" w:rsidRPr="00AA122B" w:rsidDel="00860052">
          <w:rPr>
            <w:sz w:val="24"/>
            <w:szCs w:val="24"/>
          </w:rPr>
          <w:delText xml:space="preserve"> error</w:delText>
        </w:r>
        <w:r w:rsidR="00222CDD" w:rsidRPr="00AA122B" w:rsidDel="00860052">
          <w:rPr>
            <w:sz w:val="24"/>
            <w:szCs w:val="24"/>
          </w:rPr>
          <w:delText xml:space="preserve"> distribution</w:delText>
        </w:r>
      </w:del>
      <w:r w:rsidR="00222CDD" w:rsidRPr="00AA122B">
        <w:rPr>
          <w:sz w:val="24"/>
          <w:szCs w:val="24"/>
        </w:rPr>
        <w:t xml:space="preserve">)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proofErr w:type="spellStart"/>
      <w:proofErr w:type="gramStart"/>
      <w:r w:rsidR="007A4985" w:rsidRPr="00AA122B">
        <w:rPr>
          <w:i/>
          <w:sz w:val="24"/>
          <w:szCs w:val="24"/>
        </w:rPr>
        <w:t>manyany</w:t>
      </w:r>
      <w:proofErr w:type="spellEnd"/>
      <w:ins w:id="331" w:author="Hayden Schilling" w:date="2020-12-22T10:07:00Z">
        <w:r w:rsidR="00860052">
          <w:rPr>
            <w:i/>
            <w:sz w:val="24"/>
            <w:szCs w:val="24"/>
          </w:rPr>
          <w:t>(</w:t>
        </w:r>
        <w:proofErr w:type="gramEnd"/>
        <w:r w:rsidR="00860052">
          <w:rPr>
            <w:i/>
            <w:sz w:val="24"/>
            <w:szCs w:val="24"/>
          </w:rPr>
          <w:t>)</w:t>
        </w:r>
      </w:ins>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proofErr w:type="gramStart"/>
      <w:r w:rsidR="006344FF" w:rsidRPr="00AA122B">
        <w:rPr>
          <w:i/>
          <w:iCs/>
          <w:sz w:val="24"/>
          <w:szCs w:val="24"/>
        </w:rPr>
        <w:t>manyany</w:t>
      </w:r>
      <w:proofErr w:type="spellEnd"/>
      <w:ins w:id="332" w:author="Hayden Schilling" w:date="2020-12-22T10:07:00Z">
        <w:r w:rsidR="00860052">
          <w:rPr>
            <w:i/>
            <w:iCs/>
            <w:sz w:val="24"/>
            <w:szCs w:val="24"/>
          </w:rPr>
          <w:t>(</w:t>
        </w:r>
        <w:proofErr w:type="gramEnd"/>
        <w:r w:rsidR="00860052">
          <w:rPr>
            <w:i/>
            <w:iCs/>
            <w:sz w:val="24"/>
            <w:szCs w:val="24"/>
          </w:rPr>
          <w:t>)</w:t>
        </w:r>
      </w:ins>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ins w:id="333" w:author="Hayden Schilling" w:date="2020-12-22T10:06:00Z">
        <w:r w:rsidR="00860052">
          <w:rPr>
            <w:i/>
            <w:iCs/>
            <w:sz w:val="24"/>
            <w:szCs w:val="24"/>
          </w:rPr>
          <w:t>()</w:t>
        </w:r>
      </w:ins>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del w:id="334" w:author="Hayden Schilling" w:date="2020-12-21T12:23:00Z">
        <w:r w:rsidR="00B879F7" w:rsidRPr="00AA122B" w:rsidDel="00EF46D6">
          <w:rPr>
            <w:sz w:val="24"/>
            <w:szCs w:val="24"/>
          </w:rPr>
          <w:delText>t</w:delText>
        </w:r>
      </w:del>
      <w:ins w:id="335" w:author="Hayden Schilling" w:date="2020-12-21T12:23:00Z">
        <w:r w:rsidR="00EF46D6">
          <w:rPr>
            <w:sz w:val="24"/>
            <w:szCs w:val="24"/>
          </w:rPr>
          <w:t>T</w:t>
        </w:r>
      </w:ins>
      <w:r w:rsidR="00B879F7" w:rsidRPr="00AA122B">
        <w:rPr>
          <w:sz w:val="24"/>
          <w:szCs w:val="24"/>
        </w:rPr>
        <w:t>weedie error distributions</w:t>
      </w:r>
      <w:r w:rsidR="003802F9" w:rsidRPr="00AA122B">
        <w:rPr>
          <w:sz w:val="24"/>
          <w:szCs w:val="24"/>
        </w:rPr>
        <w:t xml:space="preserve"> </w:t>
      </w:r>
      <w:ins w:id="336" w:author="Hayden Schilling" w:date="2020-12-22T10:07:00Z">
        <w:r w:rsidR="00860052">
          <w:rPr>
            <w:sz w:val="24"/>
            <w:szCs w:val="24"/>
          </w:rPr>
          <w:t xml:space="preserve">for chemistry data and gamma error </w:t>
        </w:r>
      </w:ins>
      <w:ins w:id="337" w:author="Hayden Schilling" w:date="2020-12-22T10:08:00Z">
        <w:r w:rsidR="00860052">
          <w:rPr>
            <w:sz w:val="24"/>
            <w:szCs w:val="24"/>
          </w:rPr>
          <w:t xml:space="preserve">distributions for the shape data </w:t>
        </w:r>
      </w:ins>
      <w:r w:rsidR="003802F9" w:rsidRPr="00AA122B">
        <w:rPr>
          <w:sz w:val="24"/>
          <w:szCs w:val="24"/>
        </w:rPr>
        <w:t>with the assumptions being visually assessed (Hui et al. 2015)</w:t>
      </w:r>
      <w:r w:rsidR="00B879F7" w:rsidRPr="00AA122B">
        <w:rPr>
          <w:sz w:val="24"/>
          <w:szCs w:val="24"/>
        </w:rPr>
        <w:t xml:space="preserve">. </w:t>
      </w:r>
      <w:ins w:id="338" w:author="Hayden Schilling" w:date="2020-12-21T12:23:00Z">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 (Hui 2016). By using generalised linear models, this approach can align the visualisation model with the testing model, check </w:t>
        </w:r>
        <w:r w:rsidR="00EF46D6" w:rsidRPr="00EF46D6">
          <w:rPr>
            <w:sz w:val="24"/>
            <w:szCs w:val="24"/>
          </w:rPr>
          <w:lastRenderedPageBreak/>
          <w:t>assumptions and specify mean-variance relationships.</w:t>
        </w:r>
      </w:ins>
      <w:ins w:id="339" w:author="Hayden Schilling" w:date="2020-12-22T10:05:00Z">
        <w:r w:rsidR="00860052">
          <w:rPr>
            <w:sz w:val="24"/>
            <w:szCs w:val="24"/>
          </w:rPr>
          <w:t xml:space="preserve"> </w:t>
        </w:r>
      </w:ins>
    </w:p>
    <w:p w14:paraId="6186434C" w14:textId="73721564" w:rsidR="00F66FFF" w:rsidDel="00F011E0" w:rsidRDefault="00456FEC" w:rsidP="00712CD7">
      <w:pPr>
        <w:spacing w:line="360" w:lineRule="auto"/>
        <w:ind w:firstLine="720"/>
        <w:rPr>
          <w:del w:id="340" w:author="Hayden Schilling" w:date="2020-11-22T19:39:00Z"/>
          <w:sz w:val="24"/>
          <w:szCs w:val="24"/>
        </w:rPr>
      </w:pPr>
      <w:del w:id="341" w:author="Hayden Schilling" w:date="2020-11-22T19:39:00Z">
        <w:r w:rsidDel="00F011E0">
          <w:rPr>
            <w:sz w:val="24"/>
            <w:szCs w:val="24"/>
          </w:rPr>
          <w:delText xml:space="preserve">To confirm the validity of the MGLM method we also conducted a random forest classification analysis as an alternative method of stock delineation. </w:delText>
        </w:r>
        <w:r w:rsidR="00D96239" w:rsidDel="00F011E0">
          <w:rPr>
            <w:sz w:val="24"/>
            <w:szCs w:val="24"/>
          </w:rPr>
          <w:delText>Using the ‘randomForest’ R package</w:delText>
        </w:r>
        <w:r w:rsidR="00C40398" w:rsidDel="00F011E0">
          <w:rPr>
            <w:sz w:val="24"/>
            <w:szCs w:val="24"/>
          </w:rPr>
          <w:delText xml:space="preserve"> (</w:delText>
        </w:r>
        <w:r w:rsidR="0012765F" w:rsidDel="00F011E0">
          <w:rPr>
            <w:sz w:val="24"/>
            <w:szCs w:val="24"/>
          </w:rPr>
          <w:delText>Liaw &amp; Weiner 2002</w:delText>
        </w:r>
        <w:r w:rsidR="00C40398" w:rsidDel="00F011E0">
          <w:rPr>
            <w:sz w:val="24"/>
            <w:szCs w:val="24"/>
          </w:rPr>
          <w:delText>),</w:delText>
        </w:r>
        <w:r w:rsidR="00D96239" w:rsidDel="00F011E0">
          <w:rPr>
            <w:sz w:val="24"/>
            <w:szCs w:val="24"/>
          </w:rPr>
          <w:delText xml:space="preserve"> we again conducted </w:delText>
        </w:r>
        <w:r w:rsidR="002F295A" w:rsidDel="00F011E0">
          <w:rPr>
            <w:sz w:val="24"/>
            <w:szCs w:val="24"/>
          </w:rPr>
          <w:delText>three</w:delText>
        </w:r>
        <w:r w:rsidR="00D96239" w:rsidDel="00F011E0">
          <w:rPr>
            <w:sz w:val="24"/>
            <w:szCs w:val="24"/>
          </w:rPr>
          <w:delText xml:space="preserve"> separate analyses, for the otolith chemistry data, otolith shape data and combined otolith chemistry and shape data. For each analysis we generated 50</w:delText>
        </w:r>
        <w:r w:rsidR="00185B87" w:rsidDel="00F011E0">
          <w:rPr>
            <w:sz w:val="24"/>
            <w:szCs w:val="24"/>
          </w:rPr>
          <w:delText>0</w:delText>
        </w:r>
        <w:r w:rsidR="00D96239" w:rsidDel="00F011E0">
          <w:rPr>
            <w:sz w:val="24"/>
            <w:szCs w:val="24"/>
          </w:rPr>
          <w:delText>0 trees using all the variables in each dataset.</w:delText>
        </w:r>
        <w:r w:rsidR="00C40398" w:rsidDel="00F011E0">
          <w:rPr>
            <w:sz w:val="24"/>
            <w:szCs w:val="24"/>
          </w:rPr>
          <w:delText xml:space="preserve"> At each split in the tree the number of variables was determined by</w:delText>
        </w:r>
        <w:r w:rsidR="00185B87" w:rsidDel="00F011E0">
          <w:rPr>
            <w:sz w:val="24"/>
            <w:szCs w:val="24"/>
          </w:rPr>
          <w:delText xml:space="preserve"> the square root of</w:delText>
        </w:r>
        <w:r w:rsidR="00C40398" w:rsidDel="00F011E0">
          <w:rPr>
            <w:sz w:val="24"/>
            <w:szCs w:val="24"/>
          </w:rPr>
          <w:delText xml:space="preserve"> total number of the variables </w:delText>
        </w:r>
        <w:r w:rsidR="00185B87" w:rsidDel="00F011E0">
          <w:rPr>
            <w:sz w:val="24"/>
            <w:szCs w:val="24"/>
          </w:rPr>
          <w:delText>in</w:delText>
        </w:r>
        <w:r w:rsidR="00C40398" w:rsidDel="00F011E0">
          <w:rPr>
            <w:sz w:val="24"/>
            <w:szCs w:val="24"/>
          </w:rPr>
          <w:delText xml:space="preserve"> the analysis</w:delText>
        </w:r>
        <w:r w:rsidR="00185B87" w:rsidDel="00F011E0">
          <w:rPr>
            <w:sz w:val="24"/>
            <w:szCs w:val="24"/>
          </w:rPr>
          <w:delText xml:space="preserve"> (</w:delText>
        </w:r>
        <w:r w:rsidR="0012765F" w:rsidDel="00F011E0">
          <w:rPr>
            <w:sz w:val="24"/>
            <w:szCs w:val="24"/>
          </w:rPr>
          <w:delText xml:space="preserve">number of variables at each split = </w:delText>
        </w:r>
        <w:r w:rsidR="00185B87" w:rsidDel="00F011E0">
          <w:rPr>
            <w:sz w:val="24"/>
            <w:szCs w:val="24"/>
          </w:rPr>
          <w:delText>3 for the otolith chemistry data, 7 for the otolith shape data and 8 for the combined otolith chemistry and shape data</w:delText>
        </w:r>
        <w:r w:rsidR="002F295A" w:rsidDel="00F011E0">
          <w:rPr>
            <w:sz w:val="24"/>
            <w:szCs w:val="24"/>
          </w:rPr>
          <w:delText xml:space="preserve">; </w:delText>
        </w:r>
        <w:r w:rsidR="0012765F" w:rsidRPr="00D96239" w:rsidDel="00F011E0">
          <w:rPr>
            <w:sz w:val="24"/>
            <w:szCs w:val="24"/>
          </w:rPr>
          <w:delText>Breiman, 2001</w:delText>
        </w:r>
        <w:r w:rsidR="00185B87" w:rsidDel="00F011E0">
          <w:rPr>
            <w:sz w:val="24"/>
            <w:szCs w:val="24"/>
          </w:rPr>
          <w:delText>)</w:delText>
        </w:r>
        <w:r w:rsidR="00C40398" w:rsidDel="00F011E0">
          <w:rPr>
            <w:sz w:val="24"/>
            <w:szCs w:val="24"/>
          </w:rPr>
          <w:delText>. To determine the classification accuracy of assigning fish to the correct collection site and therefore if the si</w:delText>
        </w:r>
        <w:r w:rsidR="002F295A" w:rsidDel="00F011E0">
          <w:rPr>
            <w:sz w:val="24"/>
            <w:szCs w:val="24"/>
          </w:rPr>
          <w:delText>t</w:delText>
        </w:r>
        <w:r w:rsidR="00C40398" w:rsidDel="00F011E0">
          <w:rPr>
            <w:sz w:val="24"/>
            <w:szCs w:val="24"/>
          </w:rPr>
          <w:delText xml:space="preserve">es </w:delText>
        </w:r>
        <w:r w:rsidR="002F295A" w:rsidDel="00F011E0">
          <w:rPr>
            <w:sz w:val="24"/>
            <w:szCs w:val="24"/>
          </w:rPr>
          <w:delText>represented</w:delText>
        </w:r>
        <w:r w:rsidR="00C40398" w:rsidDel="00F011E0">
          <w:rPr>
            <w:sz w:val="24"/>
            <w:szCs w:val="24"/>
          </w:rPr>
          <w:delText xml:space="preserve"> distinct populations, we calculated the a</w:delText>
        </w:r>
        <w:r w:rsidR="00D96239" w:rsidRPr="00D96239" w:rsidDel="00F011E0">
          <w:rPr>
            <w:sz w:val="24"/>
            <w:szCs w:val="24"/>
          </w:rPr>
          <w:delText>verage Out Of Bag (OOB, a cross validation method, Breiman, 2001) classification error</w:delText>
        </w:r>
        <w:r w:rsidR="00C40398" w:rsidDel="00F011E0">
          <w:rPr>
            <w:sz w:val="24"/>
            <w:szCs w:val="24"/>
          </w:rPr>
          <w:delText>.</w:delText>
        </w:r>
      </w:del>
    </w:p>
    <w:p w14:paraId="37A1F3D1" w14:textId="05BC55DD" w:rsidR="00134D0E" w:rsidRPr="00AA122B" w:rsidRDefault="006E6BB6">
      <w:pPr>
        <w:spacing w:line="360" w:lineRule="auto"/>
        <w:rPr>
          <w:sz w:val="24"/>
          <w:szCs w:val="24"/>
        </w:rPr>
        <w:pPrChange w:id="342" w:author="Hayden Schilling" w:date="2020-12-22T10:05:00Z">
          <w:pPr>
            <w:spacing w:line="360" w:lineRule="auto"/>
            <w:ind w:firstLine="720"/>
          </w:pPr>
        </w:pPrChange>
      </w:pPr>
      <w:del w:id="343" w:author="Hayden Schilling" w:date="2020-12-22T10:05:00Z">
        <w:r w:rsidRPr="00AA122B" w:rsidDel="00860052">
          <w:rPr>
            <w:sz w:val="24"/>
            <w:szCs w:val="24"/>
          </w:rPr>
          <w:delText xml:space="preserve">In order to move away from a hard </w:delText>
        </w:r>
        <w:r w:rsidRPr="00AA122B" w:rsidDel="00860052">
          <w:rPr>
            <w:i/>
            <w:iCs/>
            <w:sz w:val="24"/>
            <w:szCs w:val="24"/>
          </w:rPr>
          <w:delText>P</w:delText>
        </w:r>
        <w:r w:rsidRPr="00AA122B" w:rsidDel="00860052">
          <w:rPr>
            <w:sz w:val="24"/>
            <w:szCs w:val="24"/>
          </w:rPr>
          <w:delText>-value threshold, all statistical results</w:delText>
        </w:r>
        <w:r w:rsidR="002F295A" w:rsidDel="00860052">
          <w:rPr>
            <w:sz w:val="24"/>
            <w:szCs w:val="24"/>
          </w:rPr>
          <w:delText xml:space="preserve"> in this paper</w:delText>
        </w:r>
        <w:r w:rsidRPr="00AA122B" w:rsidDel="00860052">
          <w:rPr>
            <w:sz w:val="24"/>
            <w:szCs w:val="24"/>
          </w:rPr>
          <w:delText xml:space="preserve"> are reported through the lens of ‘statistical clarity’</w:delText>
        </w:r>
        <w:r w:rsidR="00816946" w:rsidDel="00860052">
          <w:rPr>
            <w:sz w:val="24"/>
            <w:szCs w:val="24"/>
          </w:rPr>
          <w:delText xml:space="preserve"> with exact </w:delText>
        </w:r>
        <w:r w:rsidR="00816946" w:rsidDel="00860052">
          <w:rPr>
            <w:i/>
            <w:iCs/>
            <w:sz w:val="24"/>
            <w:szCs w:val="24"/>
          </w:rPr>
          <w:delText>P</w:delText>
        </w:r>
        <w:r w:rsidR="00816946" w:rsidDel="00860052">
          <w:rPr>
            <w:sz w:val="24"/>
            <w:szCs w:val="24"/>
          </w:rPr>
          <w:delText>-values</w:delText>
        </w:r>
        <w:r w:rsidRPr="00AA122B" w:rsidDel="00860052">
          <w:rPr>
            <w:sz w:val="24"/>
            <w:szCs w:val="24"/>
          </w:rPr>
          <w:delText xml:space="preserve"> </w:delText>
        </w:r>
        <w:r w:rsidRPr="00AA122B" w:rsidDel="00860052">
          <w:rPr>
            <w:sz w:val="24"/>
            <w:szCs w:val="24"/>
          </w:rPr>
          <w:fldChar w:fldCharType="begin"/>
        </w:r>
        <w:r w:rsidR="00AB27E4" w:rsidDel="00860052">
          <w:rPr>
            <w:sz w:val="24"/>
            <w:szCs w:val="24"/>
          </w:rPr>
          <w:delInstrText xml:space="preserve"> ADDIN EN.CITE &lt;EndNote&gt;&lt;Cite&gt;&lt;Author&gt;Dushoff&lt;/Author&gt;&lt;Year&gt;2019&lt;/Year&gt;&lt;RecNum&gt;689&lt;/RecNum&gt;&lt;DisplayText&gt;(Dushoff et al., 2019)&lt;/DisplayText&gt;&lt;record&gt;&lt;rec-number&gt;689&lt;/rec-number&gt;&lt;foreign-keys&gt;&lt;key app="EN" db-id="tpvtxxttc2dzapezfe4xfz5nxr9at0sv9zrz" timestamp="1569797783"&gt;689&lt;/key&gt;&lt;/foreign-keys&gt;&lt;ref-type name="Journal Article"&gt;17&lt;/ref-type&gt;&lt;contributors&gt;&lt;authors&gt;&lt;author&gt;Dushoff, Jonathan&lt;/author&gt;&lt;author&gt;Kain, Morgan P.&lt;/author&gt;&lt;author&gt;Bolker, Benjamin M.&lt;/author&gt;&lt;/authors&gt;&lt;/contributors&gt;&lt;titles&gt;&lt;title&gt;I can see clearly now: Reinterpreting statistical significance&lt;/title&gt;&lt;secondary-title&gt;Methods in Ecology and Evolution&lt;/secondary-title&gt;&lt;/titles&gt;&lt;periodical&gt;&lt;full-title&gt;Methods in Ecology and Evolution&lt;/full-title&gt;&lt;/periodical&gt;&lt;pages&gt;756-759&lt;/pages&gt;&lt;volume&gt;10&lt;/volume&gt;&lt;number&gt;6&lt;/number&gt;&lt;dates&gt;&lt;year&gt;2019&lt;/year&gt;&lt;/dates&gt;&lt;isbn&gt;2041-210X&lt;/isbn&gt;&lt;urls&gt;&lt;related-urls&gt;&lt;url&gt;https://besjournals.onlinelibrary.wiley.com/doi/abs/10.1111/2041-210X.13159&lt;/url&gt;&lt;/related-urls&gt;&lt;/urls&gt;&lt;electronic-resource-num&gt;10.1111/2041-210x.13159&lt;/electronic-resource-num&gt;&lt;/record&gt;&lt;/Cite&gt;&lt;/EndNote&gt;</w:delInstrText>
        </w:r>
        <w:r w:rsidRPr="00AA122B" w:rsidDel="00860052">
          <w:rPr>
            <w:sz w:val="24"/>
            <w:szCs w:val="24"/>
          </w:rPr>
          <w:fldChar w:fldCharType="separate"/>
        </w:r>
        <w:r w:rsidR="00AB27E4" w:rsidDel="00860052">
          <w:rPr>
            <w:noProof/>
            <w:sz w:val="24"/>
            <w:szCs w:val="24"/>
          </w:rPr>
          <w:delText>(Dushoff et al., 2019)</w:delText>
        </w:r>
        <w:r w:rsidRPr="00AA122B" w:rsidDel="00860052">
          <w:rPr>
            <w:sz w:val="24"/>
            <w:szCs w:val="24"/>
          </w:rPr>
          <w:fldChar w:fldCharType="end"/>
        </w:r>
        <w:r w:rsidRPr="00AA122B" w:rsidDel="00860052">
          <w:rPr>
            <w:sz w:val="24"/>
            <w:szCs w:val="24"/>
          </w:rPr>
          <w:delText>.</w:delText>
        </w:r>
        <w:r w:rsidR="004650C2" w:rsidRPr="00AA122B" w:rsidDel="00860052">
          <w:rPr>
            <w:sz w:val="24"/>
            <w:szCs w:val="24"/>
          </w:rPr>
          <w:delText xml:space="preserve"> </w:delText>
        </w:r>
      </w:del>
      <w:r w:rsidR="004650C2" w:rsidRPr="00AA122B">
        <w:rPr>
          <w:sz w:val="24"/>
          <w:szCs w:val="24"/>
        </w:rPr>
        <w:t xml:space="preserve">The code and data used in </w:t>
      </w:r>
      <w:proofErr w:type="gramStart"/>
      <w:r w:rsidR="004650C2" w:rsidRPr="00AA122B">
        <w:rPr>
          <w:sz w:val="24"/>
          <w:szCs w:val="24"/>
        </w:rPr>
        <w:t>these analysis</w:t>
      </w:r>
      <w:proofErr w:type="gramEnd"/>
      <w:r w:rsidR="004650C2" w:rsidRPr="00AA122B">
        <w:rPr>
          <w:sz w:val="24"/>
          <w:szCs w:val="24"/>
        </w:rPr>
        <w:t xml:space="preserve"> is available at: </w:t>
      </w:r>
      <w:r w:rsidR="00BE5A73">
        <w:fldChar w:fldCharType="begin"/>
      </w:r>
      <w:r w:rsidR="00BE5A73">
        <w:instrText xml:space="preserve"> HYPERLINK "https://github.com/HaydenSchilling/MGLMs-Otoliths" </w:instrText>
      </w:r>
      <w:r w:rsidR="00BE5A73">
        <w:fldChar w:fldCharType="separate"/>
      </w:r>
      <w:r w:rsidR="00044A65" w:rsidRPr="00AA122B">
        <w:rPr>
          <w:rStyle w:val="Hyperlink"/>
          <w:sz w:val="24"/>
          <w:szCs w:val="24"/>
        </w:rPr>
        <w:t>https://github.com/HaydenSchilling/MGLMs-Otoliths</w:t>
      </w:r>
      <w:r w:rsidR="00BE5A73">
        <w:rPr>
          <w:rStyle w:val="Hyperlink"/>
          <w:sz w:val="24"/>
          <w:szCs w:val="24"/>
        </w:rPr>
        <w:fldChar w:fldCharType="end"/>
      </w:r>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235D51" w:rsidRDefault="00235D51">
      <w:pPr>
        <w:spacing w:line="360" w:lineRule="auto"/>
        <w:ind w:left="360"/>
        <w:rPr>
          <w:ins w:id="344" w:author="Hayden Schilling" w:date="2020-11-29T14:43:00Z"/>
          <w:i/>
          <w:iCs/>
          <w:sz w:val="24"/>
          <w:szCs w:val="24"/>
          <w:rPrChange w:id="345" w:author="Hayden Schilling" w:date="2020-11-29T14:43:00Z">
            <w:rPr>
              <w:ins w:id="346" w:author="Hayden Schilling" w:date="2020-11-29T14:43:00Z"/>
            </w:rPr>
          </w:rPrChange>
        </w:rPr>
        <w:pPrChange w:id="347" w:author="Hayden Schilling" w:date="2020-11-29T14:43:00Z">
          <w:pPr>
            <w:pStyle w:val="ListParagraph"/>
            <w:numPr>
              <w:numId w:val="11"/>
            </w:numPr>
            <w:spacing w:line="360" w:lineRule="auto"/>
            <w:ind w:hanging="360"/>
          </w:pPr>
        </w:pPrChange>
      </w:pPr>
      <w:proofErr w:type="gramStart"/>
      <w:ins w:id="348" w:author="Hayden Schilling" w:date="2020-11-29T14:43:00Z">
        <w:r w:rsidRPr="00235D51">
          <w:rPr>
            <w:i/>
            <w:iCs/>
            <w:sz w:val="24"/>
            <w:szCs w:val="24"/>
            <w:rPrChange w:id="349" w:author="Hayden Schilling" w:date="2020-11-29T14:43:00Z">
              <w:rPr/>
            </w:rPrChange>
          </w:rPr>
          <w:t>3.1  Distance</w:t>
        </w:r>
        <w:proofErr w:type="gramEnd"/>
        <w:r w:rsidRPr="00235D51">
          <w:rPr>
            <w:i/>
            <w:iCs/>
            <w:sz w:val="24"/>
            <w:szCs w:val="24"/>
            <w:rPrChange w:id="350" w:author="Hayden Schilling" w:date="2020-11-29T14:43:00Z">
              <w:rPr/>
            </w:rPrChange>
          </w:rPr>
          <w:t>-based Assumptions and Analysis</w:t>
        </w:r>
      </w:ins>
    </w:p>
    <w:p w14:paraId="65B89E96" w14:textId="029EEADD" w:rsidR="00235D51" w:rsidRPr="00235D51" w:rsidRDefault="00235D51">
      <w:pPr>
        <w:spacing w:line="360" w:lineRule="auto"/>
        <w:ind w:firstLine="360"/>
        <w:rPr>
          <w:ins w:id="351" w:author="Hayden Schilling" w:date="2020-11-29T14:43:00Z"/>
          <w:sz w:val="24"/>
          <w:szCs w:val="24"/>
          <w:rPrChange w:id="352" w:author="Hayden Schilling" w:date="2020-11-29T14:43:00Z">
            <w:rPr>
              <w:ins w:id="353" w:author="Hayden Schilling" w:date="2020-11-29T14:43:00Z"/>
            </w:rPr>
          </w:rPrChange>
        </w:rPr>
        <w:pPrChange w:id="354" w:author="Hayden Schilling" w:date="2020-11-29T14:44:00Z">
          <w:pPr>
            <w:pStyle w:val="ListParagraph"/>
            <w:numPr>
              <w:numId w:val="11"/>
            </w:numPr>
            <w:spacing w:line="360" w:lineRule="auto"/>
            <w:ind w:hanging="360"/>
          </w:pPr>
        </w:pPrChange>
      </w:pPr>
      <w:ins w:id="355" w:author="Hayden Schilling" w:date="2020-11-29T14:43:00Z">
        <w:r w:rsidRPr="00235D51">
          <w:rPr>
            <w:sz w:val="24"/>
            <w:szCs w:val="24"/>
            <w:rPrChange w:id="356" w:author="Hayden Schilling" w:date="2020-11-29T14:43:00Z">
              <w:rPr/>
            </w:rPrChange>
          </w:rPr>
          <w:t xml:space="preserve">The dispersion test of equal variance between the samples from the three sites showed that there were significant differences in variance between sites for both the </w:t>
        </w:r>
      </w:ins>
      <w:ins w:id="357" w:author="Hayden Schilling" w:date="2020-11-29T15:21:00Z">
        <w:r w:rsidR="001428DA">
          <w:rPr>
            <w:sz w:val="24"/>
            <w:szCs w:val="24"/>
          </w:rPr>
          <w:t>otolith chemistry</w:t>
        </w:r>
      </w:ins>
      <w:ins w:id="358" w:author="Hayden Schilling" w:date="2020-11-29T14:43:00Z">
        <w:r w:rsidRPr="00235D51">
          <w:rPr>
            <w:sz w:val="24"/>
            <w:szCs w:val="24"/>
            <w:rPrChange w:id="359" w:author="Hayden Schilling" w:date="2020-11-29T14:43:00Z">
              <w:rPr/>
            </w:rPrChange>
          </w:rPr>
          <w:t xml:space="preserve"> data (</w:t>
        </w:r>
        <w:r w:rsidRPr="00235D51">
          <w:rPr>
            <w:i/>
            <w:iCs/>
            <w:sz w:val="24"/>
            <w:szCs w:val="24"/>
            <w:rPrChange w:id="360" w:author="Hayden Schilling" w:date="2020-11-29T14:43:00Z">
              <w:rPr>
                <w:i/>
                <w:iCs/>
              </w:rPr>
            </w:rPrChange>
          </w:rPr>
          <w:t>F</w:t>
        </w:r>
        <w:r w:rsidRPr="00235D51">
          <w:rPr>
            <w:sz w:val="24"/>
            <w:szCs w:val="24"/>
            <w:vertAlign w:val="subscript"/>
            <w:rPrChange w:id="361" w:author="Hayden Schilling" w:date="2020-11-29T14:43:00Z">
              <w:rPr>
                <w:vertAlign w:val="subscript"/>
              </w:rPr>
            </w:rPrChange>
          </w:rPr>
          <w:t>2,51</w:t>
        </w:r>
        <w:r w:rsidRPr="00235D51">
          <w:rPr>
            <w:sz w:val="24"/>
            <w:szCs w:val="24"/>
            <w:rPrChange w:id="362" w:author="Hayden Schilling" w:date="2020-11-29T14:43:00Z">
              <w:rPr/>
            </w:rPrChange>
          </w:rPr>
          <w:t xml:space="preserve"> = 9.409, P &lt; 0.001) and the combined </w:t>
        </w:r>
      </w:ins>
      <w:ins w:id="363" w:author="Hayden Schilling" w:date="2020-11-29T15:21:00Z">
        <w:r w:rsidR="001428DA">
          <w:rPr>
            <w:sz w:val="24"/>
            <w:szCs w:val="24"/>
          </w:rPr>
          <w:t>chemistry</w:t>
        </w:r>
      </w:ins>
      <w:ins w:id="364" w:author="Hayden Schilling" w:date="2020-11-29T14:43:00Z">
        <w:r w:rsidRPr="00235D51">
          <w:rPr>
            <w:sz w:val="24"/>
            <w:szCs w:val="24"/>
            <w:rPrChange w:id="365" w:author="Hayden Schilling" w:date="2020-11-29T14:43:00Z">
              <w:rPr/>
            </w:rPrChange>
          </w:rPr>
          <w:t xml:space="preserve"> and shape data (</w:t>
        </w:r>
        <w:r w:rsidRPr="00235D51">
          <w:rPr>
            <w:i/>
            <w:iCs/>
            <w:sz w:val="24"/>
            <w:szCs w:val="24"/>
            <w:rPrChange w:id="366" w:author="Hayden Schilling" w:date="2020-11-29T14:43:00Z">
              <w:rPr>
                <w:i/>
                <w:iCs/>
              </w:rPr>
            </w:rPrChange>
          </w:rPr>
          <w:t>F</w:t>
        </w:r>
        <w:r w:rsidRPr="00235D51">
          <w:rPr>
            <w:sz w:val="24"/>
            <w:szCs w:val="24"/>
            <w:vertAlign w:val="subscript"/>
            <w:rPrChange w:id="367" w:author="Hayden Schilling" w:date="2020-11-29T14:43:00Z">
              <w:rPr>
                <w:vertAlign w:val="subscript"/>
              </w:rPr>
            </w:rPrChange>
          </w:rPr>
          <w:t>2,51</w:t>
        </w:r>
        <w:r w:rsidRPr="00235D51">
          <w:rPr>
            <w:sz w:val="24"/>
            <w:szCs w:val="24"/>
            <w:rPrChange w:id="368" w:author="Hayden Schilling" w:date="2020-11-29T14:43:00Z">
              <w:rPr/>
            </w:rPrChange>
          </w:rPr>
          <w:t xml:space="preserve"> = 9.277, P &lt; 0.001). The assumption of equal variance</w:t>
        </w:r>
      </w:ins>
      <w:ins w:id="369" w:author="Hayden Schilling" w:date="2020-12-21T12:23:00Z">
        <w:r w:rsidR="00EF46D6">
          <w:rPr>
            <w:sz w:val="24"/>
            <w:szCs w:val="24"/>
          </w:rPr>
          <w:t xml:space="preserve"> was</w:t>
        </w:r>
      </w:ins>
      <w:ins w:id="370" w:author="Hayden Schilling" w:date="2020-11-29T14:46:00Z">
        <w:r w:rsidR="00E837AA">
          <w:rPr>
            <w:sz w:val="24"/>
            <w:szCs w:val="24"/>
          </w:rPr>
          <w:t xml:space="preserve"> therefore only</w:t>
        </w:r>
      </w:ins>
      <w:ins w:id="371" w:author="Hayden Schilling" w:date="2020-11-29T14:43:00Z">
        <w:r w:rsidRPr="00235D51">
          <w:rPr>
            <w:sz w:val="24"/>
            <w:szCs w:val="24"/>
            <w:rPrChange w:id="372" w:author="Hayden Schilling" w:date="2020-11-29T14:43:00Z">
              <w:rPr/>
            </w:rPrChange>
          </w:rPr>
          <w:t xml:space="preserve"> satisfied for the shape only dataset (</w:t>
        </w:r>
        <w:r w:rsidRPr="00235D51">
          <w:rPr>
            <w:i/>
            <w:iCs/>
            <w:sz w:val="24"/>
            <w:szCs w:val="24"/>
            <w:rPrChange w:id="373" w:author="Hayden Schilling" w:date="2020-11-29T14:43:00Z">
              <w:rPr>
                <w:i/>
                <w:iCs/>
              </w:rPr>
            </w:rPrChange>
          </w:rPr>
          <w:t>F</w:t>
        </w:r>
        <w:r w:rsidRPr="00235D51">
          <w:rPr>
            <w:sz w:val="24"/>
            <w:szCs w:val="24"/>
            <w:vertAlign w:val="subscript"/>
            <w:rPrChange w:id="374" w:author="Hayden Schilling" w:date="2020-11-29T14:43:00Z">
              <w:rPr>
                <w:vertAlign w:val="subscript"/>
              </w:rPr>
            </w:rPrChange>
          </w:rPr>
          <w:t>2,51</w:t>
        </w:r>
        <w:r w:rsidRPr="00235D51">
          <w:rPr>
            <w:sz w:val="24"/>
            <w:szCs w:val="24"/>
            <w:rPrChange w:id="375" w:author="Hayden Schilling" w:date="2020-11-29T14:43:00Z">
              <w:rPr/>
            </w:rPrChange>
          </w:rPr>
          <w:t xml:space="preserve"> = 0.420, P = 0.659). </w:t>
        </w:r>
      </w:ins>
    </w:p>
    <w:p w14:paraId="76A8D899" w14:textId="77777777" w:rsidR="00235D51" w:rsidRPr="00235D51" w:rsidRDefault="00235D51">
      <w:pPr>
        <w:spacing w:line="360" w:lineRule="auto"/>
        <w:ind w:firstLine="360"/>
        <w:rPr>
          <w:ins w:id="376" w:author="Hayden Schilling" w:date="2020-11-29T14:43:00Z"/>
          <w:sz w:val="24"/>
          <w:szCs w:val="24"/>
          <w:rPrChange w:id="377" w:author="Hayden Schilling" w:date="2020-11-29T14:43:00Z">
            <w:rPr>
              <w:ins w:id="378" w:author="Hayden Schilling" w:date="2020-11-29T14:43:00Z"/>
            </w:rPr>
          </w:rPrChange>
        </w:rPr>
        <w:pPrChange w:id="379" w:author="Hayden Schilling" w:date="2020-11-29T14:44:00Z">
          <w:pPr>
            <w:pStyle w:val="ListParagraph"/>
            <w:numPr>
              <w:numId w:val="11"/>
            </w:numPr>
            <w:spacing w:line="360" w:lineRule="auto"/>
            <w:ind w:hanging="360"/>
          </w:pPr>
        </w:pPrChange>
      </w:pPr>
      <w:ins w:id="380" w:author="Hayden Schilling" w:date="2020-11-29T14:43:00Z">
        <w:r w:rsidRPr="00235D51">
          <w:rPr>
            <w:sz w:val="24"/>
            <w:szCs w:val="24"/>
            <w:rPrChange w:id="381" w:author="Hayden Schilling" w:date="2020-11-29T14:43:00Z">
              <w:rPr/>
            </w:rPrChange>
          </w:rPr>
          <w:t xml:space="preserve">For the purpose of our </w:t>
        </w:r>
        <w:proofErr w:type="gramStart"/>
        <w:r w:rsidRPr="00235D51">
          <w:rPr>
            <w:sz w:val="24"/>
            <w:szCs w:val="24"/>
            <w:rPrChange w:id="382" w:author="Hayden Schilling" w:date="2020-11-29T14:43:00Z">
              <w:rPr/>
            </w:rPrChange>
          </w:rPr>
          <w:t>demonstration</w:t>
        </w:r>
        <w:proofErr w:type="gramEnd"/>
        <w:r w:rsidRPr="00235D51">
          <w:rPr>
            <w:sz w:val="24"/>
            <w:szCs w:val="24"/>
            <w:rPrChange w:id="383" w:author="Hayden Schilling" w:date="2020-11-29T14:43:00Z">
              <w:rPr/>
            </w:rPrChange>
          </w:rPr>
          <w:t xml:space="preserve"> we proceeded with all three sets of analyses (elemental data, shape data and combined elemental and shape data) but due to the assumption violations caused by the unequal variance between sites, only the shape data analysis should be considered reliable. </w:t>
        </w:r>
      </w:ins>
    </w:p>
    <w:p w14:paraId="1E275D00" w14:textId="6FC71580" w:rsidR="00E837AA" w:rsidRPr="00692A4F" w:rsidRDefault="00E837AA" w:rsidP="00E837AA">
      <w:pPr>
        <w:spacing w:line="360" w:lineRule="auto"/>
        <w:ind w:firstLine="360"/>
        <w:rPr>
          <w:ins w:id="384" w:author="Hayden Schilling" w:date="2020-11-29T14:46:00Z"/>
          <w:sz w:val="24"/>
          <w:szCs w:val="24"/>
        </w:rPr>
      </w:pPr>
      <w:ins w:id="385" w:author="Hayden Schilling" w:date="2020-11-29T14:46:00Z">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Figure 4</w:t>
        </w:r>
        <w:r w:rsidRPr="00692A4F">
          <w:rPr>
            <w:sz w:val="24"/>
            <w:szCs w:val="24"/>
          </w:rPr>
          <w:t xml:space="preserve">). Visualising the multivariate differences in the NMDS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ins>
      <w:ins w:id="386" w:author="Hayden Schilling" w:date="2020-11-29T14:47:00Z">
        <w:r>
          <w:rPr>
            <w:sz w:val="24"/>
            <w:szCs w:val="24"/>
          </w:rPr>
          <w:t>5</w:t>
        </w:r>
      </w:ins>
      <w:ins w:id="387" w:author="Hayden Schilling" w:date="2020-11-29T14:46:00Z">
        <w:r w:rsidRPr="00692A4F">
          <w:rPr>
            <w:sz w:val="24"/>
            <w:szCs w:val="24"/>
          </w:rPr>
          <w:t>, stress = 0.12).</w:t>
        </w:r>
      </w:ins>
    </w:p>
    <w:p w14:paraId="468A6C4E" w14:textId="1F5B412A" w:rsidR="00235D51" w:rsidRPr="00235D51" w:rsidRDefault="00235D51">
      <w:pPr>
        <w:spacing w:line="360" w:lineRule="auto"/>
        <w:ind w:firstLine="360"/>
        <w:rPr>
          <w:ins w:id="388" w:author="Hayden Schilling" w:date="2020-11-29T14:43:00Z"/>
          <w:sz w:val="24"/>
          <w:szCs w:val="24"/>
          <w:rPrChange w:id="389" w:author="Hayden Schilling" w:date="2020-11-29T14:43:00Z">
            <w:rPr>
              <w:ins w:id="390" w:author="Hayden Schilling" w:date="2020-11-29T14:43:00Z"/>
            </w:rPr>
          </w:rPrChange>
        </w:rPr>
        <w:pPrChange w:id="391" w:author="Hayden Schilling" w:date="2020-11-29T14:44:00Z">
          <w:pPr>
            <w:pStyle w:val="ListParagraph"/>
            <w:numPr>
              <w:numId w:val="11"/>
            </w:numPr>
            <w:spacing w:line="360" w:lineRule="auto"/>
            <w:ind w:hanging="360"/>
          </w:pPr>
        </w:pPrChange>
      </w:pPr>
      <w:ins w:id="392" w:author="Hayden Schilling" w:date="2020-11-29T14:43:00Z">
        <w:r w:rsidRPr="00235D51">
          <w:rPr>
            <w:sz w:val="24"/>
            <w:szCs w:val="24"/>
            <w:rPrChange w:id="393" w:author="Hayden Schilling" w:date="2020-11-29T14:43:00Z">
              <w:rPr/>
            </w:rPrChange>
          </w:rPr>
          <w:t>Using the otolith chemistry data, PERMANOVA showed strong differences between sites (</w:t>
        </w:r>
        <w:r w:rsidRPr="00235D51">
          <w:rPr>
            <w:i/>
            <w:iCs/>
            <w:sz w:val="24"/>
            <w:szCs w:val="24"/>
            <w:rPrChange w:id="394" w:author="Hayden Schilling" w:date="2020-11-29T14:43:00Z">
              <w:rPr>
                <w:i/>
                <w:iCs/>
              </w:rPr>
            </w:rPrChange>
          </w:rPr>
          <w:t>F</w:t>
        </w:r>
        <w:r w:rsidRPr="00235D51">
          <w:rPr>
            <w:sz w:val="24"/>
            <w:szCs w:val="24"/>
            <w:vertAlign w:val="subscript"/>
            <w:rPrChange w:id="395" w:author="Hayden Schilling" w:date="2020-11-29T14:43:00Z">
              <w:rPr>
                <w:vertAlign w:val="subscript"/>
              </w:rPr>
            </w:rPrChange>
          </w:rPr>
          <w:t>2,53</w:t>
        </w:r>
        <w:r w:rsidRPr="00235D51">
          <w:rPr>
            <w:sz w:val="24"/>
            <w:szCs w:val="24"/>
            <w:rPrChange w:id="396" w:author="Hayden Schilling" w:date="2020-11-29T14:43:00Z">
              <w:rPr/>
            </w:rPrChange>
          </w:rPr>
          <w:t xml:space="preserve"> = 513.15, P &lt; 0.001</w:t>
        </w:r>
      </w:ins>
      <w:ins w:id="397" w:author="Hayden Schilling" w:date="2020-11-29T14:47:00Z">
        <w:r w:rsidR="00E837AA">
          <w:rPr>
            <w:sz w:val="24"/>
            <w:szCs w:val="24"/>
          </w:rPr>
          <w:t>, Figure 6</w:t>
        </w:r>
      </w:ins>
      <w:ins w:id="398" w:author="Hayden Schilling" w:date="2020-11-29T14:43:00Z">
        <w:r w:rsidRPr="00235D51">
          <w:rPr>
            <w:sz w:val="24"/>
            <w:szCs w:val="24"/>
            <w:rPrChange w:id="399" w:author="Hayden Schilling" w:date="2020-11-29T14:43:00Z">
              <w:rPr/>
            </w:rPrChange>
          </w:rPr>
          <w:t xml:space="preserve">). Visualisation using the NMDS ordination showed large separation between the Agra site and the other sites along the NMDS 1 axis (Figure </w:t>
        </w:r>
      </w:ins>
      <w:ins w:id="400" w:author="Hayden Schilling" w:date="2020-11-29T14:47:00Z">
        <w:r w:rsidR="00E837AA">
          <w:rPr>
            <w:sz w:val="24"/>
            <w:szCs w:val="24"/>
          </w:rPr>
          <w:t>5</w:t>
        </w:r>
      </w:ins>
      <w:ins w:id="401" w:author="Hayden Schilling" w:date="2020-11-29T14:43:00Z">
        <w:r w:rsidRPr="00235D51">
          <w:rPr>
            <w:sz w:val="24"/>
            <w:szCs w:val="24"/>
            <w:rPrChange w:id="402" w:author="Hayden Schilling" w:date="2020-11-29T14:43:00Z">
              <w:rPr/>
            </w:rPrChange>
          </w:rPr>
          <w:t xml:space="preserve">, stress = 0.01). The </w:t>
        </w:r>
        <w:proofErr w:type="spellStart"/>
        <w:r w:rsidRPr="00235D51">
          <w:rPr>
            <w:sz w:val="24"/>
            <w:szCs w:val="24"/>
            <w:rPrChange w:id="403" w:author="Hayden Schilling" w:date="2020-11-29T14:43:00Z">
              <w:rPr/>
            </w:rPrChange>
          </w:rPr>
          <w:t>Narora</w:t>
        </w:r>
        <w:proofErr w:type="spellEnd"/>
        <w:r w:rsidRPr="00235D51">
          <w:rPr>
            <w:sz w:val="24"/>
            <w:szCs w:val="24"/>
            <w:rPrChange w:id="404" w:author="Hayden Schilling" w:date="2020-11-29T14:43:00Z">
              <w:rPr/>
            </w:rPrChange>
          </w:rPr>
          <w:t xml:space="preserve"> site was heavily dispersed along the NMDS 2 axis with some samples overlapping the Lucknow site.</w:t>
        </w:r>
      </w:ins>
    </w:p>
    <w:p w14:paraId="3D8E98EB" w14:textId="1AC813EB" w:rsidR="00235D51" w:rsidRPr="00235D51" w:rsidRDefault="00235D51">
      <w:pPr>
        <w:spacing w:line="360" w:lineRule="auto"/>
        <w:ind w:firstLine="360"/>
        <w:rPr>
          <w:ins w:id="405" w:author="Hayden Schilling" w:date="2020-11-29T14:43:00Z"/>
          <w:sz w:val="24"/>
          <w:szCs w:val="24"/>
          <w:rPrChange w:id="406" w:author="Hayden Schilling" w:date="2020-11-29T14:44:00Z">
            <w:rPr>
              <w:ins w:id="407" w:author="Hayden Schilling" w:date="2020-11-29T14:43:00Z"/>
            </w:rPr>
          </w:rPrChange>
        </w:rPr>
        <w:pPrChange w:id="408" w:author="Hayden Schilling" w:date="2020-11-29T14:44:00Z">
          <w:pPr>
            <w:pStyle w:val="ListParagraph"/>
            <w:numPr>
              <w:numId w:val="11"/>
            </w:numPr>
            <w:spacing w:line="360" w:lineRule="auto"/>
            <w:ind w:hanging="360"/>
          </w:pPr>
        </w:pPrChange>
      </w:pPr>
      <w:ins w:id="409" w:author="Hayden Schilling" w:date="2020-11-29T14:43:00Z">
        <w:r w:rsidRPr="00235D51">
          <w:rPr>
            <w:sz w:val="24"/>
            <w:szCs w:val="24"/>
            <w:rPrChange w:id="410" w:author="Hayden Schilling" w:date="2020-11-29T14:44:00Z">
              <w:rPr/>
            </w:rPrChange>
          </w:rPr>
          <w:t>When combined, the PERMANOVA again showed clear differences between sites (</w:t>
        </w:r>
        <w:r w:rsidRPr="00235D51">
          <w:rPr>
            <w:i/>
            <w:iCs/>
            <w:sz w:val="24"/>
            <w:szCs w:val="24"/>
            <w:rPrChange w:id="411" w:author="Hayden Schilling" w:date="2020-11-29T14:44:00Z">
              <w:rPr>
                <w:i/>
                <w:iCs/>
              </w:rPr>
            </w:rPrChange>
          </w:rPr>
          <w:t>F</w:t>
        </w:r>
        <w:r w:rsidRPr="00235D51">
          <w:rPr>
            <w:sz w:val="24"/>
            <w:szCs w:val="24"/>
            <w:vertAlign w:val="subscript"/>
            <w:rPrChange w:id="412" w:author="Hayden Schilling" w:date="2020-11-29T14:44:00Z">
              <w:rPr>
                <w:vertAlign w:val="subscript"/>
              </w:rPr>
            </w:rPrChange>
          </w:rPr>
          <w:t>2,53</w:t>
        </w:r>
        <w:r w:rsidRPr="00235D51">
          <w:rPr>
            <w:sz w:val="24"/>
            <w:szCs w:val="24"/>
            <w:rPrChange w:id="413" w:author="Hayden Schilling" w:date="2020-11-29T14:44:00Z">
              <w:rPr/>
            </w:rPrChange>
          </w:rPr>
          <w:t xml:space="preserve"> = 511.76, P &lt; 0.001). The separation in the NMDS ordinations was clearly driven by the differences in otolith chemistry with an almost identical pattern observed (Figure </w:t>
        </w:r>
      </w:ins>
      <w:ins w:id="414" w:author="Hayden Schilling" w:date="2020-11-29T14:47:00Z">
        <w:r w:rsidR="00E837AA">
          <w:rPr>
            <w:sz w:val="24"/>
            <w:szCs w:val="24"/>
          </w:rPr>
          <w:t>5</w:t>
        </w:r>
      </w:ins>
      <w:ins w:id="415" w:author="Hayden Schilling" w:date="2020-11-29T14:43:00Z">
        <w:r w:rsidRPr="00235D51">
          <w:rPr>
            <w:sz w:val="24"/>
            <w:szCs w:val="24"/>
            <w:rPrChange w:id="416" w:author="Hayden Schilling" w:date="2020-11-29T14:44:00Z">
              <w:rPr/>
            </w:rPrChange>
          </w:rPr>
          <w:t>, stress = 0.01).</w:t>
        </w:r>
      </w:ins>
    </w:p>
    <w:p w14:paraId="1F2079A5" w14:textId="45C5C272" w:rsidR="00235D51" w:rsidRPr="00EF46D6" w:rsidRDefault="00EF46D6">
      <w:pPr>
        <w:spacing w:line="360" w:lineRule="auto"/>
        <w:ind w:firstLine="360"/>
        <w:rPr>
          <w:ins w:id="417" w:author="Hayden Schilling" w:date="2020-11-29T14:43:00Z"/>
          <w:sz w:val="24"/>
          <w:szCs w:val="24"/>
          <w:rPrChange w:id="418" w:author="Hayden Schilling" w:date="2020-12-21T12:23:00Z">
            <w:rPr>
              <w:ins w:id="419" w:author="Hayden Schilling" w:date="2020-11-29T14:43:00Z"/>
              <w:i/>
              <w:iCs/>
              <w:sz w:val="24"/>
              <w:szCs w:val="24"/>
            </w:rPr>
          </w:rPrChange>
        </w:rPr>
        <w:pPrChange w:id="420" w:author="Hayden Schilling" w:date="2020-12-21T12:23:00Z">
          <w:pPr>
            <w:spacing w:line="360" w:lineRule="auto"/>
          </w:pPr>
        </w:pPrChange>
      </w:pPr>
      <w:bookmarkStart w:id="421" w:name="_Hlk59445274"/>
      <w:ins w:id="422" w:author="Hayden Schilling" w:date="2020-12-21T12:23:00Z">
        <w:r w:rsidRPr="00EF46D6">
          <w:rPr>
            <w:sz w:val="24"/>
            <w:szCs w:val="24"/>
          </w:rPr>
          <w:t xml:space="preserve">An important point to note in the NMDS plots for the Chemistry only and combined visualisations (Figure 5)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w:t>
        </w:r>
        <w:proofErr w:type="gramStart"/>
        <w:r w:rsidRPr="00EF46D6">
          <w:rPr>
            <w:sz w:val="24"/>
            <w:szCs w:val="24"/>
          </w:rPr>
          <w:t>didn’t</w:t>
        </w:r>
        <w:proofErr w:type="gramEnd"/>
        <w:r w:rsidRPr="00EF46D6">
          <w:rPr>
            <w:sz w:val="24"/>
            <w:szCs w:val="24"/>
          </w:rPr>
          <w:t xml:space="preserve"> overlap with more variable samples from </w:t>
        </w:r>
        <w:proofErr w:type="spellStart"/>
        <w:r w:rsidRPr="00EF46D6">
          <w:rPr>
            <w:sz w:val="24"/>
            <w:szCs w:val="24"/>
          </w:rPr>
          <w:t>Norora</w:t>
        </w:r>
        <w:proofErr w:type="spellEnd"/>
        <w:r w:rsidRPr="00EF46D6">
          <w:rPr>
            <w:sz w:val="24"/>
            <w:szCs w:val="24"/>
          </w:rPr>
          <w:t xml:space="preserve">. This observation however is incredibly misleading and is a prime example of the dangers in ordination techniques that do not </w:t>
        </w:r>
        <w:proofErr w:type="gramStart"/>
        <w:r w:rsidRPr="00EF46D6">
          <w:rPr>
            <w:sz w:val="24"/>
            <w:szCs w:val="24"/>
          </w:rPr>
          <w:t>take into account</w:t>
        </w:r>
        <w:proofErr w:type="gramEnd"/>
        <w:r w:rsidRPr="00EF46D6">
          <w:rPr>
            <w:sz w:val="24"/>
            <w:szCs w:val="24"/>
          </w:rPr>
          <w:t xml:space="preserve"> mean-variance relationships (being explained in detail in Warton et. al. (2012)). Samples from Lucknow had the lowest mean concentrations of all chemicals besides Magnesium (Figure 6). This difference in ‘variance’ we are seeing in the NMDS plots for the Lucknow samples is </w:t>
        </w:r>
        <w:proofErr w:type="gramStart"/>
        <w:r w:rsidRPr="00EF46D6">
          <w:rPr>
            <w:sz w:val="24"/>
            <w:szCs w:val="24"/>
          </w:rPr>
          <w:t>in reality just</w:t>
        </w:r>
        <w:proofErr w:type="gramEnd"/>
        <w:r w:rsidRPr="00EF46D6">
          <w:rPr>
            <w:sz w:val="24"/>
            <w:szCs w:val="24"/>
          </w:rPr>
          <w:t xml:space="preserve"> a difference in mean concentration, with the difference in variance arising from the mean-variance relationship this data has (where the variance increases with the mean). Without properly accounting for this relationship users can inflate differences in mean concentrations for differences in concentration variability (confounding location and dispersion effects). Conversely, if we look at the model based latent variable ordinations (Figure 7) that do </w:t>
        </w:r>
        <w:proofErr w:type="gramStart"/>
        <w:r w:rsidRPr="00EF46D6">
          <w:rPr>
            <w:sz w:val="24"/>
            <w:szCs w:val="24"/>
          </w:rPr>
          <w:t>take into account</w:t>
        </w:r>
        <w:proofErr w:type="gramEnd"/>
        <w:r w:rsidRPr="00EF46D6">
          <w:rPr>
            <w:sz w:val="24"/>
            <w:szCs w:val="24"/>
          </w:rPr>
          <w:t xml:space="preserve"> a mean-variance relationship we not only get ‘greater power’ to pick apart the different populations, but we also have samples from the Lucknow site no longer being depicted with small variability, instead being similar in variability to samples from </w:t>
        </w:r>
        <w:proofErr w:type="spellStart"/>
        <w:r w:rsidRPr="00EF46D6">
          <w:rPr>
            <w:sz w:val="24"/>
            <w:szCs w:val="24"/>
          </w:rPr>
          <w:t>Norora</w:t>
        </w:r>
        <w:proofErr w:type="spellEnd"/>
        <w:r w:rsidRPr="00EF46D6">
          <w:rPr>
            <w:sz w:val="24"/>
            <w:szCs w:val="24"/>
          </w:rPr>
          <w:t>, removing this previously misleading result.</w:t>
        </w:r>
      </w:ins>
      <w:bookmarkEnd w:id="421"/>
    </w:p>
    <w:p w14:paraId="29908E73" w14:textId="4653D109" w:rsidR="00FB5641" w:rsidRPr="00FB5641" w:rsidRDefault="001A4AE2" w:rsidP="004753C2">
      <w:pPr>
        <w:spacing w:line="360" w:lineRule="auto"/>
        <w:rPr>
          <w:i/>
          <w:iCs/>
          <w:sz w:val="24"/>
          <w:szCs w:val="24"/>
        </w:rPr>
      </w:pPr>
      <w:r>
        <w:rPr>
          <w:i/>
          <w:iCs/>
          <w:sz w:val="24"/>
          <w:szCs w:val="24"/>
        </w:rPr>
        <w:t>3.</w:t>
      </w:r>
      <w:del w:id="423" w:author="Hayden Schilling" w:date="2020-11-29T14:43:00Z">
        <w:r w:rsidDel="00235D51">
          <w:rPr>
            <w:i/>
            <w:iCs/>
            <w:sz w:val="24"/>
            <w:szCs w:val="24"/>
          </w:rPr>
          <w:delText>1</w:delText>
        </w:r>
      </w:del>
      <w:ins w:id="424" w:author="Hayden Schilling" w:date="2020-11-29T14:43:00Z">
        <w:r w:rsidR="00235D51">
          <w:rPr>
            <w:i/>
            <w:iCs/>
            <w:sz w:val="24"/>
            <w:szCs w:val="24"/>
          </w:rPr>
          <w:t>2</w:t>
        </w:r>
      </w:ins>
      <w:r>
        <w:rPr>
          <w:i/>
          <w:iCs/>
          <w:sz w:val="24"/>
          <w:szCs w:val="24"/>
        </w:rPr>
        <w:t xml:space="preserve"> </w:t>
      </w:r>
      <w:r w:rsidR="00FB5641">
        <w:rPr>
          <w:i/>
          <w:iCs/>
          <w:sz w:val="24"/>
          <w:szCs w:val="24"/>
        </w:rPr>
        <w:t>MGLM Analyses</w:t>
      </w:r>
    </w:p>
    <w:p w14:paraId="53E86848" w14:textId="5489B211" w:rsidR="00185B87" w:rsidRDefault="00740C18" w:rsidP="004753C2">
      <w:pPr>
        <w:spacing w:line="360" w:lineRule="auto"/>
        <w:ind w:firstLine="720"/>
        <w:rPr>
          <w:sz w:val="24"/>
          <w:szCs w:val="24"/>
        </w:rPr>
      </w:pPr>
      <w:del w:id="425" w:author="Hayden Schilling" w:date="2020-11-29T14:43:00Z">
        <w:r w:rsidRPr="00AA122B" w:rsidDel="00235D51">
          <w:rPr>
            <w:sz w:val="24"/>
            <w:szCs w:val="24"/>
          </w:rPr>
          <w:delText xml:space="preserve">Using 10 </w:delText>
        </w:r>
        <w:r w:rsidRPr="00880750" w:rsidDel="00235D51">
          <w:rPr>
            <w:sz w:val="24"/>
            <w:szCs w:val="24"/>
          </w:rPr>
          <w:delText>wavelets</w:delText>
        </w:r>
        <w:r w:rsidR="00506613" w:rsidRPr="00880750" w:rsidDel="00235D51">
          <w:rPr>
            <w:sz w:val="24"/>
            <w:szCs w:val="24"/>
          </w:rPr>
          <w:delText xml:space="preserve"> (6</w:delText>
        </w:r>
        <w:r w:rsidR="00654495" w:rsidRPr="00880750" w:rsidDel="00235D51">
          <w:rPr>
            <w:sz w:val="24"/>
            <w:szCs w:val="24"/>
          </w:rPr>
          <w:delText>3</w:delText>
        </w:r>
        <w:r w:rsidR="00506613" w:rsidRPr="00880750" w:rsidDel="00235D51">
          <w:rPr>
            <w:sz w:val="24"/>
            <w:szCs w:val="24"/>
          </w:rPr>
          <w:delText xml:space="preserve"> wavelet coefficients)</w:delText>
        </w:r>
        <w:r w:rsidRPr="00880750" w:rsidDel="00235D51">
          <w:rPr>
            <w:sz w:val="24"/>
            <w:szCs w:val="24"/>
          </w:rPr>
          <w:delText xml:space="preserve">, </w:delText>
        </w:r>
        <w:r w:rsidR="00506613" w:rsidRPr="00880750" w:rsidDel="00235D51">
          <w:rPr>
            <w:sz w:val="24"/>
            <w:szCs w:val="24"/>
          </w:rPr>
          <w:delText xml:space="preserve">&gt;99 </w:delText>
        </w:r>
        <w:r w:rsidRPr="00880750" w:rsidDel="00235D51">
          <w:rPr>
            <w:sz w:val="24"/>
            <w:szCs w:val="24"/>
          </w:rPr>
          <w:delText xml:space="preserve">% of otolith shape was explained (Figure </w:delText>
        </w:r>
        <w:r w:rsidR="001B21E0" w:rsidRPr="00880750" w:rsidDel="00235D51">
          <w:rPr>
            <w:sz w:val="24"/>
            <w:szCs w:val="24"/>
          </w:rPr>
          <w:delText>4</w:delText>
        </w:r>
        <w:r w:rsidRPr="00880750" w:rsidDel="00235D51">
          <w:rPr>
            <w:sz w:val="24"/>
            <w:szCs w:val="24"/>
          </w:rPr>
          <w:delText>)</w:delText>
        </w:r>
        <w:r w:rsidR="00E0619F" w:rsidRPr="00880750" w:rsidDel="00235D51">
          <w:rPr>
            <w:sz w:val="24"/>
            <w:szCs w:val="24"/>
          </w:rPr>
          <w:delText xml:space="preserve"> as opposed to the</w:delText>
        </w:r>
        <w:r w:rsidR="00880750" w:rsidRPr="00880750" w:rsidDel="00235D51">
          <w:rPr>
            <w:sz w:val="24"/>
            <w:szCs w:val="24"/>
          </w:rPr>
          <w:delText xml:space="preserve"> elliptical</w:delText>
        </w:r>
        <w:r w:rsidR="00E0619F" w:rsidRPr="00880750" w:rsidDel="00235D51">
          <w:rPr>
            <w:sz w:val="24"/>
            <w:szCs w:val="24"/>
          </w:rPr>
          <w:delText xml:space="preserve"> </w:delText>
        </w:r>
        <w:r w:rsidR="00880750" w:rsidRPr="00880750" w:rsidDel="00235D51">
          <w:rPr>
            <w:sz w:val="24"/>
            <w:szCs w:val="24"/>
          </w:rPr>
          <w:delText>F</w:delText>
        </w:r>
        <w:r w:rsidR="00E0619F" w:rsidRPr="00880750" w:rsidDel="00235D51">
          <w:rPr>
            <w:sz w:val="24"/>
            <w:szCs w:val="24"/>
          </w:rPr>
          <w:delText xml:space="preserve">ourier transformed coefficients which were only able to reproduce 95% of the shape. </w:delText>
        </w:r>
      </w:del>
      <w:r w:rsidR="00E0619F" w:rsidRPr="00880750">
        <w:rPr>
          <w:sz w:val="24"/>
          <w:szCs w:val="24"/>
        </w:rPr>
        <w:t>Using</w:t>
      </w:r>
      <w:r w:rsidR="00E0619F">
        <w:rPr>
          <w:sz w:val="24"/>
          <w:szCs w:val="24"/>
        </w:rPr>
        <w:t xml:space="preserve"> the wavelet coefficients,</w:t>
      </w:r>
      <w:r w:rsidR="00185B87">
        <w:rPr>
          <w:sz w:val="24"/>
          <w:szCs w:val="24"/>
        </w:rPr>
        <w:t xml:space="preserve"> </w:t>
      </w:r>
      <w:r w:rsidR="00E0619F">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Pr="00AA122B">
        <w:rPr>
          <w:sz w:val="24"/>
          <w:szCs w:val="24"/>
        </w:rPr>
        <w:t xml:space="preserve"> (</w:t>
      </w:r>
      <w:r w:rsidRPr="00AA122B">
        <w:rPr>
          <w:i/>
          <w:iCs/>
          <w:sz w:val="24"/>
          <w:szCs w:val="24"/>
        </w:rPr>
        <w:t>LR</w:t>
      </w:r>
      <w:r w:rsidRPr="00AA122B">
        <w:rPr>
          <w:sz w:val="24"/>
          <w:szCs w:val="24"/>
        </w:rPr>
        <w:t>:</w:t>
      </w:r>
      <w:ins w:id="426" w:author="Hayden Schilling" w:date="2020-12-21T16:24:00Z">
        <w:r w:rsidR="00D041BA">
          <w:rPr>
            <w:sz w:val="24"/>
            <w:szCs w:val="24"/>
          </w:rPr>
          <w:t xml:space="preserve"> 22.368</w:t>
        </w:r>
      </w:ins>
      <w:del w:id="427" w:author="Hayden Schilling" w:date="2020-12-21T16:24:00Z">
        <w:r w:rsidRPr="00AA122B" w:rsidDel="00D041BA">
          <w:rPr>
            <w:sz w:val="24"/>
            <w:szCs w:val="24"/>
          </w:rPr>
          <w:delText xml:space="preserve"> 12.385</w:delText>
        </w:r>
      </w:del>
      <w:r w:rsidRPr="00AA122B">
        <w:rPr>
          <w:sz w:val="24"/>
          <w:szCs w:val="24"/>
        </w:rPr>
        <w:t xml:space="preserve">, </w:t>
      </w:r>
      <w:r w:rsidRPr="00AA122B">
        <w:rPr>
          <w:i/>
          <w:iCs/>
          <w:sz w:val="24"/>
          <w:szCs w:val="24"/>
        </w:rPr>
        <w:t xml:space="preserve">P </w:t>
      </w:r>
      <w:r w:rsidRPr="00AA122B">
        <w:rPr>
          <w:sz w:val="24"/>
          <w:szCs w:val="24"/>
        </w:rPr>
        <w:t>&lt; 0.001</w:t>
      </w:r>
      <w:r w:rsidR="00185B87">
        <w:rPr>
          <w:sz w:val="24"/>
          <w:szCs w:val="24"/>
        </w:rPr>
        <w:t>; Figure 4</w:t>
      </w:r>
      <w:r w:rsidRPr="00AA122B">
        <w:rPr>
          <w:sz w:val="24"/>
          <w:szCs w:val="24"/>
        </w:rPr>
        <w:t>).</w:t>
      </w:r>
      <w:r w:rsidR="006E6BB6" w:rsidRPr="00AA122B">
        <w:rPr>
          <w:sz w:val="24"/>
          <w:szCs w:val="24"/>
        </w:rPr>
        <w:t xml:space="preserve"> </w:t>
      </w:r>
    </w:p>
    <w:p w14:paraId="208A8AE9" w14:textId="6FCBB001"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del w:id="428" w:author="Hayden Schilling" w:date="2020-11-25T20:00:00Z">
        <w:r w:rsidR="006344FF" w:rsidRPr="00AA122B" w:rsidDel="009A1E7C">
          <w:rPr>
            <w:sz w:val="24"/>
            <w:szCs w:val="24"/>
          </w:rPr>
          <w:delText>7161</w:delText>
        </w:r>
      </w:del>
      <w:ins w:id="429" w:author="Hayden Schilling" w:date="2020-11-25T20:00:00Z">
        <w:r w:rsidR="009A1E7C">
          <w:rPr>
            <w:sz w:val="24"/>
            <w:szCs w:val="24"/>
          </w:rPr>
          <w:t>11</w:t>
        </w:r>
      </w:ins>
      <w:ins w:id="430" w:author="Hayden Schilling" w:date="2020-12-21T17:17:00Z">
        <w:r w:rsidR="00820D2A">
          <w:rPr>
            <w:sz w:val="24"/>
            <w:szCs w:val="24"/>
          </w:rPr>
          <w:t>47.9</w:t>
        </w:r>
      </w:ins>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ins w:id="431" w:author="Hayden Schilling" w:date="2020-11-29T15:22:00Z">
        <w:r w:rsidR="001428DA">
          <w:rPr>
            <w:sz w:val="24"/>
            <w:szCs w:val="24"/>
          </w:rPr>
          <w:t>6</w:t>
        </w:r>
      </w:ins>
      <w:del w:id="432" w:author="Hayden Schilling" w:date="2020-11-29T15:22:00Z">
        <w:r w:rsidR="001B21E0" w:rsidRPr="00AA122B" w:rsidDel="001428DA">
          <w:rPr>
            <w:sz w:val="24"/>
            <w:szCs w:val="24"/>
          </w:rPr>
          <w:delText>5</w:delText>
        </w:r>
      </w:del>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ins w:id="433" w:author="Hayden Schilling" w:date="2020-11-29T15:21:00Z">
        <w:r w:rsidR="001428DA">
          <w:rPr>
            <w:sz w:val="24"/>
            <w:szCs w:val="24"/>
          </w:rPr>
          <w:t>6</w:t>
        </w:r>
      </w:ins>
      <w:del w:id="434" w:author="Hayden Schilling" w:date="2020-11-29T15:21:00Z">
        <w:r w:rsidR="00FB5641" w:rsidDel="001428DA">
          <w:rPr>
            <w:sz w:val="24"/>
            <w:szCs w:val="24"/>
          </w:rPr>
          <w:delText>5</w:delText>
        </w:r>
      </w:del>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ins w:id="435" w:author="Hayden Schilling" w:date="2020-11-29T15:21:00Z">
        <w:r w:rsidR="001428DA">
          <w:rPr>
            <w:sz w:val="24"/>
            <w:szCs w:val="24"/>
          </w:rPr>
          <w:t>6</w:t>
        </w:r>
      </w:ins>
      <w:del w:id="436" w:author="Hayden Schilling" w:date="2020-11-29T15:21:00Z">
        <w:r w:rsidR="00FB5641" w:rsidDel="001428DA">
          <w:rPr>
            <w:sz w:val="24"/>
            <w:szCs w:val="24"/>
          </w:rPr>
          <w:delText>5</w:delText>
        </w:r>
      </w:del>
      <w:r w:rsidR="00FB5641">
        <w:rPr>
          <w:sz w:val="24"/>
          <w:szCs w:val="24"/>
        </w:rPr>
        <w:t xml:space="preserve">). The Lucknow site showed the lowest concentrations of all elements (Figure </w:t>
      </w:r>
      <w:ins w:id="437" w:author="Hayden Schilling" w:date="2020-11-29T15:21:00Z">
        <w:r w:rsidR="001428DA">
          <w:rPr>
            <w:sz w:val="24"/>
            <w:szCs w:val="24"/>
          </w:rPr>
          <w:t>6</w:t>
        </w:r>
      </w:ins>
      <w:del w:id="438" w:author="Hayden Schilling" w:date="2020-11-29T15:21:00Z">
        <w:r w:rsidR="00FB5641" w:rsidDel="001428DA">
          <w:rPr>
            <w:sz w:val="24"/>
            <w:szCs w:val="24"/>
          </w:rPr>
          <w:delText>5</w:delText>
        </w:r>
      </w:del>
      <w:r w:rsidR="00FB5641">
        <w:rPr>
          <w:sz w:val="24"/>
          <w:szCs w:val="24"/>
        </w:rPr>
        <w:t>).</w:t>
      </w:r>
    </w:p>
    <w:p w14:paraId="29890C59" w14:textId="278FCED3"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del w:id="439" w:author="Hayden Schilling" w:date="2020-12-09T14:45:00Z">
        <w:r w:rsidR="002A2C0E" w:rsidRPr="00AA122B" w:rsidDel="001B7295">
          <w:rPr>
            <w:sz w:val="24"/>
            <w:szCs w:val="24"/>
          </w:rPr>
          <w:delText>7173.4</w:delText>
        </w:r>
      </w:del>
      <w:ins w:id="440" w:author="Hayden Schilling" w:date="2020-12-09T14:45:00Z">
        <w:r w:rsidR="001B7295">
          <w:rPr>
            <w:sz w:val="24"/>
            <w:szCs w:val="24"/>
          </w:rPr>
          <w:t>11</w:t>
        </w:r>
      </w:ins>
      <w:ins w:id="441" w:author="Hayden Schilling" w:date="2020-12-21T17:18:00Z">
        <w:r w:rsidR="00820D2A">
          <w:rPr>
            <w:sz w:val="24"/>
            <w:szCs w:val="24"/>
          </w:rPr>
          <w:t>66.2</w:t>
        </w:r>
      </w:ins>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ins w:id="442" w:author="Hayden Schilling" w:date="2020-12-09T14:46:00Z">
        <w:r w:rsidR="001B7295">
          <w:rPr>
            <w:sz w:val="24"/>
            <w:szCs w:val="24"/>
          </w:rPr>
          <w:t>8</w:t>
        </w:r>
      </w:ins>
      <w:del w:id="443" w:author="Hayden Schilling" w:date="2020-12-09T14:46:00Z">
        <w:r w:rsidR="002A2C0E" w:rsidRPr="00AA122B" w:rsidDel="001B7295">
          <w:rPr>
            <w:sz w:val="24"/>
            <w:szCs w:val="24"/>
          </w:rPr>
          <w:delText>9</w:delText>
        </w:r>
      </w:del>
      <w:r w:rsidR="002A2C0E" w:rsidRPr="00AA122B">
        <w:rPr>
          <w:sz w:val="24"/>
          <w:szCs w:val="24"/>
        </w:rPr>
        <w:t>.</w:t>
      </w:r>
      <w:ins w:id="444" w:author="Hayden Schilling" w:date="2020-12-21T17:19:00Z">
        <w:r w:rsidR="00820D2A">
          <w:rPr>
            <w:sz w:val="24"/>
            <w:szCs w:val="24"/>
          </w:rPr>
          <w:t>4</w:t>
        </w:r>
      </w:ins>
      <w:del w:id="445" w:author="Hayden Schilling" w:date="2020-12-09T14:46:00Z">
        <w:r w:rsidR="002A2C0E" w:rsidRPr="00AA122B" w:rsidDel="001B7295">
          <w:rPr>
            <w:sz w:val="24"/>
            <w:szCs w:val="24"/>
          </w:rPr>
          <w:delText>8</w:delText>
        </w:r>
      </w:del>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0745F80"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ins w:id="446" w:author="Hayden Schilling" w:date="2020-11-29T15:21:00Z">
        <w:r w:rsidR="001428DA">
          <w:rPr>
            <w:sz w:val="24"/>
            <w:szCs w:val="24"/>
          </w:rPr>
          <w:t>7</w:t>
        </w:r>
      </w:ins>
      <w:del w:id="447" w:author="Hayden Schilling" w:date="2020-11-29T15:21:00Z">
        <w:r w:rsidR="00750F7C" w:rsidRPr="00AA122B" w:rsidDel="001428DA">
          <w:rPr>
            <w:sz w:val="24"/>
            <w:szCs w:val="24"/>
          </w:rPr>
          <w:delText>6</w:delText>
        </w:r>
      </w:del>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w:t>
      </w:r>
      <w:r w:rsidR="00750F7C" w:rsidRPr="00AA122B">
        <w:rPr>
          <w:sz w:val="24"/>
          <w:szCs w:val="24"/>
        </w:rPr>
        <w:lastRenderedPageBreak/>
        <w:t xml:space="preserve">multivariate generalised linear models with larger differences evident in the otolith chemistry data (Figure </w:t>
      </w:r>
      <w:ins w:id="448" w:author="Hayden Schilling" w:date="2020-11-29T15:21:00Z">
        <w:r w:rsidR="001428DA">
          <w:rPr>
            <w:sz w:val="24"/>
            <w:szCs w:val="24"/>
          </w:rPr>
          <w:t>7</w:t>
        </w:r>
      </w:ins>
      <w:del w:id="449" w:author="Hayden Schilling" w:date="2020-11-29T15:21:00Z">
        <w:r w:rsidR="00750F7C" w:rsidRPr="00AA122B" w:rsidDel="001428DA">
          <w:rPr>
            <w:sz w:val="24"/>
            <w:szCs w:val="24"/>
          </w:rPr>
          <w:delText>6</w:delText>
        </w:r>
      </w:del>
      <w:r w:rsidR="00750F7C" w:rsidRPr="00AA122B">
        <w:rPr>
          <w:sz w:val="24"/>
          <w:szCs w:val="24"/>
        </w:rPr>
        <w:t xml:space="preserve">a) than the otolith shape data (Figure </w:t>
      </w:r>
      <w:ins w:id="450" w:author="Hayden Schilling" w:date="2020-11-29T15:21:00Z">
        <w:r w:rsidR="001428DA">
          <w:rPr>
            <w:sz w:val="24"/>
            <w:szCs w:val="24"/>
          </w:rPr>
          <w:t>7</w:t>
        </w:r>
      </w:ins>
      <w:del w:id="451" w:author="Hayden Schilling" w:date="2020-11-29T15:21:00Z">
        <w:r w:rsidR="00750F7C" w:rsidRPr="00AA122B" w:rsidDel="001428DA">
          <w:rPr>
            <w:sz w:val="24"/>
            <w:szCs w:val="24"/>
          </w:rPr>
          <w:delText>6</w:delText>
        </w:r>
      </w:del>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ins w:id="452" w:author="Hayden Schilling" w:date="2020-11-29T15:21:00Z">
        <w:r w:rsidR="001428DA">
          <w:rPr>
            <w:sz w:val="24"/>
            <w:szCs w:val="24"/>
          </w:rPr>
          <w:t>7</w:t>
        </w:r>
      </w:ins>
      <w:del w:id="453" w:author="Hayden Schilling" w:date="2020-11-29T15:21:00Z">
        <w:r w:rsidR="00750F7C" w:rsidRPr="00AA122B" w:rsidDel="001428DA">
          <w:rPr>
            <w:sz w:val="24"/>
            <w:szCs w:val="24"/>
          </w:rPr>
          <w:delText>6</w:delText>
        </w:r>
      </w:del>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1AA7194D" w14:textId="56893158" w:rsidR="00FB5641" w:rsidDel="00235D51" w:rsidRDefault="001A4AE2" w:rsidP="004753C2">
      <w:pPr>
        <w:spacing w:line="360" w:lineRule="auto"/>
        <w:rPr>
          <w:del w:id="454" w:author="Hayden Schilling" w:date="2020-11-29T14:43:00Z"/>
          <w:i/>
          <w:iCs/>
          <w:sz w:val="24"/>
          <w:szCs w:val="24"/>
        </w:rPr>
      </w:pPr>
      <w:del w:id="455" w:author="Hayden Schilling" w:date="2020-11-29T14:43:00Z">
        <w:r w:rsidDel="00235D51">
          <w:rPr>
            <w:i/>
            <w:iCs/>
            <w:sz w:val="24"/>
            <w:szCs w:val="24"/>
          </w:rPr>
          <w:delText xml:space="preserve">3.2 </w:delText>
        </w:r>
      </w:del>
      <w:del w:id="456" w:author="Hayden Schilling" w:date="2020-11-22T19:40:00Z">
        <w:r w:rsidR="00FB5641" w:rsidDel="00F011E0">
          <w:rPr>
            <w:i/>
            <w:iCs/>
            <w:sz w:val="24"/>
            <w:szCs w:val="24"/>
          </w:rPr>
          <w:delText>Random Forest Analysis</w:delText>
        </w:r>
      </w:del>
    </w:p>
    <w:p w14:paraId="7CD56A86" w14:textId="26D74076" w:rsidR="00EF77F7" w:rsidRDefault="00EF77F7" w:rsidP="00EF77F7">
      <w:pPr>
        <w:spacing w:line="360" w:lineRule="auto"/>
        <w:rPr>
          <w:ins w:id="457" w:author="Hayden Schilling" w:date="2020-11-29T14:38:00Z"/>
          <w:sz w:val="24"/>
          <w:szCs w:val="24"/>
        </w:rPr>
      </w:pPr>
    </w:p>
    <w:p w14:paraId="3A043578" w14:textId="77777777" w:rsidR="00412FEC" w:rsidRDefault="00412FEC" w:rsidP="004753C2">
      <w:pPr>
        <w:spacing w:line="360" w:lineRule="auto"/>
        <w:ind w:firstLine="720"/>
        <w:rPr>
          <w:ins w:id="458" w:author="Hayden Schilling" w:date="2020-11-22T19:43:00Z"/>
          <w:sz w:val="24"/>
          <w:szCs w:val="24"/>
        </w:rPr>
      </w:pPr>
    </w:p>
    <w:p w14:paraId="7AF98F3E" w14:textId="6E16846B" w:rsidR="006E6BB6" w:rsidRPr="00AA122B" w:rsidRDefault="00FB5641" w:rsidP="004753C2">
      <w:pPr>
        <w:spacing w:line="360" w:lineRule="auto"/>
        <w:ind w:firstLine="720"/>
        <w:rPr>
          <w:b/>
          <w:bCs/>
          <w:sz w:val="24"/>
          <w:szCs w:val="24"/>
        </w:rPr>
      </w:pPr>
      <w:del w:id="459" w:author="Hayden Schilling" w:date="2020-11-22T19:42:00Z">
        <w:r w:rsidDel="00412FEC">
          <w:rPr>
            <w:sz w:val="24"/>
            <w:szCs w:val="24"/>
          </w:rPr>
          <w:delText>Both the random forest analysis using otolith chemistry data and the</w:delText>
        </w:r>
        <w:r w:rsidR="004623A5" w:rsidDel="00412FEC">
          <w:rPr>
            <w:sz w:val="24"/>
            <w:szCs w:val="24"/>
          </w:rPr>
          <w:delText xml:space="preserve"> random forest analysis using</w:delText>
        </w:r>
        <w:r w:rsidDel="00412FEC">
          <w:rPr>
            <w:sz w:val="24"/>
            <w:szCs w:val="24"/>
          </w:rPr>
          <w:delText xml:space="preserve"> combined otolith chemistry and shape data </w:delText>
        </w:r>
        <w:r w:rsidR="004623A5" w:rsidDel="00412FEC">
          <w:rPr>
            <w:sz w:val="24"/>
            <w:szCs w:val="24"/>
          </w:rPr>
          <w:delText>had 100% classification accuracy (0% OOB classification error)</w:delText>
        </w:r>
        <w:r w:rsidR="00E3547F" w:rsidDel="00412FEC">
          <w:rPr>
            <w:sz w:val="24"/>
            <w:szCs w:val="24"/>
          </w:rPr>
          <w:delText xml:space="preserve"> </w:delText>
        </w:r>
        <w:r w:rsidR="00AA497E" w:rsidDel="00412FEC">
          <w:rPr>
            <w:sz w:val="24"/>
            <w:szCs w:val="24"/>
          </w:rPr>
          <w:delText xml:space="preserve">clearly </w:delText>
        </w:r>
        <w:r w:rsidR="00E3547F" w:rsidDel="00412FEC">
          <w:rPr>
            <w:sz w:val="24"/>
            <w:szCs w:val="24"/>
          </w:rPr>
          <w:delText>suggesting the three sites are distinct populations</w:delText>
        </w:r>
        <w:r w:rsidR="004623A5" w:rsidDel="00412FEC">
          <w:rPr>
            <w:sz w:val="24"/>
            <w:szCs w:val="24"/>
          </w:rPr>
          <w:delText>.</w:delText>
        </w:r>
        <w:r w:rsidR="0041004D" w:rsidDel="00412FEC">
          <w:rPr>
            <w:sz w:val="24"/>
            <w:szCs w:val="24"/>
          </w:rPr>
          <w:delText xml:space="preserve"> This strong classification was clearly driven by the differences in otolith chemistry as </w:delText>
        </w:r>
        <w:r w:rsidR="004623A5" w:rsidDel="00412FEC">
          <w:rPr>
            <w:sz w:val="24"/>
            <w:szCs w:val="24"/>
          </w:rPr>
          <w:delText>the random forest analysis using only otolith shape had a</w:delText>
        </w:r>
        <w:r w:rsidR="00E3547F" w:rsidDel="00412FEC">
          <w:rPr>
            <w:sz w:val="24"/>
            <w:szCs w:val="24"/>
          </w:rPr>
          <w:delText xml:space="preserve"> lower</w:delText>
        </w:r>
        <w:r w:rsidR="00F211C3" w:rsidDel="00412FEC">
          <w:rPr>
            <w:sz w:val="24"/>
            <w:szCs w:val="24"/>
          </w:rPr>
          <w:delText xml:space="preserve"> but still high</w:delText>
        </w:r>
        <w:r w:rsidR="004623A5" w:rsidDel="00412FEC">
          <w:rPr>
            <w:sz w:val="24"/>
            <w:szCs w:val="24"/>
          </w:rPr>
          <w:delText xml:space="preserve"> overall accuracy of 74.07% (25.93% OOB classification error)</w:delText>
        </w:r>
        <w:r w:rsidR="001C7117" w:rsidDel="00412FEC">
          <w:rPr>
            <w:sz w:val="24"/>
            <w:szCs w:val="24"/>
          </w:rPr>
          <w:delText>.</w:delText>
        </w:r>
        <w:r w:rsidR="00F211C3" w:rsidDel="00412FEC">
          <w:rPr>
            <w:sz w:val="24"/>
            <w:szCs w:val="24"/>
          </w:rPr>
          <w:delText xml:space="preserve"> </w:delText>
        </w:r>
        <w:r w:rsidR="001C7117" w:rsidDel="00412FEC">
          <w:rPr>
            <w:sz w:val="24"/>
            <w:szCs w:val="24"/>
          </w:rPr>
          <w:delText>This</w:delText>
        </w:r>
        <w:r w:rsidR="00F211C3" w:rsidDel="00412FEC">
          <w:rPr>
            <w:sz w:val="24"/>
            <w:szCs w:val="24"/>
          </w:rPr>
          <w:delText xml:space="preserve"> is more than double the accuracy that would be expected if assignment was driven by chance</w:delText>
        </w:r>
        <w:r w:rsidR="004623A5" w:rsidDel="00412FEC">
          <w:rPr>
            <w:sz w:val="24"/>
            <w:szCs w:val="24"/>
          </w:rPr>
          <w:delText xml:space="preserve">. The OOB classification error rate </w:delText>
        </w:r>
        <w:r w:rsidR="0041004D" w:rsidDel="00412FEC">
          <w:rPr>
            <w:sz w:val="24"/>
            <w:szCs w:val="24"/>
          </w:rPr>
          <w:delText xml:space="preserve">in the analysis based on shape data </w:delText>
        </w:r>
        <w:r w:rsidR="004623A5" w:rsidDel="00412FEC">
          <w:rPr>
            <w:sz w:val="24"/>
            <w:szCs w:val="24"/>
          </w:rPr>
          <w:delText>ranged from 16.67 % for fish from the Agra site to 38.89% for fish from the Naorora site (Table 2).</w:delText>
        </w:r>
      </w:del>
      <w:r w:rsidR="006E6BB6"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369F2088"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ins w:id="460" w:author="Hayden Schilling" w:date="2020-11-29T15:22:00Z">
        <w:r w:rsidR="001428DA">
          <w:rPr>
            <w:bCs/>
            <w:sz w:val="24"/>
            <w:szCs w:val="24"/>
          </w:rPr>
          <w:t xml:space="preserve"> </w:t>
        </w:r>
        <w:bookmarkStart w:id="461" w:name="_Hlk57560358"/>
        <w:r w:rsidR="001428DA">
          <w:rPr>
            <w:bCs/>
            <w:sz w:val="24"/>
            <w:szCs w:val="24"/>
          </w:rPr>
          <w:t xml:space="preserve">We showed that </w:t>
        </w:r>
      </w:ins>
      <w:ins w:id="462" w:author="Hayden Schilling" w:date="2020-11-29T15:24:00Z">
        <w:r w:rsidR="001428DA">
          <w:rPr>
            <w:bCs/>
            <w:sz w:val="24"/>
            <w:szCs w:val="24"/>
          </w:rPr>
          <w:t>distance-based</w:t>
        </w:r>
      </w:ins>
      <w:ins w:id="463" w:author="Hayden Schilling" w:date="2020-11-29T15:22:00Z">
        <w:r w:rsidR="001428DA">
          <w:rPr>
            <w:bCs/>
            <w:sz w:val="24"/>
            <w:szCs w:val="24"/>
          </w:rPr>
          <w:t xml:space="preserve"> analys</w:t>
        </w:r>
      </w:ins>
      <w:ins w:id="464" w:author="Hayden Schilling" w:date="2020-11-29T15:24:00Z">
        <w:r w:rsidR="001428DA">
          <w:rPr>
            <w:bCs/>
            <w:sz w:val="24"/>
            <w:szCs w:val="24"/>
          </w:rPr>
          <w:t>e</w:t>
        </w:r>
      </w:ins>
      <w:ins w:id="465" w:author="Hayden Schilling" w:date="2020-11-29T15:22:00Z">
        <w:r w:rsidR="001428DA">
          <w:rPr>
            <w:bCs/>
            <w:sz w:val="24"/>
            <w:szCs w:val="24"/>
          </w:rPr>
          <w:t>s including PERMANOVA are not appropriate for</w:t>
        </w:r>
      </w:ins>
      <w:ins w:id="466" w:author="Hayden Schilling" w:date="2020-11-29T15:24:00Z">
        <w:r w:rsidR="001428DA">
          <w:rPr>
            <w:bCs/>
            <w:sz w:val="24"/>
            <w:szCs w:val="24"/>
          </w:rPr>
          <w:t xml:space="preserve"> </w:t>
        </w:r>
      </w:ins>
      <w:ins w:id="467" w:author="Hayden Schilling" w:date="2020-12-21T12:24:00Z">
        <w:r w:rsidR="00EF46D6">
          <w:rPr>
            <w:bCs/>
            <w:sz w:val="24"/>
            <w:szCs w:val="24"/>
          </w:rPr>
          <w:t>our</w:t>
        </w:r>
      </w:ins>
      <w:ins w:id="468" w:author="Hayden Schilling" w:date="2020-11-29T15:22:00Z">
        <w:r w:rsidR="001428DA">
          <w:rPr>
            <w:bCs/>
            <w:sz w:val="24"/>
            <w:szCs w:val="24"/>
          </w:rPr>
          <w:t xml:space="preserve"> otolith chemistry data due to </w:t>
        </w:r>
      </w:ins>
      <w:ins w:id="469" w:author="Hayden Schilling" w:date="2020-11-29T15:23:00Z">
        <w:r w:rsidR="001428DA">
          <w:rPr>
            <w:bCs/>
            <w:sz w:val="24"/>
            <w:szCs w:val="24"/>
          </w:rPr>
          <w:t>violations of the assumption of homogeneity of variance</w:t>
        </w:r>
      </w:ins>
      <w:ins w:id="470" w:author="Hayden Schilling" w:date="2020-11-29T15:24:00Z">
        <w:r w:rsidR="001428DA">
          <w:rPr>
            <w:bCs/>
            <w:sz w:val="24"/>
            <w:szCs w:val="24"/>
          </w:rPr>
          <w:t xml:space="preserve"> stemming from a non-linear mean variance relationship in the data</w:t>
        </w:r>
      </w:ins>
      <w:ins w:id="471" w:author="Hayden Schilling" w:date="2020-11-29T15:23:00Z">
        <w:r w:rsidR="001428DA">
          <w:rPr>
            <w:bCs/>
            <w:sz w:val="24"/>
            <w:szCs w:val="24"/>
          </w:rPr>
          <w:t>.</w:t>
        </w:r>
      </w:ins>
      <w:r w:rsidRPr="00AA122B">
        <w:rPr>
          <w:bCs/>
          <w:sz w:val="24"/>
          <w:szCs w:val="24"/>
        </w:rPr>
        <w:t xml:space="preserve"> </w:t>
      </w:r>
      <w:del w:id="472" w:author="Hayden Schilling" w:date="2020-11-29T15:23:00Z">
        <w:r w:rsidR="0041004D" w:rsidDel="001428DA">
          <w:rPr>
            <w:bCs/>
            <w:sz w:val="24"/>
            <w:szCs w:val="24"/>
          </w:rPr>
          <w:delText xml:space="preserve">Using </w:delText>
        </w:r>
      </w:del>
      <w:ins w:id="473" w:author="Hayden Schilling" w:date="2020-11-29T15:25:00Z">
        <w:r w:rsidR="001428DA">
          <w:rPr>
            <w:bCs/>
            <w:sz w:val="24"/>
            <w:szCs w:val="24"/>
          </w:rPr>
          <w:t>This mean-variance relationship can be directly modelled with MGLMs</w:t>
        </w:r>
      </w:ins>
      <w:ins w:id="474" w:author="Hayden Schilling" w:date="2020-11-29T15:23:00Z">
        <w:r w:rsidR="001428DA">
          <w:rPr>
            <w:bCs/>
            <w:sz w:val="24"/>
            <w:szCs w:val="24"/>
          </w:rPr>
          <w:t xml:space="preserve"> </w:t>
        </w:r>
      </w:ins>
      <w:ins w:id="475" w:author="Hayden Schilling" w:date="2020-11-29T15:25:00Z">
        <w:r w:rsidR="001428DA">
          <w:rPr>
            <w:bCs/>
            <w:sz w:val="24"/>
            <w:szCs w:val="24"/>
          </w:rPr>
          <w:t xml:space="preserve">which we then use to show that </w:t>
        </w:r>
      </w:ins>
      <w:del w:id="476" w:author="Hayden Schilling" w:date="2020-11-29T15:25:00Z">
        <w:r w:rsidR="0041004D" w:rsidDel="001428DA">
          <w:rPr>
            <w:bCs/>
            <w:sz w:val="24"/>
            <w:szCs w:val="24"/>
          </w:rPr>
          <w:delText xml:space="preserve">MGLMs we clearly showed </w:delText>
        </w:r>
        <w:r w:rsidR="0041004D" w:rsidRPr="00AA122B" w:rsidDel="001428DA">
          <w:rPr>
            <w:bCs/>
            <w:sz w:val="24"/>
            <w:szCs w:val="24"/>
          </w:rPr>
          <w:delText xml:space="preserve">that </w:delText>
        </w:r>
      </w:del>
      <w:del w:id="477" w:author="Hayden Schilling" w:date="2020-11-29T15:48:00Z">
        <w:r w:rsidR="0041004D" w:rsidRPr="00AA122B" w:rsidDel="00C07C4B">
          <w:rPr>
            <w:bCs/>
            <w:sz w:val="24"/>
            <w:szCs w:val="24"/>
          </w:rPr>
          <w:delText xml:space="preserve">three groups of </w:delText>
        </w:r>
      </w:del>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ins w:id="478" w:author="Hayden Schilling" w:date="2020-11-29T15:48:00Z">
        <w:r w:rsidR="00C07C4B">
          <w:rPr>
            <w:bCs/>
            <w:sz w:val="24"/>
            <w:szCs w:val="24"/>
          </w:rPr>
          <w:t xml:space="preserve">from three sites </w:t>
        </w:r>
      </w:ins>
      <w:r w:rsidR="0041004D" w:rsidRPr="00AA122B">
        <w:rPr>
          <w:bCs/>
          <w:sz w:val="24"/>
          <w:szCs w:val="24"/>
        </w:rPr>
        <w:t xml:space="preserve">have clear differences in both otolith chemistry and </w:t>
      </w:r>
      <w:del w:id="479" w:author="Hayden Schilling" w:date="2020-12-21T12:24:00Z">
        <w:r w:rsidR="0041004D" w:rsidRPr="00AA122B" w:rsidDel="00EF46D6">
          <w:rPr>
            <w:bCs/>
            <w:sz w:val="24"/>
            <w:szCs w:val="24"/>
          </w:rPr>
          <w:delText xml:space="preserve">otolith </w:delText>
        </w:r>
      </w:del>
      <w:r w:rsidR="0041004D" w:rsidRPr="00AA122B">
        <w:rPr>
          <w:bCs/>
          <w:sz w:val="24"/>
          <w:szCs w:val="24"/>
        </w:rPr>
        <w:t>shape</w:t>
      </w:r>
      <w:del w:id="480" w:author="Hayden Schilling" w:date="2020-12-21T12:24:00Z">
        <w:r w:rsidR="0041004D" w:rsidDel="00EF46D6">
          <w:rPr>
            <w:bCs/>
            <w:sz w:val="24"/>
            <w:szCs w:val="24"/>
          </w:rPr>
          <w:delText xml:space="preserve"> based</w:delText>
        </w:r>
      </w:del>
      <w:r w:rsidR="0041004D">
        <w:rPr>
          <w:bCs/>
          <w:sz w:val="24"/>
          <w:szCs w:val="24"/>
        </w:rPr>
        <w:t>.</w:t>
      </w:r>
      <w:bookmarkEnd w:id="461"/>
      <w:r w:rsidR="0041004D">
        <w:rPr>
          <w:bCs/>
          <w:sz w:val="24"/>
          <w:szCs w:val="24"/>
        </w:rPr>
        <w:t xml:space="preserve"> </w:t>
      </w:r>
      <w:del w:id="481" w:author="Hayden Schilling" w:date="2020-11-29T15:22:00Z">
        <w:r w:rsidR="0041004D" w:rsidDel="001428DA">
          <w:rPr>
            <w:bCs/>
            <w:sz w:val="24"/>
            <w:szCs w:val="24"/>
          </w:rPr>
          <w:delText xml:space="preserve">This was confirmed using a random forest classification approach which also identified differences between </w:delText>
        </w:r>
        <w:r w:rsidR="00C70378" w:rsidDel="001428DA">
          <w:rPr>
            <w:bCs/>
            <w:sz w:val="24"/>
            <w:szCs w:val="24"/>
          </w:rPr>
          <w:delText>all</w:delText>
        </w:r>
        <w:r w:rsidR="0041004D" w:rsidDel="001428DA">
          <w:rPr>
            <w:bCs/>
            <w:sz w:val="24"/>
            <w:szCs w:val="24"/>
          </w:rPr>
          <w:delText xml:space="preserve"> three groups. </w:delText>
        </w:r>
        <w:r w:rsidR="00C70378" w:rsidDel="001428DA">
          <w:rPr>
            <w:bCs/>
            <w:sz w:val="24"/>
            <w:szCs w:val="24"/>
          </w:rPr>
          <w:delText xml:space="preserve">Both the MGLM and random forest classification results provide strong evidence that </w:delText>
        </w:r>
        <w:r w:rsidR="00C70378" w:rsidDel="001428DA">
          <w:rPr>
            <w:bCs/>
            <w:i/>
            <w:iCs/>
            <w:sz w:val="24"/>
            <w:szCs w:val="24"/>
          </w:rPr>
          <w:delText xml:space="preserve">C. </w:delText>
        </w:r>
        <w:r w:rsidR="00C70378" w:rsidRPr="00C70378" w:rsidDel="001428DA">
          <w:rPr>
            <w:bCs/>
            <w:i/>
            <w:iCs/>
            <w:sz w:val="24"/>
            <w:szCs w:val="24"/>
          </w:rPr>
          <w:delText>striata</w:delText>
        </w:r>
        <w:r w:rsidR="00C70378" w:rsidDel="001428DA">
          <w:rPr>
            <w:bCs/>
            <w:sz w:val="24"/>
            <w:szCs w:val="24"/>
          </w:rPr>
          <w:delText xml:space="preserve"> should be managed on a regional rather than at a national</w:delText>
        </w:r>
        <w:r w:rsidR="00E8369A" w:rsidDel="001428DA">
          <w:rPr>
            <w:bCs/>
            <w:sz w:val="24"/>
            <w:szCs w:val="24"/>
          </w:rPr>
          <w:delText xml:space="preserve"> scale</w:delText>
        </w:r>
        <w:r w:rsidR="00C70378" w:rsidDel="001428DA">
          <w:rPr>
            <w:bCs/>
            <w:sz w:val="24"/>
            <w:szCs w:val="24"/>
          </w:rPr>
          <w:delText xml:space="preserve">. </w:delText>
        </w:r>
      </w:del>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367D857E"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ins w:id="482" w:author="Hayden Schilling" w:date="2020-11-29T15:49:00Z">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ins>
      <w:del w:id="483" w:author="Hayden Schilling" w:date="2020-11-29T15:49:00Z">
        <w:r w:rsidRPr="00AA122B" w:rsidDel="00C07C4B">
          <w:rPr>
            <w:sz w:val="24"/>
            <w:szCs w:val="24"/>
          </w:rPr>
          <w:delText xml:space="preserve"> between </w:delText>
        </w:r>
        <w:r w:rsidR="00027CC9" w:rsidRPr="00AA122B" w:rsidDel="00C07C4B">
          <w:rPr>
            <w:sz w:val="24"/>
            <w:szCs w:val="24"/>
          </w:rPr>
          <w:delText>three</w:delText>
        </w:r>
        <w:r w:rsidRPr="00AA122B" w:rsidDel="00C07C4B">
          <w:rPr>
            <w:sz w:val="24"/>
            <w:szCs w:val="24"/>
          </w:rPr>
          <w:delText xml:space="preserve"> populations of</w:delText>
        </w:r>
      </w:del>
      <w:r w:rsidRPr="00AA122B">
        <w:rPr>
          <w:sz w:val="24"/>
          <w:szCs w:val="24"/>
        </w:rPr>
        <w:t xml:space="preserve"> </w:t>
      </w:r>
      <w:r w:rsidR="00575129" w:rsidRPr="00AA122B">
        <w:rPr>
          <w:i/>
          <w:sz w:val="24"/>
          <w:szCs w:val="24"/>
        </w:rPr>
        <w:t>C. striata</w:t>
      </w:r>
      <w:r w:rsidR="00575129" w:rsidRPr="00AA122B">
        <w:rPr>
          <w:sz w:val="24"/>
          <w:szCs w:val="24"/>
        </w:rPr>
        <w:t xml:space="preserve"> </w:t>
      </w:r>
      <w:ins w:id="484" w:author="Hayden Schilling" w:date="2020-11-29T15:49:00Z">
        <w:r w:rsidR="00C07C4B">
          <w:rPr>
            <w:sz w:val="24"/>
            <w:szCs w:val="24"/>
          </w:rPr>
          <w:t>collected from three sites</w:t>
        </w:r>
      </w:ins>
      <w:del w:id="485" w:author="Hayden Schilling" w:date="2020-11-29T15:49:00Z">
        <w:r w:rsidRPr="00AA122B" w:rsidDel="00C07C4B">
          <w:rPr>
            <w:sz w:val="24"/>
            <w:szCs w:val="24"/>
          </w:rPr>
          <w:delText>using both otolith chemistry data and otolith shape data</w:delText>
        </w:r>
      </w:del>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del w:id="486" w:author="Hayden Schilling" w:date="2020-11-29T15:50:00Z">
        <w:r w:rsidR="00CA22BA" w:rsidDel="00C07C4B">
          <w:rPr>
            <w:sz w:val="24"/>
            <w:szCs w:val="24"/>
          </w:rPr>
          <w:delText xml:space="preserve"> which are commonly used when the assumptions of MANOVA </w:delText>
        </w:r>
        <w:r w:rsidR="00E8369A" w:rsidDel="00C07C4B">
          <w:rPr>
            <w:sz w:val="24"/>
            <w:szCs w:val="24"/>
          </w:rPr>
          <w:delText>can not</w:delText>
        </w:r>
        <w:r w:rsidR="00CA22BA" w:rsidDel="00C07C4B">
          <w:rPr>
            <w:sz w:val="24"/>
            <w:szCs w:val="24"/>
          </w:rPr>
          <w:delText xml:space="preserve"> be met</w:delText>
        </w:r>
      </w:del>
      <w:r w:rsidR="00CA22BA">
        <w:rPr>
          <w:sz w:val="24"/>
          <w:szCs w:val="24"/>
        </w:rPr>
        <w:t>.</w:t>
      </w:r>
      <w:ins w:id="487" w:author="Hayden Schilling" w:date="2020-11-29T15:50:00Z">
        <w:r w:rsidR="00C07C4B">
          <w:rPr>
            <w:sz w:val="24"/>
            <w:szCs w:val="24"/>
          </w:rPr>
          <w:t xml:space="preserve"> We demonstrated that in some instances such as our example, distance-based analyses are not appropriate due to violations of the assumption of </w:t>
        </w:r>
        <w:r w:rsidR="00C07C4B">
          <w:rPr>
            <w:bCs/>
            <w:sz w:val="24"/>
            <w:szCs w:val="24"/>
          </w:rPr>
          <w:t>homogeneity of variance</w:t>
        </w:r>
      </w:ins>
      <w:ins w:id="488" w:author="Hayden Schilling" w:date="2020-11-29T15:51:00Z">
        <w:r w:rsidR="00C07C4B">
          <w:rPr>
            <w:bCs/>
            <w:sz w:val="24"/>
            <w:szCs w:val="24"/>
          </w:rPr>
          <w:t xml:space="preserve">. </w:t>
        </w:r>
      </w:ins>
      <w:del w:id="489" w:author="Hayden Schilling" w:date="2020-11-29T15:50:00Z">
        <w:r w:rsidR="00291409" w:rsidRPr="00AA122B" w:rsidDel="00C07C4B">
          <w:rPr>
            <w:sz w:val="24"/>
            <w:szCs w:val="24"/>
          </w:rPr>
          <w:delText xml:space="preserve"> </w:delText>
        </w:r>
      </w:del>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w:t>
      </w:r>
      <w:del w:id="490" w:author="Hayden Schilling" w:date="2020-11-29T15:55:00Z">
        <w:r w:rsidR="00961AC4" w:rsidRPr="00AA122B" w:rsidDel="00001F05">
          <w:rPr>
            <w:sz w:val="24"/>
            <w:szCs w:val="24"/>
          </w:rPr>
          <w:delText>see</w:delText>
        </w:r>
        <w:r w:rsidR="00DA370C" w:rsidRPr="00AA122B" w:rsidDel="00001F05">
          <w:rPr>
            <w:sz w:val="24"/>
            <w:szCs w:val="24"/>
          </w:rPr>
          <w:delText xml:space="preserve"> </w:delText>
        </w:r>
      </w:del>
      <w:ins w:id="491" w:author="Hayden Schilling" w:date="2020-11-29T15:55:00Z">
        <w:r w:rsidR="00001F05">
          <w:rPr>
            <w:sz w:val="24"/>
            <w:szCs w:val="24"/>
          </w:rPr>
          <w:t>describe the biggest advantage</w:t>
        </w:r>
      </w:ins>
      <w:ins w:id="492" w:author="Hayden Schilling" w:date="2020-12-21T12:24:00Z">
        <w:r w:rsidR="00EF46D6">
          <w:rPr>
            <w:sz w:val="24"/>
            <w:szCs w:val="24"/>
          </w:rPr>
          <w:t>s</w:t>
        </w:r>
      </w:ins>
      <w:ins w:id="493" w:author="Hayden Schilling" w:date="2020-11-29T15:55:00Z">
        <w:r w:rsidR="00001F05">
          <w:rPr>
            <w:sz w:val="24"/>
            <w:szCs w:val="24"/>
          </w:rPr>
          <w:t xml:space="preserve"> of </w:t>
        </w:r>
      </w:ins>
      <w:del w:id="494" w:author="Hayden Schilling" w:date="2020-11-29T15:55:00Z">
        <w:r w:rsidR="008B2EB0" w:rsidDel="00001F05">
          <w:rPr>
            <w:sz w:val="24"/>
            <w:szCs w:val="24"/>
          </w:rPr>
          <w:delText>a number of</w:delText>
        </w:r>
        <w:r w:rsidR="00DA370C" w:rsidRPr="00AA122B" w:rsidDel="00001F05">
          <w:rPr>
            <w:sz w:val="24"/>
            <w:szCs w:val="24"/>
          </w:rPr>
          <w:delText xml:space="preserve"> advantages </w:delText>
        </w:r>
        <w:r w:rsidR="008B2EB0" w:rsidDel="00001F05">
          <w:rPr>
            <w:sz w:val="24"/>
            <w:szCs w:val="24"/>
          </w:rPr>
          <w:delText>in</w:delText>
        </w:r>
        <w:r w:rsidR="00DA370C" w:rsidRPr="00AA122B" w:rsidDel="00001F05">
          <w:rPr>
            <w:sz w:val="24"/>
            <w:szCs w:val="24"/>
          </w:rPr>
          <w:delText xml:space="preserve"> </w:delText>
        </w:r>
      </w:del>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ins w:id="495" w:author="Hayden Schilling" w:date="2020-11-29T15:56:00Z">
        <w:r w:rsidR="00001F05">
          <w:rPr>
            <w:sz w:val="24"/>
            <w:szCs w:val="24"/>
          </w:rPr>
          <w:t xml:space="preserve"> below</w:t>
        </w:r>
      </w:ins>
      <w:r w:rsidR="00CA22BA">
        <w:rPr>
          <w:sz w:val="24"/>
          <w:szCs w:val="24"/>
        </w:rPr>
        <w:t>.</w:t>
      </w:r>
      <w:r w:rsidR="008B2EB0">
        <w:rPr>
          <w:sz w:val="24"/>
          <w:szCs w:val="24"/>
        </w:rPr>
        <w:t xml:space="preserve"> </w:t>
      </w:r>
    </w:p>
    <w:p w14:paraId="295F5DFA" w14:textId="257FB6C6" w:rsidR="00EF46D6" w:rsidRPr="00EF46D6" w:rsidRDefault="00EF46D6" w:rsidP="00EF46D6">
      <w:pPr>
        <w:spacing w:line="360" w:lineRule="auto"/>
        <w:ind w:firstLine="720"/>
        <w:rPr>
          <w:ins w:id="496" w:author="Hayden Schilling" w:date="2020-12-21T12:25:00Z"/>
          <w:sz w:val="24"/>
          <w:szCs w:val="24"/>
        </w:rPr>
      </w:pPr>
      <w:bookmarkStart w:id="497" w:name="_Hlk59445328"/>
      <w:ins w:id="498" w:author="Hayden Schilling" w:date="2020-12-21T12:25:00Z">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ins>
      <w:ins w:id="499" w:author="Hayden Schilling" w:date="2020-12-22T10:16:00Z">
        <w:r w:rsidR="00AF3434">
          <w:rPr>
            <w:sz w:val="24"/>
            <w:szCs w:val="24"/>
          </w:rPr>
          <w:t xml:space="preserve">models </w:t>
        </w:r>
      </w:ins>
      <w:ins w:id="500" w:author="Hayden Schilling" w:date="2020-12-21T12:25:00Z">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ins>
      <w:ins w:id="501" w:author="Hayden Schilling" w:date="2020-12-22T10:16:00Z">
        <w:r w:rsidR="00AF3434">
          <w:rPr>
            <w:sz w:val="24"/>
            <w:szCs w:val="24"/>
          </w:rPr>
          <w:t xml:space="preserve"> or gamma</w:t>
        </w:r>
      </w:ins>
      <w:ins w:id="502" w:author="Hayden Schilling" w:date="2020-12-21T12:25:00Z">
        <w:r w:rsidRPr="00EF46D6">
          <w:rPr>
            <w:sz w:val="24"/>
            <w:szCs w:val="24"/>
          </w:rPr>
          <w:t xml:space="preserve"> error distribution</w:t>
        </w:r>
      </w:ins>
      <w:ins w:id="503" w:author="Hayden Schilling" w:date="2020-12-22T10:16:00Z">
        <w:r w:rsidR="00AF3434">
          <w:rPr>
            <w:sz w:val="24"/>
            <w:szCs w:val="24"/>
          </w:rPr>
          <w:t>s</w:t>
        </w:r>
      </w:ins>
      <w:ins w:id="504" w:author="Hayden Schilling" w:date="2020-12-21T12:25:00Z">
        <w:r w:rsidRPr="00EF46D6">
          <w:rPr>
            <w:sz w:val="24"/>
            <w:szCs w:val="24"/>
          </w:rPr>
          <w:t xml:space="preserve"> w</w:t>
        </w:r>
      </w:ins>
      <w:ins w:id="505" w:author="Hayden Schilling" w:date="2020-12-22T10:16:00Z">
        <w:r w:rsidR="00AF3434">
          <w:rPr>
            <w:sz w:val="24"/>
            <w:szCs w:val="24"/>
          </w:rPr>
          <w:t>ere</w:t>
        </w:r>
      </w:ins>
      <w:ins w:id="506" w:author="Hayden Schilling" w:date="2020-12-21T12:25:00Z">
        <w:r w:rsidRPr="00EF46D6">
          <w:rPr>
            <w:sz w:val="24"/>
            <w:szCs w:val="24"/>
          </w:rPr>
          <w:t xml:space="preserve"> an appropriate fit to the otolith chemistry and otolith shape data, thus accounting for the non-linear mean-variance relationship (Figures 2 &amp; 3). Not only do MGLM’s help to avoid misleading results but they have also been shown to have greater power at detecting effects when compared to traditional distance based approaches (</w:t>
        </w:r>
        <w:r w:rsidRPr="00EF46D6">
          <w:rPr>
            <w:sz w:val="24"/>
            <w:szCs w:val="24"/>
          </w:rPr>
          <w:fldChar w:fldCharType="begin"/>
        </w:r>
        <w:r w:rsidRPr="00EF46D6">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Pr="00EF46D6">
          <w:rPr>
            <w:sz w:val="24"/>
            <w:szCs w:val="24"/>
          </w:rPr>
          <w:fldChar w:fldCharType="separate"/>
        </w:r>
        <w:r w:rsidRPr="00EF46D6">
          <w:rPr>
            <w:sz w:val="24"/>
            <w:szCs w:val="24"/>
          </w:rPr>
          <w:t>Warton et al. 2012)</w:t>
        </w:r>
        <w:r w:rsidRPr="00EF46D6">
          <w:rPr>
            <w:sz w:val="24"/>
            <w:szCs w:val="24"/>
          </w:rPr>
          <w:fldChar w:fldCharType="end"/>
        </w:r>
        <w:r w:rsidRPr="00EF46D6">
          <w:rPr>
            <w:sz w:val="24"/>
            <w:szCs w:val="24"/>
          </w:rPr>
          <w:t>. Warton et al. 2012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ins>
      <w:ins w:id="507" w:author="Hayden Schilling" w:date="2020-12-22T19:52:00Z">
        <w:r w:rsidR="005810B5">
          <w:rPr>
            <w:sz w:val="24"/>
            <w:szCs w:val="24"/>
          </w:rPr>
          <w:t xml:space="preserve"> We have also demonstrated the flexibility of MGLMs with our combined shape and chemistry analysis which used different error distributions for the two datasets which</w:t>
        </w:r>
      </w:ins>
      <w:ins w:id="508" w:author="Hayden Schilling" w:date="2020-12-22T19:53:00Z">
        <w:r w:rsidR="005810B5">
          <w:rPr>
            <w:sz w:val="24"/>
            <w:szCs w:val="24"/>
          </w:rPr>
          <w:t xml:space="preserve"> ensures both datasets are treated appropriately in the same analysis.</w:t>
        </w:r>
      </w:ins>
    </w:p>
    <w:bookmarkEnd w:id="497"/>
    <w:p w14:paraId="41EC83D0" w14:textId="07BE44BB" w:rsidR="00531D58" w:rsidRPr="00AA122B" w:rsidDel="00EF46D6" w:rsidRDefault="00961AC4" w:rsidP="004753C2">
      <w:pPr>
        <w:spacing w:line="360" w:lineRule="auto"/>
        <w:ind w:firstLine="720"/>
        <w:rPr>
          <w:del w:id="509" w:author="Hayden Schilling" w:date="2020-12-21T12:25:00Z"/>
          <w:sz w:val="24"/>
          <w:szCs w:val="24"/>
        </w:rPr>
      </w:pPr>
      <w:del w:id="510" w:author="Hayden Schilling" w:date="2020-11-29T15:56:00Z">
        <w:r w:rsidRPr="00AA122B" w:rsidDel="00001F05">
          <w:rPr>
            <w:sz w:val="24"/>
            <w:szCs w:val="24"/>
          </w:rPr>
          <w:delText>F</w:delText>
        </w:r>
        <w:r w:rsidR="00DA370C" w:rsidRPr="00AA122B" w:rsidDel="00001F05">
          <w:rPr>
            <w:sz w:val="24"/>
            <w:szCs w:val="24"/>
          </w:rPr>
          <w:delText>irstly,</w:delText>
        </w:r>
      </w:del>
      <w:del w:id="511" w:author="Hayden Schilling" w:date="2020-12-21T12:25:00Z">
        <w:r w:rsidR="008B2EB0" w:rsidDel="00EF46D6">
          <w:rPr>
            <w:sz w:val="24"/>
            <w:szCs w:val="24"/>
          </w:rPr>
          <w:delText xml:space="preserve"> the</w:delText>
        </w:r>
        <w:r w:rsidR="00DA370C" w:rsidRPr="00AA122B" w:rsidDel="00EF46D6">
          <w:rPr>
            <w:sz w:val="24"/>
            <w:szCs w:val="24"/>
          </w:rPr>
          <w:delText xml:space="preserve"> assumptions </w:delText>
        </w:r>
        <w:r w:rsidR="008B2EB0" w:rsidDel="00EF46D6">
          <w:rPr>
            <w:sz w:val="24"/>
            <w:szCs w:val="24"/>
          </w:rPr>
          <w:delText xml:space="preserve">of MGLMs </w:delText>
        </w:r>
        <w:r w:rsidR="00DA370C" w:rsidRPr="00AA122B" w:rsidDel="00EF46D6">
          <w:rPr>
            <w:sz w:val="24"/>
            <w:szCs w:val="24"/>
          </w:rPr>
          <w:delText xml:space="preserve">can be </w:delText>
        </w:r>
        <w:r w:rsidR="00711444" w:rsidDel="00EF46D6">
          <w:rPr>
            <w:sz w:val="24"/>
            <w:szCs w:val="24"/>
          </w:rPr>
          <w:delText>easily</w:delText>
        </w:r>
        <w:r w:rsidR="00DA370C" w:rsidRPr="00AA122B" w:rsidDel="00EF46D6">
          <w:rPr>
            <w:sz w:val="24"/>
            <w:szCs w:val="24"/>
          </w:rPr>
          <w:delText xml:space="preserve"> checked and the appropriateness of the models assessed before any inference is made from the results. We demonstrated this using </w:delText>
        </w:r>
        <w:r w:rsidR="00A36276" w:rsidRPr="00AA122B" w:rsidDel="00EF46D6">
          <w:rPr>
            <w:sz w:val="24"/>
            <w:szCs w:val="24"/>
          </w:rPr>
          <w:delText xml:space="preserve">mean-variance plots and </w:delText>
        </w:r>
        <w:r w:rsidR="00DA370C" w:rsidRPr="00AA122B" w:rsidDel="00EF46D6">
          <w:rPr>
            <w:sz w:val="24"/>
            <w:szCs w:val="24"/>
          </w:rPr>
          <w:delText xml:space="preserve">residual plots in our case study where we demonstrated that the </w:delText>
        </w:r>
        <w:r w:rsidR="00E5081E" w:rsidRPr="00AA122B" w:rsidDel="00EF46D6">
          <w:rPr>
            <w:sz w:val="24"/>
            <w:szCs w:val="24"/>
          </w:rPr>
          <w:delText>M</w:delText>
        </w:r>
        <w:r w:rsidR="00DA370C" w:rsidRPr="00AA122B" w:rsidDel="00EF46D6">
          <w:rPr>
            <w:sz w:val="24"/>
            <w:szCs w:val="24"/>
          </w:rPr>
          <w:delText xml:space="preserve">GLM </w:delText>
        </w:r>
        <w:r w:rsidR="00954F71" w:rsidRPr="00AA122B" w:rsidDel="00EF46D6">
          <w:rPr>
            <w:sz w:val="24"/>
            <w:szCs w:val="24"/>
          </w:rPr>
          <w:delText xml:space="preserve">with a </w:delText>
        </w:r>
      </w:del>
      <w:del w:id="512" w:author="Hayden Schilling" w:date="2020-11-29T15:51:00Z">
        <w:r w:rsidR="00954F71" w:rsidRPr="00AA122B" w:rsidDel="00C07C4B">
          <w:rPr>
            <w:sz w:val="24"/>
            <w:szCs w:val="24"/>
          </w:rPr>
          <w:delText>t</w:delText>
        </w:r>
      </w:del>
      <w:del w:id="513" w:author="Hayden Schilling" w:date="2020-12-21T12:25:00Z">
        <w:r w:rsidR="00954F71" w:rsidRPr="00AA122B" w:rsidDel="00EF46D6">
          <w:rPr>
            <w:sz w:val="24"/>
            <w:szCs w:val="24"/>
          </w:rPr>
          <w:delText>weedie</w:delText>
        </w:r>
        <w:r w:rsidR="00B879F7" w:rsidRPr="00AA122B" w:rsidDel="00EF46D6">
          <w:rPr>
            <w:sz w:val="24"/>
            <w:szCs w:val="24"/>
          </w:rPr>
          <w:delText xml:space="preserve"> error</w:delText>
        </w:r>
        <w:r w:rsidR="00954F71" w:rsidRPr="00AA122B" w:rsidDel="00EF46D6">
          <w:rPr>
            <w:sz w:val="24"/>
            <w:szCs w:val="24"/>
          </w:rPr>
          <w:delText xml:space="preserve"> distribution </w:delText>
        </w:r>
        <w:r w:rsidR="00DA370C" w:rsidRPr="00AA122B" w:rsidDel="00EF46D6">
          <w:rPr>
            <w:sz w:val="24"/>
            <w:szCs w:val="24"/>
          </w:rPr>
          <w:delText>was an appropriate fit to both the otolith chemistry and otolith shape data</w:delText>
        </w:r>
        <w:r w:rsidR="00CB4C1D" w:rsidDel="00EF46D6">
          <w:rPr>
            <w:sz w:val="24"/>
            <w:szCs w:val="24"/>
          </w:rPr>
          <w:delText xml:space="preserve"> (Figures 2 &amp; 3)</w:delText>
        </w:r>
        <w:r w:rsidR="00DA370C" w:rsidRPr="00AA122B" w:rsidDel="00EF46D6">
          <w:rPr>
            <w:sz w:val="24"/>
            <w:szCs w:val="24"/>
          </w:rPr>
          <w:delText xml:space="preserve">. </w:delText>
        </w:r>
      </w:del>
    </w:p>
    <w:p w14:paraId="28E800C2" w14:textId="5B13C1D2"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ins w:id="514" w:author="Hayden Schilling" w:date="2020-12-22T10:17:00Z">
        <w:r w:rsidR="00AF3434">
          <w:rPr>
            <w:sz w:val="24"/>
            <w:szCs w:val="24"/>
          </w:rPr>
          <w:t>er</w:t>
        </w:r>
      </w:ins>
      <w:r w:rsidRPr="00AA122B">
        <w:rPr>
          <w:sz w:val="24"/>
          <w:szCs w:val="24"/>
        </w:rPr>
        <w:t xml:space="preserve"> when there are</w:t>
      </w:r>
      <w:ins w:id="515" w:author="Hayden Schilling" w:date="2020-12-21T12:25:00Z">
        <w:r w:rsidR="00EF46D6">
          <w:rPr>
            <w:sz w:val="24"/>
            <w:szCs w:val="24"/>
          </w:rPr>
          <w:t xml:space="preserve"> a</w:t>
        </w:r>
      </w:ins>
      <w:r w:rsidRPr="00AA122B">
        <w:rPr>
          <w:sz w:val="24"/>
          <w:szCs w:val="24"/>
        </w:rPr>
        <w:t xml:space="preserve"> large number</w:t>
      </w:r>
      <w:del w:id="516" w:author="Hayden Schilling" w:date="2020-12-21T18:15:00Z">
        <w:r w:rsidRPr="00AA122B" w:rsidDel="00500475">
          <w:rPr>
            <w:sz w:val="24"/>
            <w:szCs w:val="24"/>
          </w:rPr>
          <w:delText>s</w:delText>
        </w:r>
      </w:del>
      <w:r w:rsidRPr="00AA122B">
        <w:rPr>
          <w:sz w:val="24"/>
          <w:szCs w:val="24"/>
        </w:rPr>
        <w:t xml:space="preserve"> of variable</w:t>
      </w:r>
      <w:r w:rsidR="007740B8">
        <w:rPr>
          <w:sz w:val="24"/>
          <w:szCs w:val="24"/>
        </w:rPr>
        <w:t>s</w:t>
      </w:r>
      <w:ins w:id="517" w:author="Hayden Schilling" w:date="2020-12-21T18:12:00Z">
        <w:r w:rsidR="004F2BF7">
          <w:rPr>
            <w:sz w:val="24"/>
            <w:szCs w:val="24"/>
          </w:rPr>
          <w:t xml:space="preserve"> with a Tweedie error distribution</w:t>
        </w:r>
      </w:ins>
      <w:r w:rsidRPr="00AA122B">
        <w:rPr>
          <w:sz w:val="24"/>
          <w:szCs w:val="24"/>
        </w:rPr>
        <w:t>.</w:t>
      </w:r>
      <w:ins w:id="518" w:author="Hayden Schilling" w:date="2020-11-29T15:57:00Z">
        <w:r w:rsidR="00001F05">
          <w:rPr>
            <w:sz w:val="24"/>
            <w:szCs w:val="24"/>
          </w:rPr>
          <w:t xml:space="preserve"> This </w:t>
        </w:r>
      </w:ins>
      <w:ins w:id="519" w:author="Hayden Schilling" w:date="2020-12-21T18:13:00Z">
        <w:r w:rsidR="004F2BF7">
          <w:rPr>
            <w:sz w:val="24"/>
            <w:szCs w:val="24"/>
          </w:rPr>
          <w:t xml:space="preserve">could be a potential problem for </w:t>
        </w:r>
      </w:ins>
      <w:ins w:id="520" w:author="Hayden Schilling" w:date="2020-11-29T15:57:00Z">
        <w:r w:rsidR="00001F05">
          <w:rPr>
            <w:sz w:val="24"/>
            <w:szCs w:val="24"/>
          </w:rPr>
          <w:t>shape data as there are often many coefficients which are used as variables</w:t>
        </w:r>
      </w:ins>
      <w:ins w:id="521" w:author="Hayden Schilling" w:date="2020-12-21T18:13:00Z">
        <w:r w:rsidR="004F2BF7">
          <w:rPr>
            <w:sz w:val="24"/>
            <w:szCs w:val="24"/>
          </w:rPr>
          <w:t xml:space="preserve"> but with the gamma distribution this is not a concern</w:t>
        </w:r>
      </w:ins>
      <w:ins w:id="522" w:author="Hayden Schilling" w:date="2020-11-29T15:57:00Z">
        <w:r w:rsidR="00001F05">
          <w:rPr>
            <w:sz w:val="24"/>
            <w:szCs w:val="24"/>
          </w:rPr>
          <w:t>.</w:t>
        </w:r>
      </w:ins>
      <w:r w:rsidRPr="00AA122B">
        <w:rPr>
          <w:sz w:val="24"/>
          <w:szCs w:val="24"/>
        </w:rPr>
        <w:t xml:space="preserve"> Our examples</w:t>
      </w:r>
      <w:r w:rsidR="00711444">
        <w:rPr>
          <w:sz w:val="24"/>
          <w:szCs w:val="24"/>
        </w:rPr>
        <w:t xml:space="preserve"> with </w:t>
      </w:r>
      <w:ins w:id="523" w:author="Hayden Schilling" w:date="2020-12-21T16:32:00Z">
        <w:r w:rsidR="00D041BA">
          <w:rPr>
            <w:sz w:val="24"/>
            <w:szCs w:val="24"/>
          </w:rPr>
          <w:t xml:space="preserve">shape data (gamma error distribution) took only 4 min </w:t>
        </w:r>
      </w:ins>
      <w:ins w:id="524" w:author="Hayden Schilling" w:date="2020-12-21T18:11:00Z">
        <w:r w:rsidR="004F2BF7">
          <w:rPr>
            <w:sz w:val="24"/>
            <w:szCs w:val="24"/>
          </w:rPr>
          <w:t>while the ch</w:t>
        </w:r>
      </w:ins>
      <w:ins w:id="525" w:author="Hayden Schilling" w:date="2020-12-21T18:12:00Z">
        <w:r w:rsidR="004F2BF7">
          <w:rPr>
            <w:sz w:val="24"/>
            <w:szCs w:val="24"/>
          </w:rPr>
          <w:t>emistry data</w:t>
        </w:r>
      </w:ins>
      <w:ins w:id="526" w:author="Hayden Schilling" w:date="2020-12-21T18:13:00Z">
        <w:r w:rsidR="004F2BF7">
          <w:rPr>
            <w:sz w:val="24"/>
            <w:szCs w:val="24"/>
          </w:rPr>
          <w:t xml:space="preserve"> (Tweedie error distribution)</w:t>
        </w:r>
      </w:ins>
      <w:ins w:id="527" w:author="Hayden Schilling" w:date="2020-12-21T18:12:00Z">
        <w:r w:rsidR="004F2BF7">
          <w:rPr>
            <w:sz w:val="24"/>
            <w:szCs w:val="24"/>
          </w:rPr>
          <w:t xml:space="preserve"> took 40min and the combined analysis</w:t>
        </w:r>
      </w:ins>
      <w:ins w:id="528" w:author="Hayden Schilling" w:date="2020-12-21T18:13:00Z">
        <w:r w:rsidR="004F2BF7">
          <w:rPr>
            <w:sz w:val="24"/>
            <w:szCs w:val="24"/>
          </w:rPr>
          <w:t xml:space="preserve"> (combining both Tweedie and gamma </w:t>
        </w:r>
      </w:ins>
      <w:ins w:id="529" w:author="Hayden Schilling" w:date="2020-12-21T18:14:00Z">
        <w:r w:rsidR="004F2BF7">
          <w:rPr>
            <w:sz w:val="24"/>
            <w:szCs w:val="24"/>
          </w:rPr>
          <w:t>error distributions)</w:t>
        </w:r>
      </w:ins>
      <w:ins w:id="530" w:author="Hayden Schilling" w:date="2020-12-21T18:12:00Z">
        <w:r w:rsidR="004F2BF7">
          <w:rPr>
            <w:sz w:val="24"/>
            <w:szCs w:val="24"/>
          </w:rPr>
          <w:t xml:space="preserve"> took 44 min </w:t>
        </w:r>
      </w:ins>
      <w:del w:id="531" w:author="Hayden Schilling" w:date="2020-12-21T16:32:00Z">
        <w:r w:rsidR="00711444" w:rsidDel="00D041BA">
          <w:rPr>
            <w:sz w:val="24"/>
            <w:szCs w:val="24"/>
          </w:rPr>
          <w:delText>a small sample size of only 48 otoliths</w:delText>
        </w:r>
        <w:r w:rsidRPr="00AA122B" w:rsidDel="00D041BA">
          <w:rPr>
            <w:sz w:val="24"/>
            <w:szCs w:val="24"/>
          </w:rPr>
          <w:delText xml:space="preserve"> took </w:delText>
        </w:r>
      </w:del>
      <w:del w:id="532" w:author="Hayden Schilling" w:date="2020-11-29T15:52:00Z">
        <w:r w:rsidR="00C30B34" w:rsidRPr="00AA122B" w:rsidDel="00C07C4B">
          <w:rPr>
            <w:sz w:val="24"/>
            <w:szCs w:val="24"/>
          </w:rPr>
          <w:delText>2</w:delText>
        </w:r>
      </w:del>
      <w:del w:id="533" w:author="Hayden Schilling" w:date="2020-12-21T18:12:00Z">
        <w:r w:rsidR="00C30B34" w:rsidRPr="00AA122B" w:rsidDel="004F2BF7">
          <w:rPr>
            <w:sz w:val="24"/>
            <w:szCs w:val="24"/>
          </w:rPr>
          <w:delText xml:space="preserve"> </w:delText>
        </w:r>
      </w:del>
      <w:del w:id="534" w:author="Hayden Schilling" w:date="2020-11-29T15:52:00Z">
        <w:r w:rsidR="00C30B34" w:rsidRPr="00AA122B" w:rsidDel="00C07C4B">
          <w:rPr>
            <w:sz w:val="24"/>
            <w:szCs w:val="24"/>
          </w:rPr>
          <w:delText xml:space="preserve">hours </w:delText>
        </w:r>
      </w:del>
      <w:del w:id="535" w:author="Hayden Schilling" w:date="2020-12-21T18:12:00Z">
        <w:r w:rsidR="00C30B34" w:rsidRPr="00AA122B" w:rsidDel="004F2BF7">
          <w:rPr>
            <w:sz w:val="24"/>
            <w:szCs w:val="24"/>
          </w:rPr>
          <w:delText>(chemistry data only)</w:delText>
        </w:r>
      </w:del>
      <w:del w:id="536" w:author="Hayden Schilling" w:date="2020-12-09T14:50:00Z">
        <w:r w:rsidRPr="00AA122B" w:rsidDel="004D56D1">
          <w:rPr>
            <w:sz w:val="24"/>
            <w:szCs w:val="24"/>
          </w:rPr>
          <w:delText>,</w:delText>
        </w:r>
      </w:del>
      <w:del w:id="537" w:author="Hayden Schilling" w:date="2020-12-21T18:12:00Z">
        <w:r w:rsidRPr="00AA122B" w:rsidDel="004F2BF7">
          <w:rPr>
            <w:sz w:val="24"/>
            <w:szCs w:val="24"/>
          </w:rPr>
          <w:delText xml:space="preserve"> </w:delText>
        </w:r>
        <w:r w:rsidR="00C30B34" w:rsidRPr="00AA122B" w:rsidDel="004F2BF7">
          <w:rPr>
            <w:sz w:val="24"/>
            <w:szCs w:val="24"/>
          </w:rPr>
          <w:delText>1</w:delText>
        </w:r>
      </w:del>
      <w:del w:id="538" w:author="Hayden Schilling" w:date="2020-12-09T14:50:00Z">
        <w:r w:rsidR="00C30B34" w:rsidRPr="00AA122B" w:rsidDel="004D56D1">
          <w:rPr>
            <w:sz w:val="24"/>
            <w:szCs w:val="24"/>
          </w:rPr>
          <w:delText>3</w:delText>
        </w:r>
      </w:del>
      <w:del w:id="539" w:author="Hayden Schilling" w:date="2020-12-21T18:12:00Z">
        <w:r w:rsidR="00C30B34" w:rsidRPr="00AA122B" w:rsidDel="004F2BF7">
          <w:rPr>
            <w:sz w:val="24"/>
            <w:szCs w:val="24"/>
          </w:rPr>
          <w:delText xml:space="preserve">7 hours </w:delText>
        </w:r>
      </w:del>
      <w:del w:id="540" w:author="Hayden Schilling" w:date="2020-12-09T14:50:00Z">
        <w:r w:rsidR="00C30B34" w:rsidRPr="00AA122B" w:rsidDel="004D56D1">
          <w:rPr>
            <w:sz w:val="24"/>
            <w:szCs w:val="24"/>
          </w:rPr>
          <w:delText>(shape data o</w:delText>
        </w:r>
      </w:del>
      <w:del w:id="541" w:author="Hayden Schilling" w:date="2020-12-09T14:51:00Z">
        <w:r w:rsidR="00C30B34" w:rsidRPr="00AA122B" w:rsidDel="004D56D1">
          <w:rPr>
            <w:sz w:val="24"/>
            <w:szCs w:val="24"/>
          </w:rPr>
          <w:delText>nly) and</w:delText>
        </w:r>
        <w:r w:rsidRPr="00AA122B" w:rsidDel="004D56D1">
          <w:rPr>
            <w:sz w:val="24"/>
            <w:szCs w:val="24"/>
          </w:rPr>
          <w:delText xml:space="preserve"> </w:delText>
        </w:r>
        <w:r w:rsidR="00C30B34" w:rsidRPr="00AA122B" w:rsidDel="004D56D1">
          <w:rPr>
            <w:sz w:val="24"/>
            <w:szCs w:val="24"/>
          </w:rPr>
          <w:delText>138</w:delText>
        </w:r>
        <w:r w:rsidRPr="00AA122B" w:rsidDel="004D56D1">
          <w:rPr>
            <w:sz w:val="24"/>
            <w:szCs w:val="24"/>
          </w:rPr>
          <w:delText xml:space="preserve"> hours</w:delText>
        </w:r>
        <w:r w:rsidR="00C30B34" w:rsidRPr="00AA122B" w:rsidDel="004D56D1">
          <w:rPr>
            <w:sz w:val="24"/>
            <w:szCs w:val="24"/>
          </w:rPr>
          <w:delText xml:space="preserve"> (shape and element data)</w:delText>
        </w:r>
        <w:r w:rsidRPr="00AA122B" w:rsidDel="004D56D1">
          <w:rPr>
            <w:sz w:val="24"/>
            <w:szCs w:val="24"/>
          </w:rPr>
          <w:delText xml:space="preserve"> to run on the UNSW High Performance Cluster </w:delText>
        </w:r>
      </w:del>
      <w:r w:rsidRPr="00AA122B">
        <w:rPr>
          <w:sz w:val="24"/>
          <w:szCs w:val="24"/>
        </w:rPr>
        <w:t>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del w:id="542" w:author="Hayden Schilling" w:date="2020-12-22T10:17:00Z">
        <w:r w:rsidRPr="00AA122B" w:rsidDel="00AF3434">
          <w:rPr>
            <w:sz w:val="24"/>
            <w:szCs w:val="24"/>
          </w:rPr>
          <w:delText>.</w:delText>
        </w:r>
        <w:r w:rsidR="00D44C4E" w:rsidRPr="00AA122B" w:rsidDel="00AF3434">
          <w:rPr>
            <w:sz w:val="24"/>
            <w:szCs w:val="24"/>
          </w:rPr>
          <w:delText xml:space="preserve"> </w:delText>
        </w:r>
      </w:del>
      <w:del w:id="543" w:author="Hayden Schilling" w:date="2020-11-29T15:54:00Z">
        <w:r w:rsidR="00D44C4E" w:rsidRPr="00AA122B" w:rsidDel="00001F05">
          <w:rPr>
            <w:sz w:val="24"/>
            <w:szCs w:val="24"/>
          </w:rPr>
          <w:delText xml:space="preserve">It may take longer if the model needs adjusting, for example, the variance parameter in the </w:delText>
        </w:r>
      </w:del>
      <w:del w:id="544" w:author="Hayden Schilling" w:date="2020-11-29T15:52:00Z">
        <w:r w:rsidR="00D44C4E" w:rsidRPr="00AA122B" w:rsidDel="00C07C4B">
          <w:rPr>
            <w:sz w:val="24"/>
            <w:szCs w:val="24"/>
          </w:rPr>
          <w:delText>t</w:delText>
        </w:r>
      </w:del>
      <w:del w:id="545" w:author="Hayden Schilling" w:date="2020-11-29T15:54:00Z">
        <w:r w:rsidR="00D44C4E" w:rsidRPr="00AA122B" w:rsidDel="00001F05">
          <w:rPr>
            <w:sz w:val="24"/>
            <w:szCs w:val="24"/>
          </w:rPr>
          <w:delText xml:space="preserve">weedie </w:delText>
        </w:r>
        <w:r w:rsidR="00B879F7" w:rsidRPr="00AA122B" w:rsidDel="00001F05">
          <w:rPr>
            <w:sz w:val="24"/>
            <w:szCs w:val="24"/>
          </w:rPr>
          <w:delText xml:space="preserve">error </w:delText>
        </w:r>
        <w:r w:rsidR="00D44C4E" w:rsidRPr="00AA122B" w:rsidDel="00001F05">
          <w:rPr>
            <w:sz w:val="24"/>
            <w:szCs w:val="24"/>
          </w:rPr>
          <w:delText>distribution may need to be varied so that it appropriately fits the data</w:delText>
        </w:r>
        <w:r w:rsidR="007740B8" w:rsidDel="00001F05">
          <w:rPr>
            <w:sz w:val="24"/>
            <w:szCs w:val="24"/>
          </w:rPr>
          <w:delText xml:space="preserve"> and it is useful to test the appropriateness of the models on a small subset of data before running the full analysis</w:delText>
        </w:r>
      </w:del>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ins w:id="546" w:author="Hayden Schilling" w:date="2020-12-09T14:53:00Z">
        <w:r w:rsidR="00FD32FF">
          <w:rPr>
            <w:sz w:val="24"/>
            <w:szCs w:val="24"/>
          </w:rPr>
          <w:t xml:space="preserve"> </w:t>
        </w:r>
      </w:ins>
    </w:p>
    <w:p w14:paraId="64F031A8" w14:textId="64938424"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w:t>
      </w:r>
      <w:del w:id="547" w:author="Hayden Schilling" w:date="2020-11-29T15:58:00Z">
        <w:r w:rsidR="00711444" w:rsidDel="00001F05">
          <w:rPr>
            <w:sz w:val="24"/>
            <w:szCs w:val="24"/>
          </w:rPr>
          <w:delText xml:space="preserve"> (and random forest analyses)</w:delText>
        </w:r>
      </w:del>
      <w:r w:rsidRPr="00AA122B">
        <w:rPr>
          <w:sz w:val="24"/>
          <w:szCs w:val="24"/>
        </w:rPr>
        <w:t>.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w:t>
      </w:r>
      <w:proofErr w:type="spellStart"/>
      <w:r w:rsidRPr="00AA122B">
        <w:rPr>
          <w:sz w:val="24"/>
          <w:szCs w:val="24"/>
        </w:rPr>
        <w:t>ecoCopula</w:t>
      </w:r>
      <w:proofErr w:type="spellEnd"/>
      <w:r w:rsidRPr="00AA122B">
        <w:rPr>
          <w:sz w:val="24"/>
          <w:szCs w:val="24"/>
        </w:rPr>
        <w:t xml:space="preserve">’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w:t>
      </w:r>
      <w:ins w:id="548" w:author="Hayden Schilling" w:date="2020-12-21T12:25:00Z">
        <w:r w:rsidR="00EF46D6" w:rsidRPr="00EF46D6">
          <w:rPr>
            <w:sz w:val="24"/>
            <w:szCs w:val="24"/>
          </w:rPr>
          <w:lastRenderedPageBreak/>
          <w:t>Both these ordination methods provide an alternative to traditional based distance-based ordination methods which we have shown to be misleading by failing to account for mean-variance relations. By following the code provided with this paper, the MGLMs and model-based ordination methods can easily be applied in future studies.</w:t>
        </w:r>
      </w:ins>
      <w:del w:id="549" w:author="Hayden Schilling" w:date="2020-12-21T12:25:00Z">
        <w:r w:rsidRPr="00AA122B" w:rsidDel="00EF46D6">
          <w:rPr>
            <w:sz w:val="24"/>
            <w:szCs w:val="24"/>
          </w:rPr>
          <w:delText xml:space="preserve">Both these ordination methods </w:delText>
        </w:r>
        <w:r w:rsidR="00DF704A" w:rsidDel="00EF46D6">
          <w:rPr>
            <w:sz w:val="24"/>
            <w:szCs w:val="24"/>
          </w:rPr>
          <w:delText>provide an alternative</w:delText>
        </w:r>
        <w:r w:rsidRPr="00AA122B" w:rsidDel="00EF46D6">
          <w:rPr>
            <w:sz w:val="24"/>
            <w:szCs w:val="24"/>
          </w:rPr>
          <w:delText xml:space="preserve"> to traditional based distance-based ordination methods</w:delText>
        </w:r>
        <w:r w:rsidR="00CA22BA" w:rsidDel="00EF46D6">
          <w:rPr>
            <w:sz w:val="24"/>
            <w:szCs w:val="24"/>
          </w:rPr>
          <w:delText xml:space="preserve"> and b</w:delText>
        </w:r>
        <w:r w:rsidR="00D81CAA" w:rsidRPr="00AA122B" w:rsidDel="00EF46D6">
          <w:rPr>
            <w:sz w:val="24"/>
            <w:szCs w:val="24"/>
          </w:rPr>
          <w:delText>y following the code provided with this paper, th</w:delText>
        </w:r>
        <w:r w:rsidR="00711444" w:rsidDel="00EF46D6">
          <w:rPr>
            <w:sz w:val="24"/>
            <w:szCs w:val="24"/>
          </w:rPr>
          <w:delText xml:space="preserve">e MGLMs and </w:delText>
        </w:r>
        <w:r w:rsidR="007740B8" w:rsidDel="00EF46D6">
          <w:rPr>
            <w:sz w:val="24"/>
            <w:szCs w:val="24"/>
          </w:rPr>
          <w:delText>model-based</w:delText>
        </w:r>
        <w:r w:rsidR="00711444" w:rsidDel="00EF46D6">
          <w:rPr>
            <w:sz w:val="24"/>
            <w:szCs w:val="24"/>
          </w:rPr>
          <w:delText xml:space="preserve"> ordination</w:delText>
        </w:r>
        <w:r w:rsidR="00D81CAA" w:rsidRPr="00AA122B" w:rsidDel="00EF46D6">
          <w:rPr>
            <w:sz w:val="24"/>
            <w:szCs w:val="24"/>
          </w:rPr>
          <w:delText xml:space="preserve"> method</w:delText>
        </w:r>
        <w:r w:rsidR="00711444" w:rsidDel="00EF46D6">
          <w:rPr>
            <w:sz w:val="24"/>
            <w:szCs w:val="24"/>
          </w:rPr>
          <w:delText>s</w:delText>
        </w:r>
        <w:r w:rsidR="00D81CAA" w:rsidRPr="00AA122B" w:rsidDel="00EF46D6">
          <w:rPr>
            <w:sz w:val="24"/>
            <w:szCs w:val="24"/>
          </w:rPr>
          <w:delText xml:space="preserve"> can easily be applied in future studies.</w:delText>
        </w:r>
        <w:r w:rsidR="00667EB4" w:rsidRPr="00AA122B" w:rsidDel="00EF46D6">
          <w:rPr>
            <w:sz w:val="24"/>
            <w:szCs w:val="24"/>
          </w:rPr>
          <w:delText xml:space="preserve"> </w:delText>
        </w:r>
      </w:del>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11C6285B"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del w:id="550" w:author="Hayden Schilling" w:date="2020-12-22T10:18:00Z">
        <w:r w:rsidR="0019601D" w:rsidRPr="00AA122B" w:rsidDel="00AF3434">
          <w:rPr>
            <w:bCs/>
            <w:sz w:val="24"/>
            <w:szCs w:val="24"/>
          </w:rPr>
          <w:delText>clear</w:delText>
        </w:r>
        <w:r w:rsidRPr="00AA122B" w:rsidDel="00AF3434">
          <w:rPr>
            <w:bCs/>
            <w:sz w:val="24"/>
            <w:szCs w:val="24"/>
          </w:rPr>
          <w:delText xml:space="preserve"> </w:delText>
        </w:r>
      </w:del>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del w:id="551" w:author="Hayden Schilling" w:date="2020-11-29T15:58:00Z">
        <w:r w:rsidR="0019601D" w:rsidRPr="00AA122B" w:rsidDel="00001F05">
          <w:rPr>
            <w:bCs/>
            <w:sz w:val="24"/>
            <w:szCs w:val="24"/>
          </w:rPr>
          <w:delText>locations</w:delText>
        </w:r>
      </w:del>
      <w:ins w:id="552" w:author="Hayden Schilling" w:date="2020-11-29T15:58:00Z">
        <w:r w:rsidR="00001F05">
          <w:rPr>
            <w:bCs/>
            <w:sz w:val="24"/>
            <w:szCs w:val="24"/>
          </w:rPr>
          <w:t>sites</w:t>
        </w:r>
      </w:ins>
      <w:r w:rsidRPr="00AA122B">
        <w:rPr>
          <w:bCs/>
          <w:sz w:val="24"/>
          <w:szCs w:val="24"/>
        </w:rPr>
        <w:t>.</w:t>
      </w:r>
      <w:r w:rsidR="0019601D" w:rsidRPr="00AA122B">
        <w:rPr>
          <w:bCs/>
          <w:sz w:val="24"/>
          <w:szCs w:val="24"/>
        </w:rPr>
        <w:t xml:space="preserve"> Otolith chemistry showed the largest differences</w:t>
      </w:r>
      <w:ins w:id="553" w:author="Hayden Schilling" w:date="2020-12-22T10:18:00Z">
        <w:r w:rsidR="00AF3434">
          <w:rPr>
            <w:bCs/>
            <w:sz w:val="24"/>
            <w:szCs w:val="24"/>
          </w:rPr>
          <w:t xml:space="preserve"> while the </w:t>
        </w:r>
      </w:ins>
      <w:del w:id="554" w:author="Hayden Schilling" w:date="2020-12-22T10:18:00Z">
        <w:r w:rsidR="0019601D" w:rsidRPr="00AA122B" w:rsidDel="00AF3434">
          <w:rPr>
            <w:bCs/>
            <w:sz w:val="24"/>
            <w:szCs w:val="24"/>
          </w:rPr>
          <w:delText xml:space="preserve"> but the </w:delText>
        </w:r>
      </w:del>
      <w:r w:rsidR="0019601D" w:rsidRPr="00AA122B">
        <w:rPr>
          <w:bCs/>
          <w:sz w:val="24"/>
          <w:szCs w:val="24"/>
        </w:rPr>
        <w:t>differences in shape were</w:t>
      </w:r>
      <w:ins w:id="555" w:author="Hayden Schilling" w:date="2020-12-22T10:18:00Z">
        <w:r w:rsidR="00AF3434">
          <w:rPr>
            <w:bCs/>
            <w:sz w:val="24"/>
            <w:szCs w:val="24"/>
          </w:rPr>
          <w:t xml:space="preserve"> significant but</w:t>
        </w:r>
      </w:ins>
      <w:r w:rsidR="0019601D" w:rsidRPr="00AA122B">
        <w:rPr>
          <w:bCs/>
          <w:sz w:val="24"/>
          <w:szCs w:val="24"/>
        </w:rPr>
        <w:t xml:space="preserve"> </w:t>
      </w:r>
      <w:ins w:id="556" w:author="Hayden Schilling" w:date="2020-12-22T10:18:00Z">
        <w:r w:rsidR="00AF3434">
          <w:rPr>
            <w:bCs/>
            <w:sz w:val="24"/>
            <w:szCs w:val="24"/>
          </w:rPr>
          <w:t>less</w:t>
        </w:r>
      </w:ins>
      <w:del w:id="557" w:author="Hayden Schilling" w:date="2020-12-22T10:18:00Z">
        <w:r w:rsidR="0019601D" w:rsidRPr="00AA122B" w:rsidDel="00AF3434">
          <w:rPr>
            <w:bCs/>
            <w:sz w:val="24"/>
            <w:szCs w:val="24"/>
          </w:rPr>
          <w:delText>also</w:delText>
        </w:r>
      </w:del>
      <w:r w:rsidR="0019601D" w:rsidRPr="00AA122B">
        <w:rPr>
          <w:bCs/>
          <w:sz w:val="24"/>
          <w:szCs w:val="24"/>
        </w:rPr>
        <w:t xml:space="preserve"> clear</w:t>
      </w:r>
      <w:del w:id="558" w:author="Hayden Schilling" w:date="2020-11-29T15:58:00Z">
        <w:r w:rsidR="00CA22BA" w:rsidDel="00001F05">
          <w:rPr>
            <w:bCs/>
            <w:sz w:val="24"/>
            <w:szCs w:val="24"/>
          </w:rPr>
          <w:delText xml:space="preserve"> in both the MGLMs and random forest classification analys</w:delText>
        </w:r>
        <w:r w:rsidR="00423B65" w:rsidDel="00001F05">
          <w:rPr>
            <w:bCs/>
            <w:sz w:val="24"/>
            <w:szCs w:val="24"/>
          </w:rPr>
          <w:delText>es</w:delText>
        </w:r>
      </w:del>
      <w:r w:rsidR="0019601D" w:rsidRPr="00AA122B">
        <w:rPr>
          <w:bCs/>
          <w:sz w:val="24"/>
          <w:szCs w:val="24"/>
        </w:rPr>
        <w:t xml:space="preserve">. </w:t>
      </w:r>
      <w:bookmarkStart w:id="559" w:name="_Hlk57560270"/>
      <w:r w:rsidR="0019601D" w:rsidRPr="00AA122B">
        <w:rPr>
          <w:bCs/>
          <w:sz w:val="24"/>
          <w:szCs w:val="24"/>
        </w:rPr>
        <w:t>Th</w:t>
      </w:r>
      <w:ins w:id="560" w:author="Hayden Schilling" w:date="2020-11-29T15:59:00Z">
        <w:r w:rsidR="00001F05">
          <w:rPr>
            <w:bCs/>
            <w:sz w:val="24"/>
            <w:szCs w:val="24"/>
          </w:rPr>
          <w:t>e distinct otolith chemistry and shapes</w:t>
        </w:r>
      </w:ins>
      <w:del w:id="561" w:author="Hayden Schilling" w:date="2020-11-29T15:59:00Z">
        <w:r w:rsidR="0019601D" w:rsidRPr="00AA122B" w:rsidDel="00001F05">
          <w:rPr>
            <w:bCs/>
            <w:sz w:val="24"/>
            <w:szCs w:val="24"/>
          </w:rPr>
          <w:delText>is</w:delText>
        </w:r>
      </w:del>
      <w:r w:rsidR="0019601D" w:rsidRPr="00AA122B">
        <w:rPr>
          <w:bCs/>
          <w:sz w:val="24"/>
          <w:szCs w:val="24"/>
        </w:rPr>
        <w:t xml:space="preserve"> suggests that </w:t>
      </w:r>
      <w:del w:id="562" w:author="Hayden Schilling" w:date="2020-11-29T15:59:00Z">
        <w:r w:rsidR="0019601D" w:rsidRPr="00AA122B" w:rsidDel="00001F05">
          <w:rPr>
            <w:bCs/>
            <w:sz w:val="24"/>
            <w:szCs w:val="24"/>
          </w:rPr>
          <w:delText xml:space="preserve">these three groups of fish do not belong to a single stock and that the </w:delText>
        </w:r>
      </w:del>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del w:id="563" w:author="Hayden Schilling" w:date="2020-11-29T15:59:00Z">
        <w:r w:rsidR="00423B65" w:rsidDel="00001F05">
          <w:rPr>
            <w:bCs/>
            <w:sz w:val="24"/>
            <w:szCs w:val="24"/>
          </w:rPr>
          <w:delText>different populations</w:delText>
        </w:r>
      </w:del>
      <w:ins w:id="564" w:author="Hayden Schilling" w:date="2020-11-29T15:59:00Z">
        <w:r w:rsidR="00001F05">
          <w:rPr>
            <w:bCs/>
            <w:sz w:val="24"/>
            <w:szCs w:val="24"/>
          </w:rPr>
          <w:t>not regularly mixing</w:t>
        </w:r>
      </w:ins>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del w:id="565" w:author="Hayden Schilling" w:date="2020-11-29T16:00:00Z">
        <w:r w:rsidR="00CF2BBE" w:rsidRPr="00AA122B" w:rsidDel="00001F05">
          <w:rPr>
            <w:bCs/>
            <w:sz w:val="24"/>
            <w:szCs w:val="24"/>
          </w:rPr>
          <w:delText>show</w:delText>
        </w:r>
        <w:r w:rsidR="009E771E" w:rsidRPr="00AA122B" w:rsidDel="00001F05">
          <w:rPr>
            <w:bCs/>
            <w:sz w:val="24"/>
            <w:szCs w:val="24"/>
          </w:rPr>
          <w:delText xml:space="preserve"> strong evidence</w:delText>
        </w:r>
      </w:del>
      <w:ins w:id="566" w:author="Hayden Schilling" w:date="2020-11-29T16:00:00Z">
        <w:r w:rsidR="00001F05">
          <w:rPr>
            <w:bCs/>
            <w:sz w:val="24"/>
            <w:szCs w:val="24"/>
          </w:rPr>
          <w:t>suggest</w:t>
        </w:r>
      </w:ins>
      <w:r w:rsidR="009E771E" w:rsidRPr="00AA122B">
        <w:rPr>
          <w:bCs/>
          <w:sz w:val="24"/>
          <w:szCs w:val="24"/>
        </w:rPr>
        <w:t xml:space="preserve"> </w:t>
      </w:r>
      <w:r w:rsidR="00CA22BA">
        <w:rPr>
          <w:bCs/>
          <w:sz w:val="24"/>
          <w:szCs w:val="24"/>
        </w:rPr>
        <w:t>that</w:t>
      </w:r>
      <w:r w:rsidR="009E771E" w:rsidRPr="00AA122B">
        <w:rPr>
          <w:bCs/>
          <w:sz w:val="24"/>
          <w:szCs w:val="24"/>
        </w:rPr>
        <w:t xml:space="preserve"> the</w:t>
      </w:r>
      <w:ins w:id="567" w:author="Hayden Schilling" w:date="2020-11-29T16:00:00Z">
        <w:r w:rsidR="00001F05">
          <w:rPr>
            <w:bCs/>
            <w:sz w:val="24"/>
            <w:szCs w:val="24"/>
          </w:rPr>
          <w:t xml:space="preserve"> same</w:t>
        </w:r>
      </w:ins>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del w:id="568" w:author="Hayden Schilling" w:date="2020-11-29T16:00:00Z">
        <w:r w:rsidR="00CA22BA" w:rsidDel="00001F05">
          <w:rPr>
            <w:bCs/>
            <w:sz w:val="24"/>
            <w:szCs w:val="24"/>
          </w:rPr>
          <w:delText>are</w:delText>
        </w:r>
        <w:r w:rsidR="009E771E" w:rsidRPr="00AA122B" w:rsidDel="00001F05">
          <w:rPr>
            <w:bCs/>
            <w:sz w:val="24"/>
            <w:szCs w:val="24"/>
          </w:rPr>
          <w:delText xml:space="preserve"> distinct</w:delText>
        </w:r>
      </w:del>
      <w:ins w:id="569" w:author="Hayden Schilling" w:date="2020-11-29T16:00:00Z">
        <w:r w:rsidR="00001F05">
          <w:rPr>
            <w:bCs/>
            <w:sz w:val="24"/>
            <w:szCs w:val="24"/>
          </w:rPr>
          <w:t>may be distinct sub-populations</w:t>
        </w:r>
      </w:ins>
      <w:r w:rsidR="009E771E" w:rsidRPr="00AA122B">
        <w:rPr>
          <w:bCs/>
          <w:sz w:val="24"/>
          <w:szCs w:val="24"/>
        </w:rPr>
        <w:t xml:space="preserve"> </w:t>
      </w:r>
      <w:r w:rsidR="002D3BE2" w:rsidRPr="00AA122B">
        <w:rPr>
          <w:bCs/>
          <w:sz w:val="24"/>
          <w:szCs w:val="24"/>
        </w:rPr>
        <w:t>(</w:t>
      </w:r>
      <w:r w:rsidR="009E771E" w:rsidRPr="00AA122B">
        <w:rPr>
          <w:bCs/>
          <w:sz w:val="24"/>
          <w:szCs w:val="24"/>
        </w:rPr>
        <w:t>Khan et al. 2019).</w:t>
      </w:r>
      <w:del w:id="570" w:author="Hayden Schilling" w:date="2020-11-29T16:01:00Z">
        <w:r w:rsidR="0019601D" w:rsidRPr="00AA122B" w:rsidDel="00001F05">
          <w:rPr>
            <w:bCs/>
            <w:sz w:val="24"/>
            <w:szCs w:val="24"/>
          </w:rPr>
          <w:delText xml:space="preserve"> </w:delText>
        </w:r>
      </w:del>
      <w:ins w:id="571" w:author="Hayden Schilling" w:date="2020-11-29T16:00:00Z">
        <w:r w:rsidR="00001F05">
          <w:rPr>
            <w:bCs/>
            <w:sz w:val="24"/>
            <w:szCs w:val="24"/>
          </w:rPr>
          <w:t xml:space="preserve"> </w:t>
        </w:r>
      </w:ins>
      <w:ins w:id="572" w:author="Hayden Schilling" w:date="2020-11-29T16:01:00Z">
        <w:r w:rsidR="00001F05">
          <w:rPr>
            <w:bCs/>
            <w:sz w:val="24"/>
            <w:szCs w:val="24"/>
          </w:rPr>
          <w:t>Further research shou</w:t>
        </w:r>
      </w:ins>
      <w:ins w:id="573" w:author="Hayden Schilling" w:date="2020-11-29T16:02:00Z">
        <w:r w:rsidR="00001F05">
          <w:rPr>
            <w:bCs/>
            <w:sz w:val="24"/>
            <w:szCs w:val="24"/>
          </w:rPr>
          <w:t xml:space="preserve">ld next examine key demographic dynamics at each of these three sites including growth rates and age of maturity. If the demographics at each site also </w:t>
        </w:r>
      </w:ins>
      <w:ins w:id="574" w:author="Hayden Schilling" w:date="2020-11-29T16:03:00Z">
        <w:r w:rsidR="00001F05">
          <w:rPr>
            <w:bCs/>
            <w:sz w:val="24"/>
            <w:szCs w:val="24"/>
          </w:rPr>
          <w:t>differ then</w:t>
        </w:r>
      </w:ins>
      <w:ins w:id="575" w:author="Hayden Schilling" w:date="2020-11-29T16:02:00Z">
        <w:r w:rsidR="00001F05">
          <w:rPr>
            <w:bCs/>
            <w:sz w:val="24"/>
            <w:szCs w:val="24"/>
          </w:rPr>
          <w:t xml:space="preserve"> management changes m</w:t>
        </w:r>
      </w:ins>
      <w:ins w:id="576" w:author="Hayden Schilling" w:date="2020-11-29T16:03:00Z">
        <w:r w:rsidR="00001F05">
          <w:rPr>
            <w:bCs/>
            <w:sz w:val="24"/>
            <w:szCs w:val="24"/>
          </w:rPr>
          <w:t>ay be required</w:t>
        </w:r>
      </w:ins>
      <w:ins w:id="577" w:author="Hayden Schilling" w:date="2020-12-22T10:24:00Z">
        <w:r w:rsidR="00712CD7">
          <w:rPr>
            <w:bCs/>
            <w:sz w:val="24"/>
            <w:szCs w:val="24"/>
          </w:rPr>
          <w:t xml:space="preserve"> (</w:t>
        </w:r>
        <w:proofErr w:type="spellStart"/>
        <w:r w:rsidR="00712CD7">
          <w:rPr>
            <w:bCs/>
            <w:sz w:val="24"/>
            <w:szCs w:val="24"/>
          </w:rPr>
          <w:t>Begg</w:t>
        </w:r>
        <w:proofErr w:type="spellEnd"/>
        <w:r w:rsidR="00712CD7">
          <w:rPr>
            <w:bCs/>
            <w:sz w:val="24"/>
            <w:szCs w:val="24"/>
          </w:rPr>
          <w:t xml:space="preserve"> et al. 1999)</w:t>
        </w:r>
      </w:ins>
      <w:ins w:id="578" w:author="Hayden Schilling" w:date="2020-11-29T16:03:00Z">
        <w:r w:rsidR="00001F05">
          <w:rPr>
            <w:bCs/>
            <w:sz w:val="24"/>
            <w:szCs w:val="24"/>
          </w:rPr>
          <w:t>.</w:t>
        </w:r>
      </w:ins>
      <w:ins w:id="579" w:author="Hayden Schilling" w:date="2020-11-29T16:01:00Z">
        <w:r w:rsidR="00001F05">
          <w:rPr>
            <w:bCs/>
            <w:sz w:val="24"/>
            <w:szCs w:val="24"/>
          </w:rPr>
          <w:t xml:space="preserve"> </w:t>
        </w:r>
      </w:ins>
      <w:bookmarkEnd w:id="559"/>
      <w:del w:id="580" w:author="Hayden Schilling" w:date="2020-11-29T16:03:00Z">
        <w:r w:rsidR="0019601D" w:rsidRPr="00AA122B" w:rsidDel="00001F05">
          <w:rPr>
            <w:bCs/>
            <w:sz w:val="24"/>
            <w:szCs w:val="24"/>
          </w:rPr>
          <w:delText>We believe that any management of this species should therefore occur at a regional scale, rather than at the national level.</w:delText>
        </w:r>
        <w:r w:rsidRPr="00AA122B" w:rsidDel="00001F05">
          <w:rPr>
            <w:bCs/>
            <w:sz w:val="24"/>
            <w:szCs w:val="24"/>
          </w:rPr>
          <w:delText xml:space="preserve"> </w:delText>
        </w:r>
      </w:del>
    </w:p>
    <w:p w14:paraId="73C12709" w14:textId="654DD7E5" w:rsidR="0019601D" w:rsidRPr="00AA122B" w:rsidRDefault="0019601D" w:rsidP="004753C2">
      <w:pPr>
        <w:spacing w:line="360" w:lineRule="auto"/>
        <w:ind w:firstLine="720"/>
        <w:rPr>
          <w:b/>
          <w:bCs/>
          <w:sz w:val="24"/>
          <w:szCs w:val="24"/>
        </w:rPr>
      </w:pPr>
      <w:bookmarkStart w:id="581"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ins w:id="582" w:author="Hayden Schilling" w:date="2020-11-29T16:41:00Z">
        <w:r w:rsidR="004A0A44">
          <w:rPr>
            <w:bCs/>
            <w:sz w:val="24"/>
            <w:szCs w:val="24"/>
          </w:rPr>
          <w:t>There were variations many elements</w:t>
        </w:r>
      </w:ins>
      <w:ins w:id="583" w:author="Hayden Schilling" w:date="2020-11-29T16:42:00Z">
        <w:r w:rsidR="004A0A44">
          <w:rPr>
            <w:bCs/>
            <w:sz w:val="24"/>
            <w:szCs w:val="24"/>
          </w:rPr>
          <w:t xml:space="preserve"> which contributed to the multivariate differences </w:t>
        </w:r>
      </w:ins>
      <w:ins w:id="584" w:author="Hayden Schilling" w:date="2020-11-29T16:43:00Z">
        <w:r w:rsidR="004A0A44">
          <w:rPr>
            <w:bCs/>
            <w:sz w:val="24"/>
            <w:szCs w:val="24"/>
          </w:rPr>
          <w:t>discussed</w:t>
        </w:r>
      </w:ins>
      <w:ins w:id="585" w:author="Hayden Schilling" w:date="2020-11-29T16:42:00Z">
        <w:r w:rsidR="004A0A44">
          <w:rPr>
            <w:bCs/>
            <w:sz w:val="24"/>
            <w:szCs w:val="24"/>
          </w:rPr>
          <w:t xml:space="preserve"> in the current paper</w:t>
        </w:r>
      </w:ins>
      <w:ins w:id="586" w:author="Hayden Schilling" w:date="2020-11-29T16:41:00Z">
        <w:r w:rsidR="004A0A44">
          <w:rPr>
            <w:bCs/>
            <w:sz w:val="24"/>
            <w:szCs w:val="24"/>
          </w:rPr>
          <w:t xml:space="preserve"> and the drivers behind the </w:t>
        </w:r>
      </w:ins>
      <w:ins w:id="587" w:author="Hayden Schilling" w:date="2020-11-29T16:42:00Z">
        <w:r w:rsidR="004A0A44">
          <w:rPr>
            <w:bCs/>
            <w:sz w:val="24"/>
            <w:szCs w:val="24"/>
          </w:rPr>
          <w:t xml:space="preserve">specific elemental </w:t>
        </w:r>
      </w:ins>
      <w:ins w:id="588" w:author="Hayden Schilling" w:date="2020-11-29T16:41:00Z">
        <w:r w:rsidR="004A0A44">
          <w:rPr>
            <w:bCs/>
            <w:sz w:val="24"/>
            <w:szCs w:val="24"/>
          </w:rPr>
          <w:t>differences, whether natural</w:t>
        </w:r>
      </w:ins>
      <w:ins w:id="589" w:author="Hayden Schilling" w:date="2020-11-29T16:42:00Z">
        <w:r w:rsidR="004A0A44">
          <w:rPr>
            <w:bCs/>
            <w:sz w:val="24"/>
            <w:szCs w:val="24"/>
          </w:rPr>
          <w:t xml:space="preserve"> or potential pollution present the opportunity for future study.</w:t>
        </w:r>
      </w:ins>
      <w:del w:id="590" w:author="Hayden Schilling" w:date="2020-11-29T16:08:00Z">
        <w:r w:rsidR="00A81130" w:rsidDel="0092545A">
          <w:rPr>
            <w:bCs/>
            <w:sz w:val="24"/>
            <w:szCs w:val="24"/>
          </w:rPr>
          <w:delText xml:space="preserve">The random forest classification analysis based upon otolith shape also </w:delText>
        </w:r>
        <w:r w:rsidR="00DC2D5A" w:rsidDel="0092545A">
          <w:rPr>
            <w:bCs/>
            <w:sz w:val="24"/>
            <w:szCs w:val="24"/>
          </w:rPr>
          <w:delText>supports the lack of size driven bias with</w:delText>
        </w:r>
        <w:r w:rsidR="00A81130" w:rsidDel="0092545A">
          <w:rPr>
            <w:bCs/>
            <w:sz w:val="24"/>
            <w:szCs w:val="24"/>
          </w:rPr>
          <w:delText xml:space="preserve"> the Agra site containing the largest fish (and otoliths) having more classification errors than Lucknow which had similar</w:delText>
        </w:r>
        <w:r w:rsidR="008667D1" w:rsidDel="0092545A">
          <w:rPr>
            <w:bCs/>
            <w:sz w:val="24"/>
            <w:szCs w:val="24"/>
          </w:rPr>
          <w:delText>-</w:delText>
        </w:r>
        <w:r w:rsidR="00A81130" w:rsidDel="0092545A">
          <w:rPr>
            <w:bCs/>
            <w:sz w:val="24"/>
            <w:szCs w:val="24"/>
          </w:rPr>
          <w:delText>size</w:delText>
        </w:r>
        <w:r w:rsidR="008667D1" w:rsidDel="0092545A">
          <w:rPr>
            <w:bCs/>
            <w:sz w:val="24"/>
            <w:szCs w:val="24"/>
          </w:rPr>
          <w:delText>d</w:delText>
        </w:r>
        <w:r w:rsidR="00A81130" w:rsidDel="0092545A">
          <w:rPr>
            <w:bCs/>
            <w:sz w:val="24"/>
            <w:szCs w:val="24"/>
          </w:rPr>
          <w:delText xml:space="preserve"> fish to Narora.</w:delText>
        </w:r>
      </w:del>
    </w:p>
    <w:bookmarkEnd w:id="581"/>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378A8517"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ins w:id="591" w:author="Hayden Schilling" w:date="2020-12-21T12:25:00Z">
        <w:r w:rsidR="00EF46D6">
          <w:rPr>
            <w:sz w:val="24"/>
            <w:szCs w:val="24"/>
          </w:rPr>
          <w:t>the Tweedie</w:t>
        </w:r>
      </w:ins>
      <w:ins w:id="592" w:author="Hayden Schilling" w:date="2020-12-22T10:19:00Z">
        <w:r w:rsidR="00AF3434">
          <w:rPr>
            <w:sz w:val="24"/>
            <w:szCs w:val="24"/>
          </w:rPr>
          <w:t xml:space="preserve"> and gamma error</w:t>
        </w:r>
      </w:ins>
      <w:ins w:id="593" w:author="Hayden Schilling" w:date="2020-12-21T12:25:00Z">
        <w:r w:rsidR="00EF46D6">
          <w:rPr>
            <w:sz w:val="24"/>
            <w:szCs w:val="24"/>
          </w:rPr>
          <w:t xml:space="preserve"> d</w:t>
        </w:r>
      </w:ins>
      <w:ins w:id="594" w:author="Hayden Schilling" w:date="2020-12-21T12:26:00Z">
        <w:r w:rsidR="00EF46D6">
          <w:rPr>
            <w:sz w:val="24"/>
            <w:szCs w:val="24"/>
          </w:rPr>
          <w:t>istribution</w:t>
        </w:r>
      </w:ins>
      <w:ins w:id="595" w:author="Hayden Schilling" w:date="2020-12-22T10:19:00Z">
        <w:r w:rsidR="00AF3434">
          <w:rPr>
            <w:sz w:val="24"/>
            <w:szCs w:val="24"/>
          </w:rPr>
          <w:t>s</w:t>
        </w:r>
      </w:ins>
      <w:ins w:id="596" w:author="Hayden Schilling" w:date="2020-12-21T12:26:00Z">
        <w:r w:rsidR="00EF46D6">
          <w:rPr>
            <w:sz w:val="24"/>
            <w:szCs w:val="24"/>
          </w:rPr>
          <w:t xml:space="preserve"> and by extension </w:t>
        </w:r>
      </w:ins>
      <w:r w:rsidRPr="00AA122B">
        <w:rPr>
          <w:sz w:val="24"/>
          <w:szCs w:val="24"/>
        </w:rPr>
        <w:t xml:space="preserve">multivariate generalised linear models </w:t>
      </w:r>
      <w:r w:rsidR="00DC2D5A">
        <w:rPr>
          <w:sz w:val="24"/>
          <w:szCs w:val="24"/>
        </w:rPr>
        <w:t xml:space="preserve">with otolith data by </w:t>
      </w:r>
      <w:del w:id="597" w:author="Hayden Schilling" w:date="2020-11-29T16:08:00Z">
        <w:r w:rsidR="00DC2D5A" w:rsidDel="0092545A">
          <w:rPr>
            <w:sz w:val="24"/>
            <w:szCs w:val="24"/>
          </w:rPr>
          <w:delText>d</w:delText>
        </w:r>
        <w:r w:rsidRPr="00AA122B" w:rsidDel="0092545A">
          <w:rPr>
            <w:sz w:val="24"/>
            <w:szCs w:val="24"/>
          </w:rPr>
          <w:delText xml:space="preserve">iscriminating </w:delText>
        </w:r>
        <w:r w:rsidR="00DC2D5A" w:rsidDel="0092545A">
          <w:rPr>
            <w:sz w:val="24"/>
            <w:szCs w:val="24"/>
          </w:rPr>
          <w:delText>populations</w:delText>
        </w:r>
      </w:del>
      <w:ins w:id="598" w:author="Hayden Schilling" w:date="2020-11-29T16:08:00Z">
        <w:r w:rsidR="0092545A">
          <w:rPr>
            <w:sz w:val="24"/>
            <w:szCs w:val="24"/>
          </w:rPr>
          <w:t>identifying diffe</w:t>
        </w:r>
      </w:ins>
      <w:ins w:id="599" w:author="Hayden Schilling" w:date="2020-11-29T16:09:00Z">
        <w:r w:rsidR="0092545A">
          <w:rPr>
            <w:sz w:val="24"/>
            <w:szCs w:val="24"/>
          </w:rPr>
          <w:t xml:space="preserve">rences between three sites </w:t>
        </w:r>
      </w:ins>
      <w:del w:id="600" w:author="Hayden Schilling" w:date="2020-11-29T16:09:00Z">
        <w:r w:rsidR="00DC2D5A" w:rsidDel="0092545A">
          <w:rPr>
            <w:sz w:val="24"/>
            <w:szCs w:val="24"/>
          </w:rPr>
          <w:delText xml:space="preserve"> of </w:delText>
        </w:r>
        <w:r w:rsidR="00DC2D5A" w:rsidDel="0092545A">
          <w:rPr>
            <w:i/>
            <w:iCs/>
            <w:sz w:val="24"/>
            <w:szCs w:val="24"/>
          </w:rPr>
          <w:delText>C. striata</w:delText>
        </w:r>
        <w:r w:rsidR="00DC2D5A" w:rsidDel="0092545A">
          <w:rPr>
            <w:sz w:val="24"/>
            <w:szCs w:val="24"/>
          </w:rPr>
          <w:delText xml:space="preserve"> </w:delText>
        </w:r>
      </w:del>
      <w:r w:rsidR="00DC2D5A">
        <w:rPr>
          <w:sz w:val="24"/>
          <w:szCs w:val="24"/>
        </w:rPr>
        <w:t xml:space="preserve">in India </w:t>
      </w:r>
      <w:r w:rsidRPr="00AA122B">
        <w:rPr>
          <w:sz w:val="24"/>
          <w:szCs w:val="24"/>
        </w:rPr>
        <w:t xml:space="preserve">based upon </w:t>
      </w:r>
      <w:ins w:id="601" w:author="Hayden Schilling" w:date="2020-11-29T16:09:00Z">
        <w:r w:rsidR="0092545A">
          <w:rPr>
            <w:i/>
            <w:iCs/>
            <w:sz w:val="24"/>
            <w:szCs w:val="24"/>
          </w:rPr>
          <w:t>C. striata</w:t>
        </w:r>
        <w:r w:rsidR="0092545A">
          <w:rPr>
            <w:sz w:val="24"/>
            <w:szCs w:val="24"/>
          </w:rPr>
          <w:t xml:space="preserve"> </w:t>
        </w:r>
      </w:ins>
      <w:r w:rsidRPr="00AA122B">
        <w:rPr>
          <w:sz w:val="24"/>
          <w:szCs w:val="24"/>
        </w:rPr>
        <w:t>otolith chemistry and otolith shape data</w:t>
      </w:r>
      <w:r w:rsidR="00423B65">
        <w:rPr>
          <w:sz w:val="24"/>
          <w:szCs w:val="24"/>
        </w:rPr>
        <w:t>. These results</w:t>
      </w:r>
      <w:r w:rsidR="00DC2D5A">
        <w:rPr>
          <w:sz w:val="24"/>
          <w:szCs w:val="24"/>
        </w:rPr>
        <w:t xml:space="preserve"> suggest that </w:t>
      </w:r>
      <w:del w:id="602" w:author="Hayden Schilling" w:date="2020-11-29T16:09:00Z">
        <w:r w:rsidR="00DC2D5A" w:rsidDel="0092545A">
          <w:rPr>
            <w:sz w:val="24"/>
            <w:szCs w:val="24"/>
          </w:rPr>
          <w:delText>management of this species should occur at a regional scale</w:delText>
        </w:r>
      </w:del>
      <w:ins w:id="603" w:author="Hayden Schilling" w:date="2020-11-29T16:09:00Z">
        <w:r w:rsidR="0092545A">
          <w:rPr>
            <w:sz w:val="24"/>
            <w:szCs w:val="24"/>
          </w:rPr>
          <w:t>further research into potential demographic differences in now necessary which then call for the recognition of different s</w:t>
        </w:r>
      </w:ins>
      <w:ins w:id="604" w:author="Hayden Schilling" w:date="2020-11-29T16:10:00Z">
        <w:r w:rsidR="0092545A">
          <w:rPr>
            <w:sz w:val="24"/>
            <w:szCs w:val="24"/>
          </w:rPr>
          <w:t xml:space="preserve">tocks of </w:t>
        </w:r>
        <w:r w:rsidR="0092545A">
          <w:rPr>
            <w:i/>
            <w:iCs/>
            <w:sz w:val="24"/>
            <w:szCs w:val="24"/>
          </w:rPr>
          <w:t>C. striata</w:t>
        </w:r>
      </w:ins>
      <w:r w:rsidR="00DC2D5A">
        <w:rPr>
          <w:sz w:val="24"/>
          <w:szCs w:val="24"/>
        </w:rPr>
        <w:t>. Th</w:t>
      </w:r>
      <w:ins w:id="605" w:author="Hayden Schilling" w:date="2020-11-29T16:10:00Z">
        <w:r w:rsidR="0092545A">
          <w:rPr>
            <w:sz w:val="24"/>
            <w:szCs w:val="24"/>
          </w:rPr>
          <w:t>e MGLM</w:t>
        </w:r>
      </w:ins>
      <w:del w:id="606" w:author="Hayden Schilling" w:date="2020-11-29T16:10:00Z">
        <w:r w:rsidR="00DC2D5A" w:rsidDel="0092545A">
          <w:rPr>
            <w:sz w:val="24"/>
            <w:szCs w:val="24"/>
          </w:rPr>
          <w:delText>is</w:delText>
        </w:r>
      </w:del>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E068DDF"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ins w:id="607" w:author="Hayden Schilling" w:date="2020-12-21T12:26:00Z">
        <w:r w:rsidR="00EF46D6">
          <w:rPr>
            <w:bCs/>
            <w:sz w:val="24"/>
            <w:szCs w:val="24"/>
            <w:lang w:val="en-GB"/>
          </w:rPr>
          <w:t>,</w:t>
        </w:r>
      </w:ins>
      <w:del w:id="608" w:author="Hayden Schilling" w:date="2020-12-21T12:26:00Z">
        <w:r w:rsidRPr="001A4AE2" w:rsidDel="00EF46D6">
          <w:rPr>
            <w:bCs/>
            <w:sz w:val="24"/>
            <w:szCs w:val="24"/>
            <w:lang w:val="en-GB"/>
          </w:rPr>
          <w:delText xml:space="preserve"> &amp;</w:delText>
        </w:r>
      </w:del>
      <w:r w:rsidRPr="001A4AE2">
        <w:rPr>
          <w:bCs/>
          <w:sz w:val="24"/>
          <w:szCs w:val="24"/>
          <w:lang w:val="en-GB"/>
        </w:rPr>
        <w:t xml:space="preserve"> HS</w:t>
      </w:r>
      <w:ins w:id="609" w:author="Hayden Schilling" w:date="2020-12-21T12:26:00Z">
        <w:r w:rsidR="00EF46D6">
          <w:rPr>
            <w:bCs/>
            <w:sz w:val="24"/>
            <w:szCs w:val="24"/>
            <w:lang w:val="en-GB"/>
          </w:rPr>
          <w:t xml:space="preserve"> &amp; BM</w:t>
        </w:r>
      </w:ins>
      <w:r w:rsidRPr="001A4AE2">
        <w:rPr>
          <w:bCs/>
          <w:sz w:val="24"/>
          <w:szCs w:val="24"/>
          <w:lang w:val="en-GB"/>
        </w:rPr>
        <w:t xml:space="preserve"> wrote the manuscript, MK, DP &amp; KM critically reviewed the manuscript. </w:t>
      </w:r>
      <w:ins w:id="610" w:author="Hayden Schilling" w:date="2020-12-21T12:26:00Z">
        <w:r w:rsidR="00EF46D6">
          <w:rPr>
            <w:bCs/>
            <w:sz w:val="24"/>
            <w:szCs w:val="24"/>
            <w:lang w:val="en-GB"/>
          </w:rPr>
          <w:t xml:space="preserve">BM provided statistical expertise for the paper. </w:t>
        </w:r>
      </w:ins>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w:t>
      </w:r>
      <w:proofErr w:type="gramStart"/>
      <w:r w:rsidRPr="001A4AE2">
        <w:rPr>
          <w:sz w:val="24"/>
          <w:szCs w:val="24"/>
          <w:lang w:val="en-US"/>
        </w:rPr>
        <w:t>a</w:t>
      </w:r>
      <w:proofErr w:type="gramEnd"/>
      <w:r w:rsidRPr="001A4AE2">
        <w:rPr>
          <w:sz w:val="24"/>
          <w:szCs w:val="24"/>
          <w:lang w:val="en-US"/>
        </w:rPr>
        <w:t xml:space="preserve">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F24D1A4" w:rsidR="001A4AE2" w:rsidRPr="001A4AE2" w:rsidRDefault="001A4AE2" w:rsidP="001A4AE2">
      <w:pPr>
        <w:spacing w:line="360" w:lineRule="auto"/>
        <w:rPr>
          <w:sz w:val="24"/>
          <w:szCs w:val="24"/>
          <w:lang w:val="en-US"/>
        </w:rPr>
      </w:pPr>
      <w:r w:rsidRPr="001A4AE2">
        <w:rPr>
          <w:sz w:val="24"/>
          <w:szCs w:val="24"/>
          <w:lang w:val="en-US"/>
        </w:rPr>
        <w:t xml:space="preserve">This research includes computations using the computational cluster Katana supported by Research Technology Services at UNSW Sydney. </w:t>
      </w:r>
      <w:del w:id="611" w:author="Hayden Schilling" w:date="2020-11-29T16:10:00Z">
        <w:r w:rsidRPr="001A4AE2" w:rsidDel="0092545A">
          <w:rPr>
            <w:sz w:val="24"/>
            <w:szCs w:val="24"/>
            <w:lang w:val="en-US"/>
          </w:rPr>
          <w:delText xml:space="preserve">Thanks to Ben Maslen (UNSW Stats Central) for many useful conversations. </w:delText>
        </w:r>
      </w:del>
      <w:r w:rsidRPr="001A4AE2">
        <w:rPr>
          <w:sz w:val="24"/>
          <w:szCs w:val="24"/>
          <w:lang w:val="en-US"/>
        </w:rPr>
        <w:t>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2C794AF4" w14:textId="1A143DC5" w:rsidR="00F45D88" w:rsidRDefault="00F45D88" w:rsidP="004753C2">
      <w:pPr>
        <w:spacing w:line="360" w:lineRule="auto"/>
        <w:ind w:left="720" w:hanging="720"/>
        <w:rPr>
          <w:ins w:id="612" w:author="Hayden Schilling" w:date="2020-12-22T09:42:00Z"/>
          <w:rFonts w:ascii="Calibri" w:eastAsia="Calibri" w:hAnsi="Calibri" w:cs="Calibri"/>
          <w:noProof/>
          <w:sz w:val="24"/>
          <w:szCs w:val="24"/>
          <w:lang w:val="en-US"/>
        </w:rPr>
      </w:pPr>
      <w:ins w:id="613" w:author="Hayden Schilling" w:date="2020-12-22T09:42:00Z">
        <w:r w:rsidRPr="00F45D88">
          <w:rPr>
            <w:rFonts w:ascii="Calibri" w:eastAsia="Calibri" w:hAnsi="Calibri" w:cs="Calibri"/>
            <w:noProof/>
            <w:sz w:val="24"/>
            <w:szCs w:val="24"/>
          </w:rPr>
          <w:t>Andrade, H., van der Sleen, P., Black, B. A., Godiksen, J. A., Locke, W. L., Carroll, M. L., ... &amp; Geffen, A. (2020). Ontogenetic movements of cod in Arctic fjords and the Barents Sea as revealed by otolith microchemistry. </w:t>
        </w:r>
        <w:r w:rsidRPr="00F45D88">
          <w:rPr>
            <w:rFonts w:ascii="Calibri" w:eastAsia="Calibri" w:hAnsi="Calibri" w:cs="Calibri"/>
            <w:i/>
            <w:iCs/>
            <w:noProof/>
            <w:sz w:val="24"/>
            <w:szCs w:val="24"/>
          </w:rPr>
          <w:t>Polar Biology</w:t>
        </w:r>
        <w:r w:rsidRPr="00F45D88">
          <w:rPr>
            <w:rFonts w:ascii="Calibri" w:eastAsia="Calibri" w:hAnsi="Calibri" w:cs="Calibri"/>
            <w:noProof/>
            <w:sz w:val="24"/>
            <w:szCs w:val="24"/>
          </w:rPr>
          <w:t>, </w:t>
        </w:r>
        <w:r w:rsidRPr="00F45D88">
          <w:rPr>
            <w:rFonts w:ascii="Calibri" w:eastAsia="Calibri" w:hAnsi="Calibri" w:cs="Calibri"/>
            <w:i/>
            <w:iCs/>
            <w:noProof/>
            <w:sz w:val="24"/>
            <w:szCs w:val="24"/>
          </w:rPr>
          <w:t>43</w:t>
        </w:r>
        <w:r w:rsidRPr="00F45D88">
          <w:rPr>
            <w:rFonts w:ascii="Calibri" w:eastAsia="Calibri" w:hAnsi="Calibri" w:cs="Calibri"/>
            <w:noProof/>
            <w:sz w:val="24"/>
            <w:szCs w:val="24"/>
          </w:rPr>
          <w:t>(5), 409-421.</w:t>
        </w:r>
      </w:ins>
    </w:p>
    <w:p w14:paraId="6DCE98D2" w14:textId="1621DF1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Begg, G.A., Friedland, K.D., Pearce, J.B., 1999. Stock identification and its role in stock assessment and fisheries management: an overview, </w:t>
      </w:r>
      <w:r w:rsidRPr="00DF156D">
        <w:rPr>
          <w:rFonts w:ascii="Calibri" w:eastAsia="Calibri" w:hAnsi="Calibri" w:cs="Calibri"/>
          <w:i/>
          <w:iCs/>
          <w:noProof/>
          <w:sz w:val="24"/>
          <w:szCs w:val="24"/>
          <w:lang w:val="en-US"/>
          <w:rPrChange w:id="614" w:author="Hayden Schilling" w:date="2020-12-22T19:54:00Z">
            <w:rPr>
              <w:rFonts w:ascii="Calibri" w:eastAsia="Calibri" w:hAnsi="Calibri" w:cs="Calibri"/>
              <w:noProof/>
              <w:sz w:val="24"/>
              <w:szCs w:val="24"/>
              <w:lang w:val="en-US"/>
            </w:rPr>
          </w:rPrChange>
        </w:rPr>
        <w:t>Fish. Res.</w:t>
      </w:r>
      <w:r w:rsidRPr="00AA122B">
        <w:rPr>
          <w:rFonts w:ascii="Calibri" w:eastAsia="Calibri" w:hAnsi="Calibri" w:cs="Calibri"/>
          <w:noProof/>
          <w:sz w:val="24"/>
          <w:szCs w:val="24"/>
          <w:lang w:val="en-US"/>
        </w:rPr>
        <w:t xml:space="preserve">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xml:space="preserve">) stocks on Georges Bank. </w:t>
      </w:r>
      <w:r w:rsidRPr="00DF156D">
        <w:rPr>
          <w:rFonts w:ascii="Calibri" w:eastAsia="Calibri" w:hAnsi="Calibri" w:cs="Calibri"/>
          <w:i/>
          <w:iCs/>
          <w:noProof/>
          <w:sz w:val="24"/>
          <w:szCs w:val="24"/>
          <w:lang w:val="en-US"/>
          <w:rPrChange w:id="615" w:author="Hayden Schilling" w:date="2020-12-22T19:54:00Z">
            <w:rPr>
              <w:rFonts w:ascii="Calibri" w:eastAsia="Calibri" w:hAnsi="Calibri" w:cs="Calibri"/>
              <w:noProof/>
              <w:sz w:val="24"/>
              <w:szCs w:val="24"/>
              <w:lang w:val="en-US"/>
            </w:rPr>
          </w:rPrChange>
        </w:rPr>
        <w:t>Fish. Bull.</w:t>
      </w:r>
      <w:r w:rsidRPr="00AA122B">
        <w:rPr>
          <w:rFonts w:ascii="Calibri" w:eastAsia="Calibri" w:hAnsi="Calibri" w:cs="Calibri"/>
          <w:noProof/>
          <w:sz w:val="24"/>
          <w:szCs w:val="24"/>
          <w:lang w:val="en-US"/>
        </w:rPr>
        <w:t xml:space="preserve"> 99, 1–14.</w:t>
      </w:r>
    </w:p>
    <w:p w14:paraId="0AD0A431" w14:textId="06FB62F9" w:rsidR="00DF704A" w:rsidRDefault="00DF704A" w:rsidP="004753C2">
      <w:pPr>
        <w:spacing w:line="360" w:lineRule="auto"/>
        <w:ind w:left="720" w:hanging="720"/>
        <w:rPr>
          <w:ins w:id="616" w:author="Hayden Schilling" w:date="2020-12-22T09:37:00Z"/>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 xml:space="preserve">Water </w:t>
      </w:r>
      <w:ins w:id="617" w:author="Hayden Schilling" w:date="2020-12-22T09:38:00Z">
        <w:r w:rsidR="00622959">
          <w:rPr>
            <w:rFonts w:ascii="Calibri" w:eastAsia="Calibri" w:hAnsi="Calibri" w:cs="Calibri"/>
            <w:i/>
            <w:iCs/>
            <w:noProof/>
            <w:sz w:val="24"/>
            <w:szCs w:val="24"/>
          </w:rPr>
          <w:t>S</w:t>
        </w:r>
      </w:ins>
      <w:r w:rsidRPr="00DF704A">
        <w:rPr>
          <w:rFonts w:ascii="Calibri" w:eastAsia="Calibri" w:hAnsi="Calibri" w:cs="Calibri"/>
          <w:i/>
          <w:iCs/>
          <w:noProof/>
          <w:sz w:val="24"/>
          <w:szCs w:val="24"/>
        </w:rPr>
        <w:t>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5DFAFBEC" w14:textId="3B771A11" w:rsidR="00622959" w:rsidRPr="00DF704A" w:rsidRDefault="00622959" w:rsidP="004753C2">
      <w:pPr>
        <w:spacing w:line="360" w:lineRule="auto"/>
        <w:ind w:left="720" w:hanging="720"/>
        <w:rPr>
          <w:rFonts w:ascii="Calibri" w:eastAsia="Calibri" w:hAnsi="Calibri" w:cs="Calibri"/>
          <w:noProof/>
          <w:sz w:val="24"/>
          <w:szCs w:val="24"/>
        </w:rPr>
      </w:pPr>
      <w:ins w:id="618" w:author="Hayden Schilling" w:date="2020-12-22T09:37:00Z">
        <w:r w:rsidRPr="00622959">
          <w:rPr>
            <w:rFonts w:ascii="Calibri" w:eastAsia="Calibri" w:hAnsi="Calibri" w:cs="Calibri"/>
            <w:noProof/>
            <w:sz w:val="24"/>
            <w:szCs w:val="24"/>
          </w:rPr>
          <w:t>Biolé, F. G., Thompson, G. A., Vargas, C. V., Leisen, M., Barra, F., Volpedo, A. V., &amp; Avigliano, E. (2019). Fish stocks of Urophycis brasiliensis revealed by otolith fingerprint and shape in the Southwestern Atlantic Ocean. </w:t>
        </w:r>
        <w:r w:rsidRPr="00622959">
          <w:rPr>
            <w:rFonts w:ascii="Calibri" w:eastAsia="Calibri" w:hAnsi="Calibri" w:cs="Calibri"/>
            <w:i/>
            <w:iCs/>
            <w:noProof/>
            <w:sz w:val="24"/>
            <w:szCs w:val="24"/>
          </w:rPr>
          <w:t>Estuarine, Coastal and Shelf Science</w:t>
        </w:r>
        <w:r w:rsidRPr="00622959">
          <w:rPr>
            <w:rFonts w:ascii="Calibri" w:eastAsia="Calibri" w:hAnsi="Calibri" w:cs="Calibri"/>
            <w:noProof/>
            <w:sz w:val="24"/>
            <w:szCs w:val="24"/>
          </w:rPr>
          <w:t>, </w:t>
        </w:r>
        <w:r w:rsidRPr="00622959">
          <w:rPr>
            <w:rFonts w:ascii="Calibri" w:eastAsia="Calibri" w:hAnsi="Calibri" w:cs="Calibri"/>
            <w:i/>
            <w:iCs/>
            <w:noProof/>
            <w:sz w:val="24"/>
            <w:szCs w:val="24"/>
          </w:rPr>
          <w:t>229</w:t>
        </w:r>
        <w:r w:rsidRPr="00622959">
          <w:rPr>
            <w:rFonts w:ascii="Calibri" w:eastAsia="Calibri" w:hAnsi="Calibri" w:cs="Calibri"/>
            <w:noProof/>
            <w:sz w:val="24"/>
            <w:szCs w:val="24"/>
          </w:rPr>
          <w:t>, 106406.</w:t>
        </w:r>
      </w:ins>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Bird, J. L.; Eppler, D. T.; and Checkley, D. M., Jr., 1986: Comparisons of herring otoliths using Fourier series shape analysis. </w:t>
      </w:r>
      <w:r w:rsidRPr="00DF156D">
        <w:rPr>
          <w:rFonts w:ascii="Calibri" w:eastAsia="Calibri" w:hAnsi="Calibri" w:cs="Calibri"/>
          <w:i/>
          <w:iCs/>
          <w:noProof/>
          <w:sz w:val="24"/>
          <w:szCs w:val="24"/>
          <w:lang w:val="en-US"/>
          <w:rPrChange w:id="619" w:author="Hayden Schilling" w:date="2020-12-22T19:54:00Z">
            <w:rPr>
              <w:rFonts w:ascii="Calibri" w:eastAsia="Calibri" w:hAnsi="Calibri" w:cs="Calibri"/>
              <w:noProof/>
              <w:sz w:val="24"/>
              <w:szCs w:val="24"/>
              <w:lang w:val="en-US"/>
            </w:rPr>
          </w:rPrChange>
        </w:rPr>
        <w:t>Can. J. Fish. Aquat. Sci.</w:t>
      </w:r>
      <w:r w:rsidRPr="00AA122B">
        <w:rPr>
          <w:rFonts w:ascii="Calibri" w:eastAsia="Calibri" w:hAnsi="Calibri" w:cs="Calibri"/>
          <w:noProof/>
          <w:sz w:val="24"/>
          <w:szCs w:val="24"/>
          <w:lang w:val="en-US"/>
        </w:rPr>
        <w:t xml:space="preserve">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Cagauan, A. 2007. Exotic aquatic species introduction in the Philippines for aquaculture- A threat to biodiversity or a boon to the economy?. </w:t>
      </w:r>
      <w:r w:rsidRPr="00DF156D">
        <w:rPr>
          <w:rFonts w:ascii="Calibri" w:eastAsia="Calibri" w:hAnsi="Calibri" w:cs="Calibri"/>
          <w:i/>
          <w:iCs/>
          <w:noProof/>
          <w:sz w:val="24"/>
          <w:szCs w:val="24"/>
          <w:lang w:val="en-US"/>
          <w:rPrChange w:id="620" w:author="Hayden Schilling" w:date="2020-12-22T19:54:00Z">
            <w:rPr>
              <w:rFonts w:ascii="Calibri" w:eastAsia="Calibri" w:hAnsi="Calibri" w:cs="Calibri"/>
              <w:noProof/>
              <w:sz w:val="24"/>
              <w:szCs w:val="24"/>
              <w:lang w:val="en-US"/>
            </w:rPr>
          </w:rPrChange>
        </w:rPr>
        <w:t>Journal of Environmental Science and Management</w:t>
      </w:r>
      <w:r w:rsidRPr="00AA122B">
        <w:rPr>
          <w:rFonts w:ascii="Calibri" w:eastAsia="Calibri" w:hAnsi="Calibri" w:cs="Calibri"/>
          <w:noProof/>
          <w:sz w:val="24"/>
          <w:szCs w:val="24"/>
          <w:lang w:val="en-US"/>
        </w:rPr>
        <w:t>, 10/1: 48-62.</w:t>
      </w:r>
    </w:p>
    <w:p w14:paraId="667BD740" w14:textId="527332F4" w:rsidR="00AA122B" w:rsidRDefault="00AA122B" w:rsidP="004753C2">
      <w:pPr>
        <w:spacing w:line="360" w:lineRule="auto"/>
        <w:ind w:left="720" w:hanging="720"/>
        <w:rPr>
          <w:ins w:id="621" w:author="Hayden Schilling" w:date="2020-12-22T10:25:00Z"/>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w:t>
      </w:r>
      <w:r w:rsidRPr="00DF156D">
        <w:rPr>
          <w:rFonts w:ascii="Calibri" w:eastAsia="Calibri" w:hAnsi="Calibri" w:cs="Calibri"/>
          <w:i/>
          <w:iCs/>
          <w:noProof/>
          <w:sz w:val="24"/>
          <w:szCs w:val="24"/>
          <w:lang w:val="en-US"/>
          <w:rPrChange w:id="622" w:author="Hayden Schilling" w:date="2020-12-22T19:55:00Z">
            <w:rPr>
              <w:rFonts w:ascii="Calibri" w:eastAsia="Calibri" w:hAnsi="Calibri" w:cs="Calibri"/>
              <w:noProof/>
              <w:sz w:val="24"/>
              <w:szCs w:val="24"/>
              <w:lang w:val="en-US"/>
            </w:rPr>
          </w:rPrChange>
        </w:rPr>
        <w:t>Can. J. Fish. Aquat. Sci.</w:t>
      </w:r>
      <w:r w:rsidRPr="00AA122B">
        <w:rPr>
          <w:rFonts w:ascii="Calibri" w:eastAsia="Calibri" w:hAnsi="Calibri" w:cs="Calibri"/>
          <w:noProof/>
          <w:sz w:val="24"/>
          <w:szCs w:val="24"/>
          <w:lang w:val="en-US"/>
        </w:rPr>
        <w:t xml:space="preserve"> 50, 1062-1083.</w:t>
      </w:r>
    </w:p>
    <w:p w14:paraId="28769D06" w14:textId="3FCBD786" w:rsidR="00712CD7" w:rsidRPr="00AA122B" w:rsidRDefault="00712CD7" w:rsidP="004753C2">
      <w:pPr>
        <w:spacing w:line="360" w:lineRule="auto"/>
        <w:ind w:left="720" w:hanging="720"/>
        <w:rPr>
          <w:rFonts w:ascii="Calibri" w:eastAsia="Calibri" w:hAnsi="Calibri" w:cs="Calibri"/>
          <w:noProof/>
          <w:sz w:val="24"/>
          <w:szCs w:val="24"/>
          <w:lang w:val="en-US"/>
        </w:rPr>
      </w:pPr>
      <w:ins w:id="623" w:author="Hayden Schilling" w:date="2020-12-22T10:25:00Z">
        <w:r w:rsidRPr="00712CD7">
          <w:rPr>
            <w:rFonts w:ascii="Calibri" w:eastAsia="Calibri" w:hAnsi="Calibri" w:cs="Calibri"/>
            <w:noProof/>
            <w:sz w:val="24"/>
            <w:szCs w:val="24"/>
          </w:rPr>
          <w:t>Campana, S. E., Chouinard, G. A., Hanson, J. M., Frechet, A., &amp; Brattey, J. (2000). Otolith elemental fingerprints as biological tracers of fish stocks. </w:t>
        </w:r>
        <w:r w:rsidRPr="00712CD7">
          <w:rPr>
            <w:rFonts w:ascii="Calibri" w:eastAsia="Calibri" w:hAnsi="Calibri" w:cs="Calibri"/>
            <w:i/>
            <w:iCs/>
            <w:noProof/>
            <w:sz w:val="24"/>
            <w:szCs w:val="24"/>
          </w:rPr>
          <w:t>Fisheries Research</w:t>
        </w:r>
        <w:r w:rsidRPr="00712CD7">
          <w:rPr>
            <w:rFonts w:ascii="Calibri" w:eastAsia="Calibri" w:hAnsi="Calibri" w:cs="Calibri"/>
            <w:noProof/>
            <w:sz w:val="24"/>
            <w:szCs w:val="24"/>
          </w:rPr>
          <w:t>, </w:t>
        </w:r>
        <w:r w:rsidRPr="00712CD7">
          <w:rPr>
            <w:rFonts w:ascii="Calibri" w:eastAsia="Calibri" w:hAnsi="Calibri" w:cs="Calibri"/>
            <w:i/>
            <w:iCs/>
            <w:noProof/>
            <w:sz w:val="24"/>
            <w:szCs w:val="24"/>
          </w:rPr>
          <w:t>46</w:t>
        </w:r>
        <w:r w:rsidRPr="00712CD7">
          <w:rPr>
            <w:rFonts w:ascii="Calibri" w:eastAsia="Calibri" w:hAnsi="Calibri" w:cs="Calibri"/>
            <w:noProof/>
            <w:sz w:val="24"/>
            <w:szCs w:val="24"/>
          </w:rPr>
          <w:t>(1-3), 343-357.</w:t>
        </w:r>
      </w:ins>
    </w:p>
    <w:p w14:paraId="37FD92E9" w14:textId="7116751C" w:rsidR="00AA122B" w:rsidRDefault="00AA122B" w:rsidP="004753C2">
      <w:pPr>
        <w:spacing w:line="360" w:lineRule="auto"/>
        <w:ind w:left="720" w:hanging="720"/>
        <w:rPr>
          <w:ins w:id="624" w:author="Hayden Schilling" w:date="2020-12-22T09:32:00Z"/>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Castonguay, M., Simard, P., Gagnon, P., 1991. Usefulness of Fourier analysis of otolith shape for Atlantic mackerel (</w:t>
      </w:r>
      <w:r w:rsidRPr="00DF156D">
        <w:rPr>
          <w:rFonts w:ascii="Calibri" w:eastAsia="Calibri" w:hAnsi="Calibri" w:cs="Calibri"/>
          <w:i/>
          <w:iCs/>
          <w:noProof/>
          <w:sz w:val="24"/>
          <w:szCs w:val="24"/>
          <w:lang w:val="en-US"/>
          <w:rPrChange w:id="625" w:author="Hayden Schilling" w:date="2020-12-22T19:54:00Z">
            <w:rPr>
              <w:rFonts w:ascii="Calibri" w:eastAsia="Calibri" w:hAnsi="Calibri" w:cs="Calibri"/>
              <w:noProof/>
              <w:sz w:val="24"/>
              <w:szCs w:val="24"/>
              <w:lang w:val="en-US"/>
            </w:rPr>
          </w:rPrChange>
        </w:rPr>
        <w:t>Scomber scombrus</w:t>
      </w:r>
      <w:r w:rsidRPr="00AA122B">
        <w:rPr>
          <w:rFonts w:ascii="Calibri" w:eastAsia="Calibri" w:hAnsi="Calibri" w:cs="Calibri"/>
          <w:noProof/>
          <w:sz w:val="24"/>
          <w:szCs w:val="24"/>
          <w:lang w:val="en-US"/>
        </w:rPr>
        <w:t xml:space="preserve">) stock discrimination. </w:t>
      </w:r>
      <w:r w:rsidRPr="00DF156D">
        <w:rPr>
          <w:rFonts w:ascii="Calibri" w:eastAsia="Calibri" w:hAnsi="Calibri" w:cs="Calibri"/>
          <w:i/>
          <w:iCs/>
          <w:noProof/>
          <w:sz w:val="24"/>
          <w:szCs w:val="24"/>
          <w:lang w:val="en-US"/>
          <w:rPrChange w:id="626" w:author="Hayden Schilling" w:date="2020-12-22T19:54:00Z">
            <w:rPr>
              <w:rFonts w:ascii="Calibri" w:eastAsia="Calibri" w:hAnsi="Calibri" w:cs="Calibri"/>
              <w:noProof/>
              <w:sz w:val="24"/>
              <w:szCs w:val="24"/>
              <w:lang w:val="en-US"/>
            </w:rPr>
          </w:rPrChange>
        </w:rPr>
        <w:t>Can. J. Fish. Aquat. Sci.</w:t>
      </w:r>
      <w:r w:rsidRPr="00AA122B">
        <w:rPr>
          <w:rFonts w:ascii="Calibri" w:eastAsia="Calibri" w:hAnsi="Calibri" w:cs="Calibri"/>
          <w:noProof/>
          <w:sz w:val="24"/>
          <w:szCs w:val="24"/>
          <w:lang w:val="en-US"/>
        </w:rPr>
        <w:t xml:space="preserve">  48, 296–302.</w:t>
      </w:r>
    </w:p>
    <w:p w14:paraId="27424BAF" w14:textId="77777777" w:rsidR="00622959" w:rsidRPr="000571E1" w:rsidRDefault="00622959">
      <w:pPr>
        <w:spacing w:line="360" w:lineRule="auto"/>
        <w:ind w:left="709" w:hanging="709"/>
        <w:rPr>
          <w:ins w:id="627" w:author="Hayden Schilling" w:date="2020-12-22T09:32:00Z"/>
          <w:rFonts w:eastAsia="Times New Roman" w:cstheme="minorHAnsi"/>
        </w:rPr>
        <w:pPrChange w:id="628" w:author="Hayden Schilling" w:date="2020-12-22T09:32:00Z">
          <w:pPr>
            <w:spacing w:line="360" w:lineRule="auto"/>
          </w:pPr>
        </w:pPrChange>
      </w:pPr>
      <w:ins w:id="629" w:author="Hayden Schilling" w:date="2020-12-22T09:32:00Z">
        <w:r w:rsidRPr="000571E1">
          <w:rPr>
            <w:rFonts w:cstheme="minorHAnsi"/>
            <w:color w:val="222222"/>
            <w:sz w:val="24"/>
            <w:szCs w:val="24"/>
            <w:shd w:val="clear" w:color="auto" w:fill="FFFFFF"/>
          </w:rPr>
          <w:t>Dunn, P. K., &amp; Smyth, G. K. 1996. Randomized quantile residuals. </w:t>
        </w:r>
        <w:r w:rsidRPr="000571E1">
          <w:rPr>
            <w:rFonts w:cstheme="minorHAnsi"/>
            <w:i/>
            <w:iCs/>
            <w:color w:val="222222"/>
            <w:sz w:val="24"/>
            <w:szCs w:val="24"/>
            <w:shd w:val="clear" w:color="auto" w:fill="FFFFFF"/>
          </w:rPr>
          <w:t>Journal of Computational and Graph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5</w:t>
        </w:r>
        <w:r w:rsidRPr="000571E1">
          <w:rPr>
            <w:rFonts w:cstheme="minorHAnsi"/>
            <w:color w:val="222222"/>
            <w:sz w:val="24"/>
            <w:szCs w:val="24"/>
            <w:shd w:val="clear" w:color="auto" w:fill="FFFFFF"/>
          </w:rPr>
          <w:t>(3), 236-244.</w:t>
        </w:r>
      </w:ins>
    </w:p>
    <w:p w14:paraId="355E521D" w14:textId="77777777" w:rsidR="00622959" w:rsidRPr="000571E1" w:rsidRDefault="00622959">
      <w:pPr>
        <w:spacing w:line="360" w:lineRule="auto"/>
        <w:ind w:left="709" w:hanging="709"/>
        <w:rPr>
          <w:ins w:id="630" w:author="Hayden Schilling" w:date="2020-12-22T09:32:00Z"/>
          <w:rFonts w:eastAsia="Times New Roman" w:cstheme="minorHAnsi"/>
        </w:rPr>
        <w:pPrChange w:id="631" w:author="Hayden Schilling" w:date="2020-12-22T09:32:00Z">
          <w:pPr>
            <w:spacing w:line="360" w:lineRule="auto"/>
          </w:pPr>
        </w:pPrChange>
      </w:pPr>
      <w:ins w:id="632" w:author="Hayden Schilling" w:date="2020-12-22T09:32:00Z">
        <w:r w:rsidRPr="000571E1">
          <w:rPr>
            <w:rFonts w:cstheme="minorHAnsi"/>
            <w:color w:val="222222"/>
            <w:sz w:val="24"/>
            <w:szCs w:val="24"/>
            <w:shd w:val="clear" w:color="auto" w:fill="FFFFFF"/>
          </w:rPr>
          <w:t>Dunn, P. K., &amp; Smyth, G. K. 2018. Generalized Linear Models: Diagnostics. In </w:t>
        </w:r>
        <w:r w:rsidRPr="000571E1">
          <w:rPr>
            <w:rFonts w:cstheme="minorHAnsi"/>
            <w:i/>
            <w:iCs/>
            <w:color w:val="222222"/>
            <w:sz w:val="24"/>
            <w:szCs w:val="24"/>
            <w:shd w:val="clear" w:color="auto" w:fill="FFFFFF"/>
          </w:rPr>
          <w:t xml:space="preserve">Generalized Linear Models </w:t>
        </w:r>
        <w:proofErr w:type="gramStart"/>
        <w:r w:rsidRPr="000571E1">
          <w:rPr>
            <w:rFonts w:cstheme="minorHAnsi"/>
            <w:i/>
            <w:iCs/>
            <w:color w:val="222222"/>
            <w:sz w:val="24"/>
            <w:szCs w:val="24"/>
            <w:shd w:val="clear" w:color="auto" w:fill="FFFFFF"/>
          </w:rPr>
          <w:t>With</w:t>
        </w:r>
        <w:proofErr w:type="gramEnd"/>
        <w:r w:rsidRPr="000571E1">
          <w:rPr>
            <w:rFonts w:cstheme="minorHAnsi"/>
            <w:i/>
            <w:iCs/>
            <w:color w:val="222222"/>
            <w:sz w:val="24"/>
            <w:szCs w:val="24"/>
            <w:shd w:val="clear" w:color="auto" w:fill="FFFFFF"/>
          </w:rPr>
          <w:t xml:space="preserve"> Examples in R</w:t>
        </w:r>
        <w:r w:rsidRPr="000571E1">
          <w:rPr>
            <w:rFonts w:cstheme="minorHAnsi"/>
            <w:color w:val="222222"/>
            <w:sz w:val="24"/>
            <w:szCs w:val="24"/>
            <w:shd w:val="clear" w:color="auto" w:fill="FFFFFF"/>
          </w:rPr>
          <w:t> (pp. 297-331). Springer, New York, NY.</w:t>
        </w:r>
      </w:ins>
    </w:p>
    <w:p w14:paraId="613602C7" w14:textId="77777777" w:rsidR="00712CD7" w:rsidRDefault="00712CD7" w:rsidP="00712CD7">
      <w:pPr>
        <w:spacing w:line="360" w:lineRule="auto"/>
        <w:ind w:left="720" w:hanging="720"/>
        <w:rPr>
          <w:moveTo w:id="633" w:author="Hayden Schilling" w:date="2020-12-22T10:27:00Z"/>
          <w:rFonts w:ascii="Calibri" w:eastAsia="Calibri" w:hAnsi="Calibri" w:cs="Calibri"/>
          <w:noProof/>
          <w:sz w:val="24"/>
          <w:szCs w:val="24"/>
          <w:lang w:val="en-US"/>
        </w:rPr>
      </w:pPr>
      <w:moveToRangeStart w:id="634" w:author="Hayden Schilling" w:date="2020-12-22T10:27:00Z" w:name="move59525249"/>
      <w:moveTo w:id="635" w:author="Hayden Schilling" w:date="2020-12-22T10:27:00Z">
        <w:r w:rsidRPr="00AA122B">
          <w:rPr>
            <w:rFonts w:ascii="Calibri" w:eastAsia="Calibri" w:hAnsi="Calibri" w:cs="Calibri"/>
            <w:noProof/>
            <w:sz w:val="24"/>
            <w:szCs w:val="24"/>
            <w:lang w:val="en-US"/>
          </w:rPr>
          <w:t xml:space="preserve">Elsdon, T. S., and B. M. Gillanders. 2003. Reconstructing migratory patterns of fish based on environmental influences on otolith chemistry. </w:t>
        </w:r>
        <w:r w:rsidRPr="00DF156D">
          <w:rPr>
            <w:rFonts w:ascii="Calibri" w:eastAsia="Calibri" w:hAnsi="Calibri" w:cs="Calibri"/>
            <w:i/>
            <w:iCs/>
            <w:noProof/>
            <w:sz w:val="24"/>
            <w:szCs w:val="24"/>
            <w:lang w:val="en-US"/>
            <w:rPrChange w:id="636" w:author="Hayden Schilling" w:date="2020-12-22T19:54:00Z">
              <w:rPr>
                <w:rFonts w:ascii="Calibri" w:eastAsia="Calibri" w:hAnsi="Calibri" w:cs="Calibri"/>
                <w:noProof/>
                <w:sz w:val="24"/>
                <w:szCs w:val="24"/>
                <w:lang w:val="en-US"/>
              </w:rPr>
            </w:rPrChange>
          </w:rPr>
          <w:t>Rev. Fish Biol. Fish.</w:t>
        </w:r>
        <w:r w:rsidRPr="00AA122B">
          <w:rPr>
            <w:rFonts w:ascii="Calibri" w:eastAsia="Calibri" w:hAnsi="Calibri" w:cs="Calibri"/>
            <w:noProof/>
            <w:sz w:val="24"/>
            <w:szCs w:val="24"/>
            <w:lang w:val="en-US"/>
          </w:rPr>
          <w:t xml:space="preserve"> 13: 219– 235. doi:10.1023/B:RFBF.0000033071.73952.40</w:t>
        </w:r>
      </w:moveTo>
    </w:p>
    <w:moveToRangeEnd w:id="634"/>
    <w:p w14:paraId="0597B554" w14:textId="551E18E7" w:rsidR="00622959" w:rsidDel="00622959" w:rsidRDefault="00622959" w:rsidP="004753C2">
      <w:pPr>
        <w:spacing w:line="360" w:lineRule="auto"/>
        <w:ind w:left="720" w:hanging="720"/>
        <w:rPr>
          <w:del w:id="637" w:author="Hayden Schilling" w:date="2020-12-22T09:32:00Z"/>
          <w:rFonts w:ascii="Calibri" w:eastAsia="Calibri" w:hAnsi="Calibri" w:cs="Calibri"/>
          <w:noProof/>
          <w:sz w:val="24"/>
          <w:szCs w:val="24"/>
          <w:lang w:val="en-US"/>
        </w:rPr>
      </w:pPr>
    </w:p>
    <w:p w14:paraId="7A857647" w14:textId="08A54696" w:rsidR="001C5D83" w:rsidRPr="00AA122B" w:rsidDel="00860052" w:rsidRDefault="001C5D83" w:rsidP="004753C2">
      <w:pPr>
        <w:spacing w:line="360" w:lineRule="auto"/>
        <w:ind w:left="720" w:hanging="720"/>
        <w:rPr>
          <w:del w:id="638" w:author="Hayden Schilling" w:date="2020-12-22T10:06:00Z"/>
          <w:rFonts w:ascii="Calibri" w:eastAsia="Calibri" w:hAnsi="Calibri" w:cs="Calibri"/>
          <w:noProof/>
          <w:sz w:val="24"/>
          <w:szCs w:val="24"/>
          <w:lang w:val="en-US"/>
        </w:rPr>
      </w:pPr>
      <w:del w:id="639" w:author="Hayden Schilling" w:date="2020-12-22T10:06:00Z">
        <w:r w:rsidRPr="001C5D83" w:rsidDel="00860052">
          <w:rPr>
            <w:rFonts w:ascii="Calibri" w:eastAsia="Calibri" w:hAnsi="Calibri" w:cs="Calibri"/>
            <w:noProof/>
            <w:sz w:val="24"/>
            <w:szCs w:val="24"/>
            <w:lang w:val="en-US"/>
          </w:rPr>
          <w:delText>D</w:delText>
        </w:r>
        <w:r w:rsidDel="00860052">
          <w:rPr>
            <w:rFonts w:ascii="Calibri" w:eastAsia="Calibri" w:hAnsi="Calibri" w:cs="Calibri"/>
            <w:noProof/>
            <w:sz w:val="24"/>
            <w:szCs w:val="24"/>
            <w:lang w:val="en-US"/>
          </w:rPr>
          <w:delText>ushoff</w:delText>
        </w:r>
        <w:r w:rsidRPr="001C5D83" w:rsidDel="00860052">
          <w:rPr>
            <w:rFonts w:ascii="Calibri" w:eastAsia="Calibri" w:hAnsi="Calibri" w:cs="Calibri"/>
            <w:noProof/>
            <w:sz w:val="24"/>
            <w:szCs w:val="24"/>
            <w:lang w:val="en-US"/>
          </w:rPr>
          <w:delText>, J., K</w:delText>
        </w:r>
        <w:r w:rsidDel="00860052">
          <w:rPr>
            <w:rFonts w:ascii="Calibri" w:eastAsia="Calibri" w:hAnsi="Calibri" w:cs="Calibri"/>
            <w:noProof/>
            <w:sz w:val="24"/>
            <w:szCs w:val="24"/>
            <w:lang w:val="en-US"/>
          </w:rPr>
          <w:delText>ain</w:delText>
        </w:r>
        <w:r w:rsidRPr="001C5D83" w:rsidDel="00860052">
          <w:rPr>
            <w:rFonts w:ascii="Calibri" w:eastAsia="Calibri" w:hAnsi="Calibri" w:cs="Calibri"/>
            <w:noProof/>
            <w:sz w:val="24"/>
            <w:szCs w:val="24"/>
            <w:lang w:val="en-US"/>
          </w:rPr>
          <w:delText>, M. P. &amp; B</w:delText>
        </w:r>
        <w:r w:rsidDel="00860052">
          <w:rPr>
            <w:rFonts w:ascii="Calibri" w:eastAsia="Calibri" w:hAnsi="Calibri" w:cs="Calibri"/>
            <w:noProof/>
            <w:sz w:val="24"/>
            <w:szCs w:val="24"/>
            <w:lang w:val="en-US"/>
          </w:rPr>
          <w:delText>olker</w:delText>
        </w:r>
        <w:r w:rsidRPr="001C5D83" w:rsidDel="00860052">
          <w:rPr>
            <w:rFonts w:ascii="Calibri" w:eastAsia="Calibri" w:hAnsi="Calibri" w:cs="Calibri"/>
            <w:noProof/>
            <w:sz w:val="24"/>
            <w:szCs w:val="24"/>
            <w:lang w:val="en-US"/>
          </w:rPr>
          <w:delText xml:space="preserve">, B. M. 2019. I can see clearly now: Reinterpreting statistical significance. </w:delText>
        </w:r>
        <w:r w:rsidRPr="001C5D83" w:rsidDel="00860052">
          <w:rPr>
            <w:rFonts w:ascii="Calibri" w:eastAsia="Calibri" w:hAnsi="Calibri" w:cs="Calibri"/>
            <w:i/>
            <w:noProof/>
            <w:sz w:val="24"/>
            <w:szCs w:val="24"/>
            <w:lang w:val="en-US"/>
          </w:rPr>
          <w:delText>Methods in Ecology and Evolution,</w:delText>
        </w:r>
        <w:r w:rsidRPr="001C5D83" w:rsidDel="00860052">
          <w:rPr>
            <w:rFonts w:ascii="Calibri" w:eastAsia="Calibri" w:hAnsi="Calibri" w:cs="Calibri"/>
            <w:noProof/>
            <w:sz w:val="24"/>
            <w:szCs w:val="24"/>
            <w:lang w:val="en-US"/>
          </w:rPr>
          <w:delText xml:space="preserve"> 10</w:delText>
        </w:r>
        <w:r w:rsidRPr="001C5D83" w:rsidDel="00860052">
          <w:rPr>
            <w:rFonts w:ascii="Calibri" w:eastAsia="Calibri" w:hAnsi="Calibri" w:cs="Calibri"/>
            <w:b/>
            <w:noProof/>
            <w:sz w:val="24"/>
            <w:szCs w:val="24"/>
            <w:lang w:val="en-US"/>
          </w:rPr>
          <w:delText>,</w:delText>
        </w:r>
        <w:r w:rsidRPr="001C5D83" w:rsidDel="00860052">
          <w:rPr>
            <w:rFonts w:ascii="Calibri" w:eastAsia="Calibri" w:hAnsi="Calibri" w:cs="Calibri"/>
            <w:noProof/>
            <w:sz w:val="24"/>
            <w:szCs w:val="24"/>
            <w:lang w:val="en-US"/>
          </w:rPr>
          <w:delText xml:space="preserve"> 756-759.</w:delText>
        </w:r>
      </w:del>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w:t>
      </w:r>
      <w:r w:rsidRPr="00DF156D">
        <w:rPr>
          <w:rFonts w:ascii="Calibri" w:eastAsia="Calibri" w:hAnsi="Calibri" w:cs="Calibri"/>
          <w:i/>
          <w:iCs/>
          <w:noProof/>
          <w:sz w:val="24"/>
          <w:szCs w:val="24"/>
          <w:lang w:val="en-US"/>
          <w:rPrChange w:id="640" w:author="Hayden Schilling" w:date="2020-12-22T19:54:00Z">
            <w:rPr>
              <w:rFonts w:ascii="Calibri" w:eastAsia="Calibri" w:hAnsi="Calibri" w:cs="Calibri"/>
              <w:noProof/>
              <w:sz w:val="24"/>
              <w:szCs w:val="24"/>
              <w:lang w:val="en-US"/>
            </w:rPr>
          </w:rPrChange>
        </w:rPr>
        <w:t>J Exp Mar Biol Ecol</w:t>
      </w:r>
      <w:r w:rsidRPr="00AA122B">
        <w:rPr>
          <w:rFonts w:ascii="Calibri" w:eastAsia="Calibri" w:hAnsi="Calibri" w:cs="Calibri"/>
          <w:noProof/>
          <w:sz w:val="24"/>
          <w:szCs w:val="24"/>
          <w:lang w:val="en-US"/>
        </w:rPr>
        <w:t xml:space="preserve"> 313:269–284</w:t>
      </w:r>
    </w:p>
    <w:p w14:paraId="60DE42E8" w14:textId="25328863" w:rsidR="00622959" w:rsidRPr="000571E1" w:rsidRDefault="00AA122B">
      <w:pPr>
        <w:spacing w:line="360" w:lineRule="auto"/>
        <w:ind w:left="709" w:hanging="709"/>
        <w:rPr>
          <w:ins w:id="641" w:author="Hayden Schilling" w:date="2020-12-22T09:32:00Z"/>
          <w:rFonts w:cstheme="minorHAnsi"/>
        </w:rPr>
        <w:pPrChange w:id="642" w:author="Hayden Schilling" w:date="2020-12-22T09:33:00Z">
          <w:pPr>
            <w:spacing w:line="360" w:lineRule="auto"/>
          </w:pPr>
        </w:pPrChange>
      </w:pPr>
      <w:moveFromRangeStart w:id="643" w:author="Hayden Schilling" w:date="2020-12-22T10:27:00Z" w:name="move59525249"/>
      <w:moveFrom w:id="644" w:author="Hayden Schilling" w:date="2020-12-22T10:27:00Z">
        <w:r w:rsidRPr="00AA122B" w:rsidDel="00712CD7">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moveFrom>
      <w:moveFromRangeEnd w:id="643"/>
      <w:ins w:id="645" w:author="Hayden Schilling" w:date="2020-12-22T09:32:00Z">
        <w:r w:rsidR="00622959" w:rsidRPr="000571E1">
          <w:rPr>
            <w:rFonts w:cstheme="minorHAnsi"/>
            <w:color w:val="222222"/>
            <w:sz w:val="24"/>
            <w:szCs w:val="24"/>
            <w:shd w:val="clear" w:color="auto" w:fill="FFFFFF"/>
          </w:rPr>
          <w:t xml:space="preserve">Foster, S.D. and </w:t>
        </w:r>
        <w:proofErr w:type="spellStart"/>
        <w:r w:rsidR="00622959" w:rsidRPr="000571E1">
          <w:rPr>
            <w:rFonts w:cstheme="minorHAnsi"/>
            <w:color w:val="222222"/>
            <w:sz w:val="24"/>
            <w:szCs w:val="24"/>
            <w:shd w:val="clear" w:color="auto" w:fill="FFFFFF"/>
          </w:rPr>
          <w:t>Bravington</w:t>
        </w:r>
        <w:proofErr w:type="spellEnd"/>
        <w:r w:rsidR="00622959" w:rsidRPr="000571E1">
          <w:rPr>
            <w:rFonts w:cstheme="minorHAnsi"/>
            <w:color w:val="222222"/>
            <w:sz w:val="24"/>
            <w:szCs w:val="24"/>
            <w:shd w:val="clear" w:color="auto" w:fill="FFFFFF"/>
          </w:rPr>
          <w:t>, M.V., 2013. A Poisson–Gamma model for analysis of ecological non-negative continuous data. </w:t>
        </w:r>
        <w:r w:rsidR="00622959" w:rsidRPr="000571E1">
          <w:rPr>
            <w:rFonts w:cstheme="minorHAnsi"/>
            <w:i/>
            <w:iCs/>
            <w:color w:val="222222"/>
            <w:sz w:val="24"/>
            <w:szCs w:val="24"/>
            <w:shd w:val="clear" w:color="auto" w:fill="FFFFFF"/>
          </w:rPr>
          <w:t>Environmental and ecological statistics</w:t>
        </w:r>
        <w:r w:rsidR="00622959" w:rsidRPr="000571E1">
          <w:rPr>
            <w:rFonts w:cstheme="minorHAnsi"/>
            <w:color w:val="222222"/>
            <w:sz w:val="24"/>
            <w:szCs w:val="24"/>
            <w:shd w:val="clear" w:color="auto" w:fill="FFFFFF"/>
          </w:rPr>
          <w:t>, </w:t>
        </w:r>
        <w:r w:rsidR="00622959" w:rsidRPr="000571E1">
          <w:rPr>
            <w:rFonts w:cstheme="minorHAnsi"/>
            <w:i/>
            <w:iCs/>
            <w:color w:val="222222"/>
            <w:sz w:val="24"/>
            <w:szCs w:val="24"/>
            <w:shd w:val="clear" w:color="auto" w:fill="FFFFFF"/>
          </w:rPr>
          <w:t>20</w:t>
        </w:r>
        <w:r w:rsidR="00622959" w:rsidRPr="000571E1">
          <w:rPr>
            <w:rFonts w:cstheme="minorHAnsi"/>
            <w:color w:val="222222"/>
            <w:sz w:val="24"/>
            <w:szCs w:val="24"/>
            <w:shd w:val="clear" w:color="auto" w:fill="FFFFFF"/>
          </w:rPr>
          <w:t>(4), pp.533-552.</w:t>
        </w:r>
      </w:ins>
    </w:p>
    <w:p w14:paraId="10C4B13B" w14:textId="5A4118AA" w:rsidR="00622959" w:rsidRPr="00AA122B" w:rsidDel="00622959" w:rsidRDefault="00622959" w:rsidP="004753C2">
      <w:pPr>
        <w:spacing w:line="360" w:lineRule="auto"/>
        <w:ind w:left="720" w:hanging="720"/>
        <w:rPr>
          <w:del w:id="646" w:author="Hayden Schilling" w:date="2020-12-22T09:33:00Z"/>
          <w:rFonts w:ascii="Calibri" w:eastAsia="Calibri" w:hAnsi="Calibri" w:cs="Calibri"/>
          <w:noProof/>
          <w:sz w:val="24"/>
          <w:szCs w:val="24"/>
          <w:lang w:val="en-US"/>
        </w:rPr>
      </w:pP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Fowler, A. M., P. I. Macreadie, D. P. Bishop, and D. J. Booth. 2015. Using otolith microchemistry and shape to assess the habitat value of oil structures for reef fish. </w:t>
      </w:r>
      <w:r w:rsidRPr="00DF156D">
        <w:rPr>
          <w:rFonts w:ascii="Calibri" w:eastAsia="Calibri" w:hAnsi="Calibri" w:cs="Calibri"/>
          <w:i/>
          <w:iCs/>
          <w:noProof/>
          <w:sz w:val="24"/>
          <w:szCs w:val="24"/>
          <w:lang w:val="en-US"/>
          <w:rPrChange w:id="647" w:author="Hayden Schilling" w:date="2020-12-22T19:54:00Z">
            <w:rPr>
              <w:rFonts w:ascii="Calibri" w:eastAsia="Calibri" w:hAnsi="Calibri" w:cs="Calibri"/>
              <w:noProof/>
              <w:sz w:val="24"/>
              <w:szCs w:val="24"/>
              <w:lang w:val="en-US"/>
            </w:rPr>
          </w:rPrChange>
        </w:rPr>
        <w:t>Marine Environmental Research</w:t>
      </w:r>
      <w:r w:rsidRPr="00AA122B">
        <w:rPr>
          <w:rFonts w:ascii="Calibri" w:eastAsia="Calibri" w:hAnsi="Calibri" w:cs="Calibri"/>
          <w:noProof/>
          <w:sz w:val="24"/>
          <w:szCs w:val="24"/>
          <w:lang w:val="en-US"/>
        </w:rPr>
        <w:t xml:space="preserve"> </w:t>
      </w:r>
      <w:r w:rsidRPr="00DF156D">
        <w:rPr>
          <w:rFonts w:ascii="Calibri" w:eastAsia="Calibri" w:hAnsi="Calibri" w:cs="Calibri"/>
          <w:bCs/>
          <w:noProof/>
          <w:sz w:val="24"/>
          <w:szCs w:val="24"/>
          <w:lang w:val="en-US"/>
          <w:rPrChange w:id="648" w:author="Hayden Schilling" w:date="2020-12-22T19:54:00Z">
            <w:rPr>
              <w:rFonts w:ascii="Calibri" w:eastAsia="Calibri" w:hAnsi="Calibri" w:cs="Calibri"/>
              <w:b/>
              <w:noProof/>
              <w:sz w:val="24"/>
              <w:szCs w:val="24"/>
              <w:lang w:val="en-US"/>
            </w:rPr>
          </w:rPrChange>
        </w:rPr>
        <w:t>106</w:t>
      </w:r>
      <w:r w:rsidRPr="00AA122B">
        <w:rPr>
          <w:rFonts w:ascii="Calibri" w:eastAsia="Calibri" w:hAnsi="Calibri" w:cs="Calibri"/>
          <w:noProof/>
          <w:sz w:val="24"/>
          <w:szCs w:val="24"/>
          <w:lang w:val="en-US"/>
        </w:rPr>
        <w:t>:103-113.</w:t>
      </w:r>
    </w:p>
    <w:p w14:paraId="6B3D7D0D" w14:textId="400A8AF1" w:rsidR="00AA122B" w:rsidRDefault="00AA122B" w:rsidP="004753C2">
      <w:pPr>
        <w:spacing w:line="360" w:lineRule="auto"/>
        <w:ind w:left="720" w:hanging="720"/>
        <w:rPr>
          <w:ins w:id="649" w:author="Hayden Schilling" w:date="2020-11-29T15:34:00Z"/>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w:t>
      </w:r>
      <w:r w:rsidRPr="00622959">
        <w:rPr>
          <w:rFonts w:ascii="Calibri" w:eastAsia="Calibri" w:hAnsi="Calibri" w:cs="Calibri"/>
          <w:i/>
          <w:iCs/>
          <w:noProof/>
          <w:sz w:val="24"/>
          <w:szCs w:val="24"/>
          <w:lang w:val="en-US"/>
          <w:rPrChange w:id="650" w:author="Hayden Schilling" w:date="2020-12-22T09:33:00Z">
            <w:rPr>
              <w:rFonts w:ascii="Calibri" w:eastAsia="Calibri" w:hAnsi="Calibri" w:cs="Calibri"/>
              <w:noProof/>
              <w:sz w:val="24"/>
              <w:szCs w:val="24"/>
              <w:lang w:val="en-US"/>
            </w:rPr>
          </w:rPrChange>
        </w:rPr>
        <w:t>Salmo salar</w:t>
      </w:r>
      <w:r w:rsidRPr="00AA122B">
        <w:rPr>
          <w:rFonts w:ascii="Calibri" w:eastAsia="Calibri" w:hAnsi="Calibri" w:cs="Calibri"/>
          <w:noProof/>
          <w:sz w:val="24"/>
          <w:szCs w:val="24"/>
          <w:lang w:val="en-US"/>
        </w:rPr>
        <w:t xml:space="preserve">). </w:t>
      </w:r>
      <w:r w:rsidRPr="00DF156D">
        <w:rPr>
          <w:rFonts w:ascii="Calibri" w:eastAsia="Calibri" w:hAnsi="Calibri" w:cs="Calibri"/>
          <w:i/>
          <w:iCs/>
          <w:noProof/>
          <w:sz w:val="24"/>
          <w:szCs w:val="24"/>
          <w:lang w:val="en-US"/>
          <w:rPrChange w:id="651" w:author="Hayden Schilling" w:date="2020-12-22T19:55:00Z">
            <w:rPr>
              <w:rFonts w:ascii="Calibri" w:eastAsia="Calibri" w:hAnsi="Calibri" w:cs="Calibri"/>
              <w:noProof/>
              <w:sz w:val="24"/>
              <w:szCs w:val="24"/>
              <w:lang w:val="en-US"/>
            </w:rPr>
          </w:rPrChange>
        </w:rPr>
        <w:t>Can. J. Fish. Aquat. Sci.</w:t>
      </w:r>
      <w:r w:rsidRPr="00AA122B">
        <w:rPr>
          <w:rFonts w:ascii="Calibri" w:eastAsia="Calibri" w:hAnsi="Calibri" w:cs="Calibri"/>
          <w:noProof/>
          <w:sz w:val="24"/>
          <w:szCs w:val="24"/>
          <w:lang w:val="en-US"/>
        </w:rPr>
        <w:t xml:space="preserve"> 51:91–98.</w:t>
      </w:r>
    </w:p>
    <w:p w14:paraId="6F8122D4" w14:textId="7155098B" w:rsidR="00F83659" w:rsidRPr="00AA122B" w:rsidRDefault="00F83659" w:rsidP="004753C2">
      <w:pPr>
        <w:spacing w:line="360" w:lineRule="auto"/>
        <w:ind w:left="720" w:hanging="720"/>
        <w:rPr>
          <w:rFonts w:ascii="Calibri" w:eastAsia="Calibri" w:hAnsi="Calibri" w:cs="Calibri"/>
          <w:noProof/>
          <w:sz w:val="24"/>
          <w:szCs w:val="24"/>
          <w:lang w:val="en-US"/>
        </w:rPr>
      </w:pPr>
      <w:ins w:id="652" w:author="Hayden Schilling" w:date="2020-11-29T15:34:00Z">
        <w:r w:rsidRPr="00F83659">
          <w:rPr>
            <w:rFonts w:ascii="Calibri" w:eastAsia="Calibri" w:hAnsi="Calibri" w:cs="Calibri"/>
            <w:noProof/>
            <w:sz w:val="24"/>
            <w:szCs w:val="24"/>
          </w:rPr>
          <w:t>Ferguson, G. J., Ward, T. M., &amp; Gillanders, B. M. (2011). Otolith shape and elemental composition: Complementary tools for stock discrimination of mulloway (</w:t>
        </w:r>
        <w:r w:rsidRPr="00F83659">
          <w:rPr>
            <w:rFonts w:ascii="Calibri" w:eastAsia="Calibri" w:hAnsi="Calibri" w:cs="Calibri"/>
            <w:i/>
            <w:iCs/>
            <w:noProof/>
            <w:sz w:val="24"/>
            <w:szCs w:val="24"/>
            <w:rPrChange w:id="653" w:author="Hayden Schilling" w:date="2020-11-29T15:34:00Z">
              <w:rPr>
                <w:rFonts w:ascii="Calibri" w:eastAsia="Calibri" w:hAnsi="Calibri" w:cs="Calibri"/>
                <w:noProof/>
                <w:sz w:val="24"/>
                <w:szCs w:val="24"/>
              </w:rPr>
            </w:rPrChange>
          </w:rPr>
          <w:t>Argyrosomus japonicus</w:t>
        </w:r>
        <w:r w:rsidRPr="00F83659">
          <w:rPr>
            <w:rFonts w:ascii="Calibri" w:eastAsia="Calibri" w:hAnsi="Calibri" w:cs="Calibri"/>
            <w:noProof/>
            <w:sz w:val="24"/>
            <w:szCs w:val="24"/>
          </w:rPr>
          <w:t>) in southern Australia. </w:t>
        </w:r>
        <w:r w:rsidRPr="00F83659">
          <w:rPr>
            <w:rFonts w:ascii="Calibri" w:eastAsia="Calibri" w:hAnsi="Calibri" w:cs="Calibri"/>
            <w:i/>
            <w:iCs/>
            <w:noProof/>
            <w:sz w:val="24"/>
            <w:szCs w:val="24"/>
          </w:rPr>
          <w:t>Fisheries Research</w:t>
        </w:r>
        <w:r w:rsidRPr="00F83659">
          <w:rPr>
            <w:rFonts w:ascii="Calibri" w:eastAsia="Calibri" w:hAnsi="Calibri" w:cs="Calibri"/>
            <w:noProof/>
            <w:sz w:val="24"/>
            <w:szCs w:val="24"/>
          </w:rPr>
          <w:t>, </w:t>
        </w:r>
        <w:r w:rsidRPr="00F83659">
          <w:rPr>
            <w:rFonts w:ascii="Calibri" w:eastAsia="Calibri" w:hAnsi="Calibri" w:cs="Calibri"/>
            <w:i/>
            <w:iCs/>
            <w:noProof/>
            <w:sz w:val="24"/>
            <w:szCs w:val="24"/>
          </w:rPr>
          <w:t>110</w:t>
        </w:r>
        <w:r w:rsidRPr="00F83659">
          <w:rPr>
            <w:rFonts w:ascii="Calibri" w:eastAsia="Calibri" w:hAnsi="Calibri" w:cs="Calibri"/>
            <w:noProof/>
            <w:sz w:val="24"/>
            <w:szCs w:val="24"/>
          </w:rPr>
          <w:t>(1), 75-83.</w:t>
        </w:r>
      </w:ins>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Grammer, G. L., J. R. Morrongiello, C. Izzo, P. J. Hawthorne, J. F. Middleton, and B. M. Gillanders. 2017. Coupling biogeochemical tracers with fish growth reveals physiological and environmental controls on otolith chemistry. </w:t>
      </w:r>
      <w:r w:rsidRPr="00DF156D">
        <w:rPr>
          <w:rFonts w:ascii="Calibri" w:eastAsia="Calibri" w:hAnsi="Calibri" w:cs="Calibri"/>
          <w:i/>
          <w:iCs/>
          <w:noProof/>
          <w:sz w:val="24"/>
          <w:szCs w:val="24"/>
          <w:lang w:val="en-US"/>
          <w:rPrChange w:id="654" w:author="Hayden Schilling" w:date="2020-12-22T19:55:00Z">
            <w:rPr>
              <w:rFonts w:ascii="Calibri" w:eastAsia="Calibri" w:hAnsi="Calibri" w:cs="Calibri"/>
              <w:noProof/>
              <w:sz w:val="24"/>
              <w:szCs w:val="24"/>
              <w:lang w:val="en-US"/>
            </w:rPr>
          </w:rPrChange>
        </w:rPr>
        <w:t>Ecological Monographs</w:t>
      </w:r>
      <w:r w:rsidRPr="00AA122B">
        <w:rPr>
          <w:rFonts w:ascii="Calibri" w:eastAsia="Calibri" w:hAnsi="Calibri" w:cs="Calibri"/>
          <w:noProof/>
          <w:sz w:val="24"/>
          <w:szCs w:val="24"/>
          <w:lang w:val="en-US"/>
        </w:rPr>
        <w:t xml:space="preserve">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lastRenderedPageBreak/>
        <w:t xml:space="preserve">Graps, A. 1995. An introduction to wavelets. </w:t>
      </w:r>
      <w:r w:rsidRPr="00DF156D">
        <w:rPr>
          <w:rFonts w:ascii="Calibri" w:eastAsia="Calibri" w:hAnsi="Calibri" w:cs="Calibri"/>
          <w:i/>
          <w:iCs/>
          <w:noProof/>
          <w:sz w:val="24"/>
          <w:szCs w:val="24"/>
          <w:lang w:val="en-US"/>
          <w:rPrChange w:id="655" w:author="Hayden Schilling" w:date="2020-12-22T19:55:00Z">
            <w:rPr>
              <w:rFonts w:ascii="Calibri" w:eastAsia="Calibri" w:hAnsi="Calibri" w:cs="Calibri"/>
              <w:noProof/>
              <w:sz w:val="24"/>
              <w:szCs w:val="24"/>
              <w:lang w:val="en-US"/>
            </w:rPr>
          </w:rPrChange>
        </w:rPr>
        <w:t>IEEE computational science and engineering</w:t>
      </w:r>
      <w:r w:rsidRPr="00522A93">
        <w:rPr>
          <w:rFonts w:ascii="Calibri" w:eastAsia="Calibri" w:hAnsi="Calibri" w:cs="Calibri"/>
          <w:noProof/>
          <w:sz w:val="24"/>
          <w:szCs w:val="24"/>
          <w:lang w:val="en-US"/>
        </w:rPr>
        <w:t>,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Hui, F. K. C. 2016. boral – Bayesian Ordination and Regression Analysis of Multivariate Abundance Data in r. </w:t>
      </w:r>
      <w:r w:rsidRPr="00DF156D">
        <w:rPr>
          <w:rFonts w:ascii="Calibri" w:eastAsia="Calibri" w:hAnsi="Calibri" w:cs="Calibri"/>
          <w:i/>
          <w:iCs/>
          <w:noProof/>
          <w:sz w:val="24"/>
          <w:szCs w:val="24"/>
          <w:lang w:val="en-US"/>
          <w:rPrChange w:id="656" w:author="Hayden Schilling" w:date="2020-12-22T19:55:00Z">
            <w:rPr>
              <w:rFonts w:ascii="Calibri" w:eastAsia="Calibri" w:hAnsi="Calibri" w:cs="Calibri"/>
              <w:noProof/>
              <w:sz w:val="24"/>
              <w:szCs w:val="24"/>
              <w:lang w:val="en-US"/>
            </w:rPr>
          </w:rPrChange>
        </w:rPr>
        <w:t>Methods in Ecology and Evolution</w:t>
      </w:r>
      <w:r w:rsidRPr="00AA122B">
        <w:rPr>
          <w:rFonts w:ascii="Calibri" w:eastAsia="Calibri" w:hAnsi="Calibri" w:cs="Calibri"/>
          <w:noProof/>
          <w:sz w:val="24"/>
          <w:szCs w:val="24"/>
          <w:lang w:val="en-US"/>
        </w:rPr>
        <w:t xml:space="preserve">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Hui, F. K. C., S. Taskinen, S. Pledger, S. D. Foster, and D. I. Warton. 2015. Model-based approaches to unconstrained ordination. </w:t>
      </w:r>
      <w:r w:rsidRPr="00DF156D">
        <w:rPr>
          <w:rFonts w:ascii="Calibri" w:eastAsia="Calibri" w:hAnsi="Calibri" w:cs="Calibri"/>
          <w:i/>
          <w:iCs/>
          <w:noProof/>
          <w:sz w:val="24"/>
          <w:szCs w:val="24"/>
          <w:lang w:val="en-US"/>
          <w:rPrChange w:id="657" w:author="Hayden Schilling" w:date="2020-12-22T19:55:00Z">
            <w:rPr>
              <w:rFonts w:ascii="Calibri" w:eastAsia="Calibri" w:hAnsi="Calibri" w:cs="Calibri"/>
              <w:noProof/>
              <w:sz w:val="24"/>
              <w:szCs w:val="24"/>
              <w:lang w:val="en-US"/>
            </w:rPr>
          </w:rPrChange>
        </w:rPr>
        <w:t>Methods in Ecology and Evolution</w:t>
      </w:r>
      <w:r w:rsidRPr="00AA122B">
        <w:rPr>
          <w:rFonts w:ascii="Calibri" w:eastAsia="Calibri" w:hAnsi="Calibri" w:cs="Calibri"/>
          <w:noProof/>
          <w:sz w:val="24"/>
          <w:szCs w:val="24"/>
          <w:lang w:val="en-US"/>
        </w:rPr>
        <w:t xml:space="preserve">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Izzo, C., Reis-Santos, P., and Gillanders, B. M. 2018. Otolith chemistry does not just reflect environmental conditions: a meta-analytic evaluation. </w:t>
      </w:r>
      <w:r w:rsidRPr="00DF156D">
        <w:rPr>
          <w:rFonts w:ascii="Calibri" w:eastAsia="Calibri" w:hAnsi="Calibri" w:cs="Calibri"/>
          <w:i/>
          <w:iCs/>
          <w:noProof/>
          <w:sz w:val="24"/>
          <w:szCs w:val="24"/>
          <w:lang w:val="en-US"/>
          <w:rPrChange w:id="658" w:author="Hayden Schilling" w:date="2020-12-22T19:55:00Z">
            <w:rPr>
              <w:rFonts w:ascii="Calibri" w:eastAsia="Calibri" w:hAnsi="Calibri" w:cs="Calibri"/>
              <w:noProof/>
              <w:sz w:val="24"/>
              <w:szCs w:val="24"/>
              <w:lang w:val="en-US"/>
            </w:rPr>
          </w:rPrChange>
        </w:rPr>
        <w:t>Fish and Fisheries</w:t>
      </w:r>
      <w:r w:rsidRPr="00AA122B">
        <w:rPr>
          <w:rFonts w:ascii="Calibri" w:eastAsia="Calibri" w:hAnsi="Calibri" w:cs="Calibri"/>
          <w:noProof/>
          <w:sz w:val="24"/>
          <w:szCs w:val="24"/>
          <w:lang w:val="en-US"/>
        </w:rPr>
        <w:t xml:space="preserve">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33A4D254" w:rsidR="00B44FDE" w:rsidRDefault="00B44FDE" w:rsidP="004753C2">
      <w:pPr>
        <w:spacing w:line="360" w:lineRule="auto"/>
        <w:ind w:left="720" w:hanging="720"/>
        <w:rPr>
          <w:ins w:id="659" w:author="Hayden Schilling" w:date="2020-12-22T09:33:00Z"/>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5525A24D" w14:textId="5AE1CCDD" w:rsidR="00622959" w:rsidRPr="00622959" w:rsidRDefault="00622959">
      <w:pPr>
        <w:spacing w:line="360" w:lineRule="auto"/>
        <w:ind w:left="709" w:hanging="709"/>
        <w:rPr>
          <w:rFonts w:eastAsia="Times New Roman" w:cstheme="minorHAnsi"/>
          <w:rPrChange w:id="660" w:author="Hayden Schilling" w:date="2020-12-22T09:33:00Z">
            <w:rPr>
              <w:rFonts w:ascii="Calibri" w:eastAsia="Calibri" w:hAnsi="Calibri" w:cs="Calibri"/>
              <w:noProof/>
              <w:sz w:val="24"/>
              <w:szCs w:val="24"/>
            </w:rPr>
          </w:rPrChange>
        </w:rPr>
        <w:pPrChange w:id="661" w:author="Hayden Schilling" w:date="2020-12-22T09:33:00Z">
          <w:pPr>
            <w:spacing w:line="360" w:lineRule="auto"/>
            <w:ind w:left="720" w:hanging="720"/>
          </w:pPr>
        </w:pPrChange>
      </w:pPr>
      <w:ins w:id="662" w:author="Hayden Schilling" w:date="2020-12-22T09:33:00Z">
        <w:r w:rsidRPr="000571E1">
          <w:rPr>
            <w:rFonts w:cstheme="minorHAnsi"/>
            <w:color w:val="222222"/>
            <w:sz w:val="24"/>
            <w:szCs w:val="24"/>
            <w:shd w:val="clear" w:color="auto" w:fill="FFFFFF"/>
          </w:rPr>
          <w:t xml:space="preserve">Kendal, R. L., </w:t>
        </w:r>
        <w:proofErr w:type="spellStart"/>
        <w:r w:rsidRPr="000571E1">
          <w:rPr>
            <w:rFonts w:cstheme="minorHAnsi"/>
            <w:color w:val="222222"/>
            <w:sz w:val="24"/>
            <w:szCs w:val="24"/>
            <w:shd w:val="clear" w:color="auto" w:fill="FFFFFF"/>
          </w:rPr>
          <w:t>Coolen</w:t>
        </w:r>
        <w:proofErr w:type="spellEnd"/>
        <w:r w:rsidRPr="000571E1">
          <w:rPr>
            <w:rFonts w:cstheme="minorHAnsi"/>
            <w:color w:val="222222"/>
            <w:sz w:val="24"/>
            <w:szCs w:val="24"/>
            <w:shd w:val="clear" w:color="auto" w:fill="FFFFFF"/>
          </w:rPr>
          <w:t xml:space="preserve">, I., &amp; </w:t>
        </w:r>
        <w:proofErr w:type="spellStart"/>
        <w:r w:rsidRPr="000571E1">
          <w:rPr>
            <w:rFonts w:cstheme="minorHAnsi"/>
            <w:color w:val="222222"/>
            <w:sz w:val="24"/>
            <w:szCs w:val="24"/>
            <w:shd w:val="clear" w:color="auto" w:fill="FFFFFF"/>
          </w:rPr>
          <w:t>Laland</w:t>
        </w:r>
        <w:proofErr w:type="spellEnd"/>
        <w:r w:rsidRPr="000571E1">
          <w:rPr>
            <w:rFonts w:cstheme="minorHAnsi"/>
            <w:color w:val="222222"/>
            <w:sz w:val="24"/>
            <w:szCs w:val="24"/>
            <w:shd w:val="clear" w:color="auto" w:fill="FFFFFF"/>
          </w:rPr>
          <w:t>, K. N. (2004). The role of conformity in foraging when personal and social information conflict. </w:t>
        </w:r>
        <w:proofErr w:type="spellStart"/>
        <w:r w:rsidRPr="000571E1">
          <w:rPr>
            <w:rFonts w:cstheme="minorHAnsi"/>
            <w:i/>
            <w:iCs/>
            <w:color w:val="222222"/>
            <w:sz w:val="24"/>
            <w:szCs w:val="24"/>
            <w:shd w:val="clear" w:color="auto" w:fill="FFFFFF"/>
          </w:rPr>
          <w:t>Behavioral</w:t>
        </w:r>
        <w:proofErr w:type="spellEnd"/>
        <w:r w:rsidRPr="000571E1">
          <w:rPr>
            <w:rFonts w:cstheme="minorHAnsi"/>
            <w:i/>
            <w:iCs/>
            <w:color w:val="222222"/>
            <w:sz w:val="24"/>
            <w:szCs w:val="24"/>
            <w:shd w:val="clear" w:color="auto" w:fill="FFFFFF"/>
          </w:rPr>
          <w:t xml:space="preserve"> Ecology</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5</w:t>
        </w:r>
        <w:r w:rsidRPr="000571E1">
          <w:rPr>
            <w:rFonts w:cstheme="minorHAnsi"/>
            <w:color w:val="222222"/>
            <w:sz w:val="24"/>
            <w:szCs w:val="24"/>
            <w:shd w:val="clear" w:color="auto" w:fill="FFFFFF"/>
          </w:rPr>
          <w:t>(2), 269-277.</w:t>
        </w:r>
      </w:ins>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w:t>
      </w:r>
      <w:r w:rsidRPr="00DF156D">
        <w:rPr>
          <w:rFonts w:ascii="Calibri" w:eastAsia="Calibri" w:hAnsi="Calibri" w:cs="Calibri"/>
          <w:i/>
          <w:iCs/>
          <w:noProof/>
          <w:sz w:val="24"/>
          <w:szCs w:val="24"/>
          <w:lang w:val="en-US"/>
          <w:rPrChange w:id="663" w:author="Hayden Schilling" w:date="2020-12-22T19:55:00Z">
            <w:rPr>
              <w:rFonts w:ascii="Calibri" w:eastAsia="Calibri" w:hAnsi="Calibri" w:cs="Calibri"/>
              <w:noProof/>
              <w:sz w:val="24"/>
              <w:szCs w:val="24"/>
              <w:lang w:val="en-US"/>
            </w:rPr>
          </w:rPrChange>
        </w:rPr>
        <w:t>Zool. Stud.</w:t>
      </w:r>
      <w:r w:rsidRPr="00AA122B">
        <w:rPr>
          <w:rFonts w:ascii="Calibri" w:eastAsia="Calibri" w:hAnsi="Calibri" w:cs="Calibri"/>
          <w:noProof/>
          <w:sz w:val="24"/>
          <w:szCs w:val="24"/>
          <w:lang w:val="en-US"/>
        </w:rPr>
        <w:t xml:space="preserve">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w:t>
      </w:r>
      <w:r w:rsidRPr="00DF156D">
        <w:rPr>
          <w:rFonts w:ascii="Calibri" w:eastAsia="Calibri" w:hAnsi="Calibri" w:cs="Calibri"/>
          <w:i/>
          <w:iCs/>
          <w:noProof/>
          <w:sz w:val="24"/>
          <w:szCs w:val="24"/>
          <w:lang w:val="en-US"/>
          <w:rPrChange w:id="664" w:author="Hayden Schilling" w:date="2020-12-22T19:55:00Z">
            <w:rPr>
              <w:rFonts w:ascii="Calibri" w:eastAsia="Calibri" w:hAnsi="Calibri" w:cs="Calibri"/>
              <w:noProof/>
              <w:sz w:val="24"/>
              <w:szCs w:val="24"/>
              <w:lang w:val="en-US"/>
            </w:rPr>
          </w:rPrChange>
        </w:rPr>
        <w:t>Russ. J. Ecol.</w:t>
      </w:r>
      <w:r w:rsidRPr="00AA122B">
        <w:rPr>
          <w:rFonts w:ascii="Calibri" w:eastAsia="Calibri" w:hAnsi="Calibri" w:cs="Calibri"/>
          <w:noProof/>
          <w:sz w:val="24"/>
          <w:szCs w:val="24"/>
          <w:lang w:val="en-US"/>
        </w:rPr>
        <w:t xml:space="preserve"> 50, 391–396.</w:t>
      </w:r>
    </w:p>
    <w:p w14:paraId="612E6AB7" w14:textId="2CB3DF40" w:rsidR="0012765F" w:rsidRPr="00AA122B" w:rsidDel="00712CD7" w:rsidRDefault="0012765F" w:rsidP="004753C2">
      <w:pPr>
        <w:spacing w:line="360" w:lineRule="auto"/>
        <w:ind w:left="720" w:hanging="720"/>
        <w:rPr>
          <w:del w:id="665" w:author="Hayden Schilling" w:date="2020-12-22T10:30:00Z"/>
          <w:rFonts w:ascii="Calibri" w:eastAsia="Calibri" w:hAnsi="Calibri" w:cs="Calibri"/>
          <w:noProof/>
          <w:sz w:val="24"/>
          <w:szCs w:val="24"/>
          <w:lang w:val="en-US"/>
        </w:rPr>
      </w:pPr>
      <w:del w:id="666" w:author="Hayden Schilling" w:date="2020-12-22T10:30:00Z">
        <w:r w:rsidRPr="0012765F" w:rsidDel="00712CD7">
          <w:rPr>
            <w:rFonts w:ascii="Calibri" w:eastAsia="Calibri" w:hAnsi="Calibri" w:cs="Calibri"/>
            <w:noProof/>
            <w:sz w:val="24"/>
            <w:szCs w:val="24"/>
            <w:lang w:val="en-US"/>
          </w:rPr>
          <w:delText>Liaw</w:delText>
        </w:r>
        <w:r w:rsidDel="00712CD7">
          <w:rPr>
            <w:rFonts w:ascii="Calibri" w:eastAsia="Calibri" w:hAnsi="Calibri" w:cs="Calibri"/>
            <w:noProof/>
            <w:sz w:val="24"/>
            <w:szCs w:val="24"/>
            <w:lang w:val="en-US"/>
          </w:rPr>
          <w:delText>, A</w:delText>
        </w:r>
        <w:r w:rsidRPr="0012765F" w:rsidDel="00712CD7">
          <w:rPr>
            <w:rFonts w:ascii="Calibri" w:eastAsia="Calibri" w:hAnsi="Calibri" w:cs="Calibri"/>
            <w:noProof/>
            <w:sz w:val="24"/>
            <w:szCs w:val="24"/>
            <w:lang w:val="en-US"/>
          </w:rPr>
          <w:delText xml:space="preserve"> and Wiener</w:delText>
        </w:r>
        <w:r w:rsidDel="00712CD7">
          <w:rPr>
            <w:rFonts w:ascii="Calibri" w:eastAsia="Calibri" w:hAnsi="Calibri" w:cs="Calibri"/>
            <w:noProof/>
            <w:sz w:val="24"/>
            <w:szCs w:val="24"/>
            <w:lang w:val="en-US"/>
          </w:rPr>
          <w:delText>, M.,</w:delText>
        </w:r>
        <w:r w:rsidRPr="0012765F" w:rsidDel="00712CD7">
          <w:rPr>
            <w:rFonts w:ascii="Calibri" w:eastAsia="Calibri" w:hAnsi="Calibri" w:cs="Calibri"/>
            <w:noProof/>
            <w:sz w:val="24"/>
            <w:szCs w:val="24"/>
            <w:lang w:val="en-US"/>
          </w:rPr>
          <w:delText xml:space="preserve"> 2002. Classification and Regression by randomForest. R News 2(3), 18--22.</w:delText>
        </w:r>
      </w:del>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w:t>
      </w:r>
      <w:r w:rsidRPr="00DF156D">
        <w:rPr>
          <w:rFonts w:ascii="Calibri" w:eastAsia="Calibri" w:hAnsi="Calibri" w:cs="Calibri"/>
          <w:i/>
          <w:iCs/>
          <w:noProof/>
          <w:sz w:val="24"/>
          <w:szCs w:val="24"/>
          <w:lang w:val="en-US"/>
          <w:rPrChange w:id="667" w:author="Hayden Schilling" w:date="2020-12-22T19:55:00Z">
            <w:rPr>
              <w:rFonts w:ascii="Calibri" w:eastAsia="Calibri" w:hAnsi="Calibri" w:cs="Calibri"/>
              <w:noProof/>
              <w:sz w:val="24"/>
              <w:szCs w:val="24"/>
              <w:lang w:val="en-US"/>
            </w:rPr>
          </w:rPrChange>
        </w:rPr>
        <w:t>PLOS ONE</w:t>
      </w:r>
      <w:r w:rsidRPr="00AA122B">
        <w:rPr>
          <w:rFonts w:ascii="Calibri" w:eastAsia="Calibri" w:hAnsi="Calibri" w:cs="Calibri"/>
          <w:noProof/>
          <w:sz w:val="24"/>
          <w:szCs w:val="24"/>
          <w:lang w:val="en-US"/>
        </w:rPr>
        <w:t xml:space="preserve"> </w:t>
      </w:r>
      <w:r w:rsidRPr="00DF156D">
        <w:rPr>
          <w:rFonts w:ascii="Calibri" w:eastAsia="Calibri" w:hAnsi="Calibri" w:cs="Calibri"/>
          <w:bCs/>
          <w:noProof/>
          <w:sz w:val="24"/>
          <w:szCs w:val="24"/>
          <w:lang w:val="en-US"/>
          <w:rPrChange w:id="668" w:author="Hayden Schilling" w:date="2020-12-22T19:55:00Z">
            <w:rPr>
              <w:rFonts w:ascii="Calibri" w:eastAsia="Calibri" w:hAnsi="Calibri" w:cs="Calibri"/>
              <w:b/>
              <w:noProof/>
              <w:sz w:val="24"/>
              <w:szCs w:val="24"/>
              <w:lang w:val="en-US"/>
            </w:rPr>
          </w:rPrChange>
        </w:rPr>
        <w:t>10</w:t>
      </w:r>
      <w:r w:rsidRPr="00DF156D">
        <w:rPr>
          <w:rFonts w:ascii="Calibri" w:eastAsia="Calibri" w:hAnsi="Calibri" w:cs="Calibri"/>
          <w:bCs/>
          <w:noProof/>
          <w:sz w:val="24"/>
          <w:szCs w:val="24"/>
          <w:lang w:val="en-US"/>
          <w:rPrChange w:id="669" w:author="Hayden Schilling" w:date="2020-12-22T19:55:00Z">
            <w:rPr>
              <w:rFonts w:ascii="Calibri" w:eastAsia="Calibri" w:hAnsi="Calibri" w:cs="Calibri"/>
              <w:noProof/>
              <w:sz w:val="24"/>
              <w:szCs w:val="24"/>
              <w:lang w:val="en-US"/>
            </w:rPr>
          </w:rPrChange>
        </w:rPr>
        <w:t>:</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w:t>
      </w:r>
      <w:r w:rsidRPr="00DF156D">
        <w:rPr>
          <w:rFonts w:ascii="Calibri" w:eastAsia="Calibri" w:hAnsi="Calibri" w:cs="Calibri"/>
          <w:i/>
          <w:iCs/>
          <w:noProof/>
          <w:sz w:val="24"/>
          <w:szCs w:val="24"/>
          <w:rPrChange w:id="670" w:author="Hayden Schilling" w:date="2020-12-22T19:55:00Z">
            <w:rPr>
              <w:rFonts w:ascii="Calibri" w:eastAsia="Calibri" w:hAnsi="Calibri" w:cs="Calibri"/>
              <w:noProof/>
              <w:sz w:val="24"/>
              <w:szCs w:val="24"/>
            </w:rPr>
          </w:rPrChange>
        </w:rPr>
        <w:t>Canadian Journal of Fisheries and Aquatic Sciences</w:t>
      </w:r>
      <w:r w:rsidRPr="00A53C3D">
        <w:rPr>
          <w:rFonts w:ascii="Calibri" w:eastAsia="Calibri" w:hAnsi="Calibri" w:cs="Calibri"/>
          <w:noProof/>
          <w:sz w:val="24"/>
          <w:szCs w:val="24"/>
        </w:rPr>
        <w:t xml:space="preserve">,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w:t>
      </w:r>
      <w:r w:rsidRPr="00DF156D">
        <w:rPr>
          <w:rFonts w:ascii="Calibri" w:eastAsia="Calibri" w:hAnsi="Calibri" w:cs="Calibri"/>
          <w:i/>
          <w:iCs/>
          <w:noProof/>
          <w:sz w:val="24"/>
          <w:szCs w:val="24"/>
          <w:lang w:val="en-US"/>
          <w:rPrChange w:id="671" w:author="Hayden Schilling" w:date="2020-12-22T19:55:00Z">
            <w:rPr>
              <w:rFonts w:ascii="Calibri" w:eastAsia="Calibri" w:hAnsi="Calibri" w:cs="Calibri"/>
              <w:noProof/>
              <w:sz w:val="24"/>
              <w:szCs w:val="24"/>
              <w:lang w:val="en-US"/>
            </w:rPr>
          </w:rPrChange>
        </w:rPr>
        <w:t>J. Appl. Ichthyol.</w:t>
      </w:r>
      <w:r w:rsidRPr="00AA122B">
        <w:rPr>
          <w:rFonts w:ascii="Calibri" w:eastAsia="Calibri" w:hAnsi="Calibri" w:cs="Calibri"/>
          <w:noProof/>
          <w:sz w:val="24"/>
          <w:szCs w:val="24"/>
          <w:lang w:val="en-US"/>
        </w:rPr>
        <w:t xml:space="preserve">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w:t>
      </w:r>
      <w:r w:rsidRPr="00DF156D">
        <w:rPr>
          <w:rFonts w:ascii="Calibri" w:eastAsia="Calibri" w:hAnsi="Calibri" w:cs="Calibri"/>
          <w:i/>
          <w:iCs/>
          <w:noProof/>
          <w:sz w:val="24"/>
          <w:szCs w:val="24"/>
          <w:lang w:val="en-US"/>
          <w:rPrChange w:id="672" w:author="Hayden Schilling" w:date="2020-12-22T19:55:00Z">
            <w:rPr>
              <w:rFonts w:ascii="Calibri" w:eastAsia="Calibri" w:hAnsi="Calibri" w:cs="Calibri"/>
              <w:noProof/>
              <w:sz w:val="24"/>
              <w:szCs w:val="24"/>
              <w:lang w:val="en-US"/>
            </w:rPr>
          </w:rPrChange>
        </w:rPr>
        <w:t>. Fish. Res.</w:t>
      </w:r>
      <w:r w:rsidRPr="00AA122B">
        <w:rPr>
          <w:rFonts w:ascii="Calibri" w:eastAsia="Calibri" w:hAnsi="Calibri" w:cs="Calibri"/>
          <w:noProof/>
          <w:sz w:val="24"/>
          <w:szCs w:val="24"/>
          <w:lang w:val="en-US"/>
        </w:rPr>
        <w:t xml:space="preserve">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w:t>
      </w:r>
      <w:r w:rsidRPr="00DF156D">
        <w:rPr>
          <w:rFonts w:ascii="Calibri" w:eastAsia="Calibri" w:hAnsi="Calibri" w:cs="Calibri"/>
          <w:i/>
          <w:iCs/>
          <w:noProof/>
          <w:sz w:val="24"/>
          <w:szCs w:val="24"/>
          <w:lang w:val="en-US"/>
          <w:rPrChange w:id="673" w:author="Hayden Schilling" w:date="2020-12-22T19:56:00Z">
            <w:rPr>
              <w:rFonts w:ascii="Calibri" w:eastAsia="Calibri" w:hAnsi="Calibri" w:cs="Calibri"/>
              <w:noProof/>
              <w:sz w:val="24"/>
              <w:szCs w:val="24"/>
              <w:lang w:val="en-US"/>
            </w:rPr>
          </w:rPrChange>
        </w:rPr>
        <w:t>Ichthyol. Res.</w:t>
      </w:r>
      <w:r w:rsidRPr="00AA122B">
        <w:rPr>
          <w:rFonts w:ascii="Calibri" w:eastAsia="Calibri" w:hAnsi="Calibri" w:cs="Calibri"/>
          <w:noProof/>
          <w:sz w:val="24"/>
          <w:szCs w:val="24"/>
          <w:lang w:val="en-US"/>
        </w:rPr>
        <w:t xml:space="preserve"> 63, 294‒301.</w:t>
      </w:r>
    </w:p>
    <w:p w14:paraId="7E31DE1F" w14:textId="611AE281" w:rsidR="00155C64" w:rsidRDefault="00155C64" w:rsidP="004753C2">
      <w:pPr>
        <w:spacing w:line="360" w:lineRule="auto"/>
        <w:ind w:left="720" w:hanging="720"/>
        <w:rPr>
          <w:ins w:id="674" w:author="Hayden Schilling" w:date="2020-12-22T09:34:00Z"/>
          <w:rFonts w:ascii="Calibri" w:eastAsia="Calibri" w:hAnsi="Calibri" w:cs="Calibri"/>
          <w:noProof/>
          <w:sz w:val="24"/>
          <w:szCs w:val="24"/>
          <w:lang w:val="en-US"/>
        </w:rPr>
      </w:pPr>
      <w:r w:rsidRPr="00155C64">
        <w:rPr>
          <w:rFonts w:ascii="Calibri" w:eastAsia="Calibri" w:hAnsi="Calibri" w:cs="Calibri"/>
          <w:noProof/>
          <w:sz w:val="24"/>
          <w:szCs w:val="24"/>
          <w:lang w:val="en-US"/>
        </w:rPr>
        <w:t xml:space="preserve">Nazir, A., Khan, M.A., 2019. Spatial and temporal variation in otolith chemistry and its relationship with water chemistry: Stock discrimination of </w:t>
      </w:r>
      <w:r w:rsidRPr="00DF156D">
        <w:rPr>
          <w:rFonts w:ascii="Calibri" w:eastAsia="Calibri" w:hAnsi="Calibri" w:cs="Calibri"/>
          <w:i/>
          <w:iCs/>
          <w:noProof/>
          <w:sz w:val="24"/>
          <w:szCs w:val="24"/>
          <w:lang w:val="en-US"/>
          <w:rPrChange w:id="675" w:author="Hayden Schilling" w:date="2020-12-22T19:56:00Z">
            <w:rPr>
              <w:rFonts w:ascii="Calibri" w:eastAsia="Calibri" w:hAnsi="Calibri" w:cs="Calibri"/>
              <w:noProof/>
              <w:sz w:val="24"/>
              <w:szCs w:val="24"/>
              <w:lang w:val="en-US"/>
            </w:rPr>
          </w:rPrChange>
        </w:rPr>
        <w:t>Sperata aor</w:t>
      </w:r>
      <w:r w:rsidRPr="00155C64">
        <w:rPr>
          <w:rFonts w:ascii="Calibri" w:eastAsia="Calibri" w:hAnsi="Calibri" w:cs="Calibri"/>
          <w:noProof/>
          <w:sz w:val="24"/>
          <w:szCs w:val="24"/>
          <w:lang w:val="en-US"/>
        </w:rPr>
        <w:t xml:space="preserve">. </w:t>
      </w:r>
      <w:r w:rsidRPr="00DF156D">
        <w:rPr>
          <w:rFonts w:ascii="Calibri" w:eastAsia="Calibri" w:hAnsi="Calibri" w:cs="Calibri"/>
          <w:i/>
          <w:iCs/>
          <w:noProof/>
          <w:sz w:val="24"/>
          <w:szCs w:val="24"/>
          <w:lang w:val="en-US"/>
          <w:rPrChange w:id="676" w:author="Hayden Schilling" w:date="2020-12-22T19:56:00Z">
            <w:rPr>
              <w:rFonts w:ascii="Calibri" w:eastAsia="Calibri" w:hAnsi="Calibri" w:cs="Calibri"/>
              <w:noProof/>
              <w:sz w:val="24"/>
              <w:szCs w:val="24"/>
              <w:lang w:val="en-US"/>
            </w:rPr>
          </w:rPrChange>
        </w:rPr>
        <w:t>Ecol. Freshw. Fish.</w:t>
      </w:r>
      <w:r w:rsidRPr="00155C64">
        <w:rPr>
          <w:rFonts w:ascii="Calibri" w:eastAsia="Calibri" w:hAnsi="Calibri" w:cs="Calibri"/>
          <w:noProof/>
          <w:sz w:val="24"/>
          <w:szCs w:val="24"/>
          <w:lang w:val="en-US"/>
        </w:rPr>
        <w:t xml:space="preserve"> 28, 499–511.</w:t>
      </w:r>
    </w:p>
    <w:p w14:paraId="5F7053CA" w14:textId="1D23D71E" w:rsidR="00622959" w:rsidRPr="00622959" w:rsidRDefault="00622959">
      <w:pPr>
        <w:spacing w:line="360" w:lineRule="auto"/>
        <w:ind w:left="709" w:hanging="709"/>
        <w:rPr>
          <w:rFonts w:eastAsia="Times New Roman" w:cstheme="minorHAnsi"/>
          <w:rPrChange w:id="677" w:author="Hayden Schilling" w:date="2020-12-22T09:34:00Z">
            <w:rPr>
              <w:rFonts w:ascii="Calibri" w:eastAsia="Calibri" w:hAnsi="Calibri" w:cs="Calibri"/>
              <w:noProof/>
              <w:sz w:val="24"/>
              <w:szCs w:val="24"/>
              <w:lang w:val="en-US"/>
            </w:rPr>
          </w:rPrChange>
        </w:rPr>
        <w:pPrChange w:id="678" w:author="Hayden Schilling" w:date="2020-12-22T09:34:00Z">
          <w:pPr>
            <w:spacing w:line="360" w:lineRule="auto"/>
            <w:ind w:left="720" w:hanging="720"/>
          </w:pPr>
        </w:pPrChange>
      </w:pPr>
      <w:proofErr w:type="spellStart"/>
      <w:ins w:id="679" w:author="Hayden Schilling" w:date="2020-12-22T09:34:00Z">
        <w:r w:rsidRPr="000571E1">
          <w:rPr>
            <w:rFonts w:cstheme="minorHAnsi"/>
            <w:color w:val="222222"/>
            <w:sz w:val="24"/>
            <w:szCs w:val="24"/>
            <w:shd w:val="clear" w:color="auto" w:fill="FFFFFF"/>
          </w:rPr>
          <w:t>Niku</w:t>
        </w:r>
        <w:proofErr w:type="spellEnd"/>
        <w:r w:rsidRPr="000571E1">
          <w:rPr>
            <w:rFonts w:cstheme="minorHAnsi"/>
            <w:color w:val="222222"/>
            <w:sz w:val="24"/>
            <w:szCs w:val="24"/>
            <w:shd w:val="clear" w:color="auto" w:fill="FFFFFF"/>
          </w:rPr>
          <w:t xml:space="preserve">, J., Warton, D.I., Hui, F.K. and </w:t>
        </w:r>
        <w:proofErr w:type="spellStart"/>
        <w:r w:rsidRPr="000571E1">
          <w:rPr>
            <w:rFonts w:cstheme="minorHAnsi"/>
            <w:color w:val="222222"/>
            <w:sz w:val="24"/>
            <w:szCs w:val="24"/>
            <w:shd w:val="clear" w:color="auto" w:fill="FFFFFF"/>
          </w:rPr>
          <w:t>Taskinen</w:t>
        </w:r>
        <w:proofErr w:type="spellEnd"/>
        <w:r w:rsidRPr="000571E1">
          <w:rPr>
            <w:rFonts w:cstheme="minorHAnsi"/>
            <w:color w:val="222222"/>
            <w:sz w:val="24"/>
            <w:szCs w:val="24"/>
            <w:shd w:val="clear" w:color="auto" w:fill="FFFFFF"/>
          </w:rPr>
          <w:t>, S., 2017. Generalized linear latent variable models for multivariate count and biomass data in ecology.</w:t>
        </w:r>
        <w:r w:rsidRPr="00DF156D">
          <w:rPr>
            <w:rFonts w:cstheme="minorHAnsi"/>
            <w:i/>
            <w:iCs/>
            <w:color w:val="222222"/>
            <w:sz w:val="24"/>
            <w:szCs w:val="24"/>
            <w:shd w:val="clear" w:color="auto" w:fill="FFFFFF"/>
            <w:rPrChange w:id="680" w:author="Hayden Schilling" w:date="2020-12-22T19:56:00Z">
              <w:rPr>
                <w:rFonts w:cstheme="minorHAnsi"/>
                <w:color w:val="222222"/>
                <w:sz w:val="24"/>
                <w:szCs w:val="24"/>
                <w:shd w:val="clear" w:color="auto" w:fill="FFFFFF"/>
              </w:rPr>
            </w:rPrChange>
          </w:rPr>
          <w:t> </w:t>
        </w:r>
        <w:r w:rsidRPr="00DF156D">
          <w:rPr>
            <w:rFonts w:cstheme="minorHAnsi"/>
            <w:i/>
            <w:iCs/>
            <w:color w:val="222222"/>
            <w:sz w:val="24"/>
            <w:szCs w:val="24"/>
            <w:shd w:val="clear" w:color="auto" w:fill="FFFFFF"/>
            <w:rPrChange w:id="681" w:author="Hayden Schilling" w:date="2020-12-22T19:56:00Z">
              <w:rPr>
                <w:rFonts w:cstheme="minorHAnsi"/>
                <w:i/>
                <w:iCs/>
                <w:color w:val="222222"/>
                <w:sz w:val="24"/>
                <w:szCs w:val="24"/>
                <w:shd w:val="clear" w:color="auto" w:fill="FFFFFF"/>
              </w:rPr>
            </w:rPrChange>
          </w:rPr>
          <w:t>Journal of Agricultural, Biological and Environment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2</w:t>
        </w:r>
        <w:r w:rsidRPr="000571E1">
          <w:rPr>
            <w:rFonts w:cstheme="minorHAnsi"/>
            <w:color w:val="222222"/>
            <w:sz w:val="24"/>
            <w:szCs w:val="24"/>
            <w:shd w:val="clear" w:color="auto" w:fill="FFFFFF"/>
          </w:rPr>
          <w:t>(4), pp.498-522.</w:t>
        </w:r>
      </w:ins>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Popovic, G. C., D. I. Warton, F. J. Thomson, F. K. C. Hui, and A. T. Moles. 2019. Untangling direct species associations from indirect mediator species effects with graphical models. </w:t>
      </w:r>
      <w:r w:rsidRPr="00DF156D">
        <w:rPr>
          <w:rFonts w:ascii="Calibri" w:eastAsia="Calibri" w:hAnsi="Calibri" w:cs="Calibri"/>
          <w:i/>
          <w:iCs/>
          <w:noProof/>
          <w:sz w:val="24"/>
          <w:szCs w:val="24"/>
          <w:lang w:val="en-US"/>
          <w:rPrChange w:id="682" w:author="Hayden Schilling" w:date="2020-12-22T19:56:00Z">
            <w:rPr>
              <w:rFonts w:ascii="Calibri" w:eastAsia="Calibri" w:hAnsi="Calibri" w:cs="Calibri"/>
              <w:noProof/>
              <w:sz w:val="24"/>
              <w:szCs w:val="24"/>
              <w:lang w:val="en-US"/>
            </w:rPr>
          </w:rPrChange>
        </w:rPr>
        <w:t>Methods in Ecology and Evolution</w:t>
      </w:r>
      <w:r w:rsidRPr="00AA122B">
        <w:rPr>
          <w:rFonts w:ascii="Calibri" w:eastAsia="Calibri" w:hAnsi="Calibri" w:cs="Calibri"/>
          <w:noProof/>
          <w:sz w:val="24"/>
          <w:szCs w:val="24"/>
          <w:lang w:val="en-US"/>
        </w:rPr>
        <w:t xml:space="preserve"> </w:t>
      </w:r>
      <w:r w:rsidRPr="00DF156D">
        <w:rPr>
          <w:rFonts w:ascii="Calibri" w:eastAsia="Calibri" w:hAnsi="Calibri" w:cs="Calibri"/>
          <w:bCs/>
          <w:noProof/>
          <w:sz w:val="24"/>
          <w:szCs w:val="24"/>
          <w:lang w:val="en-US"/>
          <w:rPrChange w:id="683" w:author="Hayden Schilling" w:date="2020-12-22T19:56:00Z">
            <w:rPr>
              <w:rFonts w:ascii="Calibri" w:eastAsia="Calibri" w:hAnsi="Calibri" w:cs="Calibri"/>
              <w:b/>
              <w:noProof/>
              <w:sz w:val="24"/>
              <w:szCs w:val="24"/>
              <w:lang w:val="en-US"/>
            </w:rPr>
          </w:rPrChange>
        </w:rPr>
        <w:t>10</w:t>
      </w:r>
      <w:r w:rsidRPr="00DF156D">
        <w:rPr>
          <w:rFonts w:ascii="Calibri" w:eastAsia="Calibri" w:hAnsi="Calibri" w:cs="Calibri"/>
          <w:bCs/>
          <w:noProof/>
          <w:sz w:val="24"/>
          <w:szCs w:val="24"/>
          <w:lang w:val="en-US"/>
          <w:rPrChange w:id="684" w:author="Hayden Schilling" w:date="2020-12-22T19:56:00Z">
            <w:rPr>
              <w:rFonts w:ascii="Calibri" w:eastAsia="Calibri" w:hAnsi="Calibri" w:cs="Calibri"/>
              <w:noProof/>
              <w:sz w:val="24"/>
              <w:szCs w:val="24"/>
              <w:lang w:val="en-US"/>
            </w:rPr>
          </w:rPrChange>
        </w:rPr>
        <w:t>:</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Rahman, M.A., Awal, S., 2016. Development of Captive Breeding, Seed Production and Culture Techniques of Snakehead Fish for Species Conservation and Sustainable Aquaculture. </w:t>
      </w:r>
      <w:r w:rsidRPr="00DF156D">
        <w:rPr>
          <w:rFonts w:ascii="Calibri" w:eastAsia="Calibri" w:hAnsi="Calibri" w:cs="Calibri"/>
          <w:i/>
          <w:iCs/>
          <w:noProof/>
          <w:sz w:val="24"/>
          <w:szCs w:val="24"/>
          <w:lang w:val="en-US"/>
          <w:rPrChange w:id="685" w:author="Hayden Schilling" w:date="2020-12-22T19:56:00Z">
            <w:rPr>
              <w:rFonts w:ascii="Calibri" w:eastAsia="Calibri" w:hAnsi="Calibri" w:cs="Calibri"/>
              <w:noProof/>
              <w:sz w:val="24"/>
              <w:szCs w:val="24"/>
              <w:lang w:val="en-US"/>
            </w:rPr>
          </w:rPrChange>
        </w:rPr>
        <w:t>Int. J. Adv. Agric. Environ. Eng</w:t>
      </w:r>
      <w:r w:rsidRPr="00AA122B">
        <w:rPr>
          <w:rFonts w:ascii="Calibri" w:eastAsia="Calibri" w:hAnsi="Calibri" w:cs="Calibri"/>
          <w:noProof/>
          <w:sz w:val="24"/>
          <w:szCs w:val="24"/>
          <w:lang w:val="en-US"/>
        </w:rPr>
        <w:t>. 3, 117-120.</w:t>
      </w:r>
    </w:p>
    <w:p w14:paraId="5642345A" w14:textId="334EB4A4" w:rsidR="00AA122B" w:rsidRPr="00AA122B" w:rsidDel="00712CD7" w:rsidRDefault="00AA122B" w:rsidP="004753C2">
      <w:pPr>
        <w:spacing w:line="360" w:lineRule="auto"/>
        <w:ind w:left="720" w:hanging="720"/>
        <w:rPr>
          <w:del w:id="686" w:author="Hayden Schilling" w:date="2020-12-22T10:32:00Z"/>
          <w:rFonts w:ascii="Calibri" w:eastAsia="Calibri" w:hAnsi="Calibri" w:cs="Calibri"/>
          <w:noProof/>
          <w:sz w:val="24"/>
          <w:szCs w:val="24"/>
          <w:lang w:val="en-US"/>
        </w:rPr>
      </w:pPr>
      <w:del w:id="687" w:author="Hayden Schilling" w:date="2020-12-22T10:32:00Z">
        <w:r w:rsidRPr="00AA122B" w:rsidDel="00712CD7">
          <w:rPr>
            <w:rFonts w:ascii="Calibri" w:eastAsia="Calibri" w:hAnsi="Calibri" w:cs="Calibri"/>
            <w:noProof/>
            <w:sz w:val="24"/>
            <w:szCs w:val="24"/>
            <w:lang w:val="en-US"/>
          </w:rPr>
          <w:lastRenderedPageBreak/>
          <w:delText>Sarkar, U. K., Gupta, B. K., Lakra, W. S., 2010. Biodiversity, ecohydrology, threat status and conservation priority of the freshwater fishes of river Gomti, a tributary of river Ganga (India). The Environmentalist. 30, 3-17.</w:delText>
        </w:r>
      </w:del>
    </w:p>
    <w:p w14:paraId="5684BF31" w14:textId="105E24DF" w:rsidR="00AA122B" w:rsidRPr="00AA122B" w:rsidDel="00712CD7" w:rsidRDefault="00AA122B" w:rsidP="004753C2">
      <w:pPr>
        <w:spacing w:line="360" w:lineRule="auto"/>
        <w:ind w:left="720" w:hanging="720"/>
        <w:rPr>
          <w:del w:id="688" w:author="Hayden Schilling" w:date="2020-12-22T10:32:00Z"/>
          <w:rFonts w:ascii="Calibri" w:eastAsia="Calibri" w:hAnsi="Calibri" w:cs="Calibri"/>
          <w:noProof/>
          <w:sz w:val="24"/>
          <w:szCs w:val="24"/>
          <w:lang w:val="en-US"/>
        </w:rPr>
      </w:pPr>
      <w:del w:id="689" w:author="Hayden Schilling" w:date="2020-12-22T10:32:00Z">
        <w:r w:rsidRPr="00AA122B" w:rsidDel="00712CD7">
          <w:rPr>
            <w:rFonts w:ascii="Calibri" w:eastAsia="Calibri" w:hAnsi="Calibri" w:cs="Calibri"/>
            <w:noProof/>
            <w:sz w:val="24"/>
            <w:szCs w:val="24"/>
            <w:lang w:val="en-US"/>
          </w:rPr>
          <w:delText>Smoliński, S., Schade, F. M. &amp; Berg, F. 2019. Assessing the performance of statistical classifiers to discriminate fish stocks using Fourier analysis of otolith shape. Canadian Journal of Fisheries and Aquatic Sciences. https://doi.org/10.1139/cjfas-2019-0251</w:delText>
        </w:r>
      </w:del>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w:t>
      </w:r>
      <w:r w:rsidRPr="00DF156D">
        <w:rPr>
          <w:rFonts w:ascii="Calibri" w:eastAsia="Calibri" w:hAnsi="Calibri" w:cs="Calibri"/>
          <w:i/>
          <w:iCs/>
          <w:noProof/>
          <w:sz w:val="24"/>
          <w:szCs w:val="24"/>
          <w:lang w:val="en-US"/>
          <w:rPrChange w:id="690" w:author="Hayden Schilling" w:date="2020-12-22T19:56:00Z">
            <w:rPr>
              <w:rFonts w:ascii="Calibri" w:eastAsia="Calibri" w:hAnsi="Calibri" w:cs="Calibri"/>
              <w:noProof/>
              <w:sz w:val="24"/>
              <w:szCs w:val="24"/>
              <w:lang w:val="en-US"/>
            </w:rPr>
          </w:rPrChange>
        </w:rPr>
        <w:t>Marine Ecology Progress Series</w:t>
      </w:r>
      <w:r w:rsidRPr="00AA122B">
        <w:rPr>
          <w:rFonts w:ascii="Calibri" w:eastAsia="Calibri" w:hAnsi="Calibri" w:cs="Calibri"/>
          <w:noProof/>
          <w:sz w:val="24"/>
          <w:szCs w:val="24"/>
          <w:lang w:val="en-US"/>
        </w:rPr>
        <w:t xml:space="preserve"> </w:t>
      </w:r>
      <w:r w:rsidRPr="00DF156D">
        <w:rPr>
          <w:rFonts w:ascii="Calibri" w:eastAsia="Calibri" w:hAnsi="Calibri" w:cs="Calibri"/>
          <w:bCs/>
          <w:noProof/>
          <w:sz w:val="24"/>
          <w:szCs w:val="24"/>
          <w:lang w:val="en-US"/>
          <w:rPrChange w:id="691" w:author="Hayden Schilling" w:date="2020-12-22T19:56:00Z">
            <w:rPr>
              <w:rFonts w:ascii="Calibri" w:eastAsia="Calibri" w:hAnsi="Calibri" w:cs="Calibri"/>
              <w:b/>
              <w:noProof/>
              <w:sz w:val="24"/>
              <w:szCs w:val="24"/>
              <w:lang w:val="en-US"/>
            </w:rPr>
          </w:rPrChange>
        </w:rPr>
        <w:t>598</w:t>
      </w:r>
      <w:r w:rsidRPr="00DF156D">
        <w:rPr>
          <w:rFonts w:ascii="Calibri" w:eastAsia="Calibri" w:hAnsi="Calibri" w:cs="Calibri"/>
          <w:bCs/>
          <w:noProof/>
          <w:sz w:val="24"/>
          <w:szCs w:val="24"/>
          <w:lang w:val="en-US"/>
          <w:rPrChange w:id="692" w:author="Hayden Schilling" w:date="2020-12-22T19:56:00Z">
            <w:rPr>
              <w:rFonts w:ascii="Calibri" w:eastAsia="Calibri" w:hAnsi="Calibri" w:cs="Calibri"/>
              <w:noProof/>
              <w:sz w:val="24"/>
              <w:szCs w:val="24"/>
              <w:lang w:val="en-US"/>
            </w:rPr>
          </w:rPrChange>
        </w:rPr>
        <w:t>:</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transky, C., 2005. Geographic variation of golden redfish (Sebastes marinus) and  deep-sea redfish (S. mentella) in the North Atlantic based on otolith shape analysis.  </w:t>
      </w:r>
      <w:r w:rsidRPr="00DF156D">
        <w:rPr>
          <w:rFonts w:ascii="Calibri" w:eastAsia="Calibri" w:hAnsi="Calibri" w:cs="Calibri"/>
          <w:i/>
          <w:iCs/>
          <w:noProof/>
          <w:sz w:val="24"/>
          <w:szCs w:val="24"/>
          <w:lang w:val="en-US"/>
          <w:rPrChange w:id="693" w:author="Hayden Schilling" w:date="2020-12-22T19:56:00Z">
            <w:rPr>
              <w:rFonts w:ascii="Calibri" w:eastAsia="Calibri" w:hAnsi="Calibri" w:cs="Calibri"/>
              <w:noProof/>
              <w:sz w:val="24"/>
              <w:szCs w:val="24"/>
              <w:lang w:val="en-US"/>
            </w:rPr>
          </w:rPrChange>
        </w:rPr>
        <w:t>ICES J. Mar. Sci.</w:t>
      </w:r>
      <w:r w:rsidRPr="00AA122B">
        <w:rPr>
          <w:rFonts w:ascii="Calibri" w:eastAsia="Calibri" w:hAnsi="Calibri" w:cs="Calibri"/>
          <w:noProof/>
          <w:sz w:val="24"/>
          <w:szCs w:val="24"/>
          <w:lang w:val="en-US"/>
        </w:rPr>
        <w:t xml:space="preserve"> 62, 1691–1698.</w:t>
      </w:r>
    </w:p>
    <w:p w14:paraId="0ECBEC64" w14:textId="69222F4F" w:rsidR="00AA122B" w:rsidRDefault="00AA122B" w:rsidP="004753C2">
      <w:pPr>
        <w:spacing w:line="360" w:lineRule="auto"/>
        <w:ind w:left="720" w:hanging="720"/>
        <w:rPr>
          <w:ins w:id="694" w:author="Hayden Schilling" w:date="2020-12-22T09:41:00Z"/>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5F7DEACD" w14:textId="3D1AA80D" w:rsidR="00F45D88" w:rsidRDefault="00F45D88" w:rsidP="004753C2">
      <w:pPr>
        <w:spacing w:line="360" w:lineRule="auto"/>
        <w:ind w:left="720" w:hanging="720"/>
        <w:rPr>
          <w:ins w:id="695" w:author="Hayden Schilling" w:date="2020-12-22T09:35:00Z"/>
          <w:rFonts w:ascii="Calibri" w:eastAsia="Calibri" w:hAnsi="Calibri" w:cs="Calibri"/>
          <w:noProof/>
          <w:sz w:val="24"/>
          <w:szCs w:val="24"/>
          <w:lang w:val="en-US"/>
        </w:rPr>
      </w:pPr>
      <w:ins w:id="696" w:author="Hayden Schilling" w:date="2020-12-22T09:41:00Z">
        <w:r w:rsidRPr="00F45D88">
          <w:rPr>
            <w:rFonts w:ascii="Calibri" w:eastAsia="Calibri" w:hAnsi="Calibri" w:cs="Calibri"/>
            <w:noProof/>
            <w:sz w:val="24"/>
            <w:szCs w:val="24"/>
          </w:rPr>
          <w:t>Tanner, S. E., Vasconcelos, R. P., Cabral, H. N., &amp; Thorrold, S. R. (2012). Testing an otolith geochemistry approach to determine population structure and movements of European hake in the northeast Atlantic Ocean and Mediterranean Sea. </w:t>
        </w:r>
        <w:r w:rsidRPr="00F45D88">
          <w:rPr>
            <w:rFonts w:ascii="Calibri" w:eastAsia="Calibri" w:hAnsi="Calibri" w:cs="Calibri"/>
            <w:i/>
            <w:iCs/>
            <w:noProof/>
            <w:sz w:val="24"/>
            <w:szCs w:val="24"/>
          </w:rPr>
          <w:t>Fisheries Research</w:t>
        </w:r>
        <w:r w:rsidRPr="00F45D88">
          <w:rPr>
            <w:rFonts w:ascii="Calibri" w:eastAsia="Calibri" w:hAnsi="Calibri" w:cs="Calibri"/>
            <w:noProof/>
            <w:sz w:val="24"/>
            <w:szCs w:val="24"/>
          </w:rPr>
          <w:t>, </w:t>
        </w:r>
        <w:r w:rsidRPr="00F45D88">
          <w:rPr>
            <w:rFonts w:ascii="Calibri" w:eastAsia="Calibri" w:hAnsi="Calibri" w:cs="Calibri"/>
            <w:i/>
            <w:iCs/>
            <w:noProof/>
            <w:sz w:val="24"/>
            <w:szCs w:val="24"/>
          </w:rPr>
          <w:t>125</w:t>
        </w:r>
        <w:r w:rsidRPr="00F45D88">
          <w:rPr>
            <w:rFonts w:ascii="Calibri" w:eastAsia="Calibri" w:hAnsi="Calibri" w:cs="Calibri"/>
            <w:noProof/>
            <w:sz w:val="24"/>
            <w:szCs w:val="24"/>
          </w:rPr>
          <w:t>, 198-205.</w:t>
        </w:r>
      </w:ins>
    </w:p>
    <w:p w14:paraId="7DA98EE8" w14:textId="278B61FA" w:rsidR="00622959" w:rsidRPr="00622959" w:rsidRDefault="00622959">
      <w:pPr>
        <w:spacing w:line="360" w:lineRule="auto"/>
        <w:rPr>
          <w:rFonts w:eastAsia="Times New Roman" w:cstheme="minorHAnsi"/>
          <w:rPrChange w:id="697" w:author="Hayden Schilling" w:date="2020-12-22T09:35:00Z">
            <w:rPr>
              <w:rFonts w:ascii="Calibri" w:eastAsia="Calibri" w:hAnsi="Calibri" w:cs="Calibri"/>
              <w:noProof/>
              <w:sz w:val="24"/>
              <w:szCs w:val="24"/>
              <w:lang w:val="en-US"/>
            </w:rPr>
          </w:rPrChange>
        </w:rPr>
        <w:pPrChange w:id="698" w:author="Hayden Schilling" w:date="2020-12-22T09:35:00Z">
          <w:pPr>
            <w:spacing w:line="360" w:lineRule="auto"/>
            <w:ind w:left="720" w:hanging="720"/>
          </w:pPr>
        </w:pPrChange>
      </w:pPr>
      <w:ins w:id="699" w:author="Hayden Schilling" w:date="2020-12-22T09:35:00Z">
        <w:r w:rsidRPr="000571E1">
          <w:rPr>
            <w:rFonts w:cstheme="minorHAnsi"/>
            <w:color w:val="222222"/>
            <w:sz w:val="24"/>
            <w:szCs w:val="24"/>
            <w:shd w:val="clear" w:color="auto" w:fill="FFFFFF"/>
          </w:rPr>
          <w:t xml:space="preserve">Taylor, L. R. (1961). Aggregation, </w:t>
        </w:r>
        <w:proofErr w:type="gramStart"/>
        <w:r w:rsidRPr="000571E1">
          <w:rPr>
            <w:rFonts w:cstheme="minorHAnsi"/>
            <w:color w:val="222222"/>
            <w:sz w:val="24"/>
            <w:szCs w:val="24"/>
            <w:shd w:val="clear" w:color="auto" w:fill="FFFFFF"/>
          </w:rPr>
          <w:t>variance</w:t>
        </w:r>
        <w:proofErr w:type="gramEnd"/>
        <w:r w:rsidRPr="000571E1">
          <w:rPr>
            <w:rFonts w:cstheme="minorHAnsi"/>
            <w:color w:val="222222"/>
            <w:sz w:val="24"/>
            <w:szCs w:val="24"/>
            <w:shd w:val="clear" w:color="auto" w:fill="FFFFFF"/>
          </w:rPr>
          <w:t xml:space="preserve"> and the mean. </w:t>
        </w:r>
        <w:r w:rsidRPr="000571E1">
          <w:rPr>
            <w:rFonts w:cstheme="minorHAnsi"/>
            <w:i/>
            <w:iCs/>
            <w:color w:val="222222"/>
            <w:sz w:val="24"/>
            <w:szCs w:val="24"/>
            <w:shd w:val="clear" w:color="auto" w:fill="FFFFFF"/>
          </w:rPr>
          <w:t>Nature</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89</w:t>
        </w:r>
        <w:r w:rsidRPr="000571E1">
          <w:rPr>
            <w:rFonts w:cstheme="minorHAnsi"/>
            <w:color w:val="222222"/>
            <w:sz w:val="24"/>
            <w:szCs w:val="24"/>
            <w:shd w:val="clear" w:color="auto" w:fill="FFFFFF"/>
          </w:rPr>
          <w:t>(4766), 732-735.</w:t>
        </w:r>
      </w:ins>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ner, S. M., Manderson, J. P., Richardson, D. E., Hoey, J. J., and Hare, J. A. 2015. Using habitat association models to predict Alewife and Blueback Herring marine distributions and overlap with Atlantic Herring and Atlantic Mackerel: can incidental catches be avoided? </w:t>
      </w:r>
      <w:r w:rsidRPr="00DF156D">
        <w:rPr>
          <w:rFonts w:ascii="Calibri" w:eastAsia="Calibri" w:hAnsi="Calibri" w:cs="Calibri"/>
          <w:i/>
          <w:iCs/>
          <w:noProof/>
          <w:sz w:val="24"/>
          <w:szCs w:val="24"/>
          <w:lang w:val="en-US"/>
          <w:rPrChange w:id="700" w:author="Hayden Schilling" w:date="2020-12-22T19:56:00Z">
            <w:rPr>
              <w:rFonts w:ascii="Calibri" w:eastAsia="Calibri" w:hAnsi="Calibri" w:cs="Calibri"/>
              <w:noProof/>
              <w:sz w:val="24"/>
              <w:szCs w:val="24"/>
              <w:lang w:val="en-US"/>
            </w:rPr>
          </w:rPrChange>
        </w:rPr>
        <w:t>ICES J. Mar. Sci.</w:t>
      </w:r>
      <w:r w:rsidRPr="00AA122B">
        <w:rPr>
          <w:rFonts w:ascii="Calibri" w:eastAsia="Calibri" w:hAnsi="Calibri" w:cs="Calibri"/>
          <w:noProof/>
          <w:sz w:val="24"/>
          <w:szCs w:val="24"/>
          <w:lang w:val="en-US"/>
        </w:rPr>
        <w:t xml:space="preserve"> 73, 1912–1924. doi: 10.1093/icesjms/fsv166</w:t>
      </w:r>
    </w:p>
    <w:p w14:paraId="73E2A158" w14:textId="1BD7D4A7" w:rsidR="00794B37" w:rsidRDefault="00794B37" w:rsidP="00794B37">
      <w:pPr>
        <w:spacing w:line="360" w:lineRule="auto"/>
        <w:ind w:left="720" w:hanging="720"/>
        <w:rPr>
          <w:ins w:id="701" w:author="Hayden Schilling" w:date="2020-12-22T10:00:00Z"/>
          <w:rFonts w:ascii="Calibri" w:eastAsia="Calibri" w:hAnsi="Calibri" w:cs="Calibri"/>
          <w:noProof/>
          <w:sz w:val="24"/>
          <w:szCs w:val="24"/>
        </w:rPr>
      </w:pPr>
      <w:ins w:id="702" w:author="Hayden Schilling" w:date="2020-12-22T10:00:00Z">
        <w:r w:rsidRPr="00794B37">
          <w:rPr>
            <w:rFonts w:ascii="Calibri" w:eastAsia="Calibri" w:hAnsi="Calibri" w:cs="Calibri"/>
            <w:noProof/>
            <w:sz w:val="24"/>
            <w:szCs w:val="24"/>
          </w:rPr>
          <w:t>Venables, W. N. &amp; Ripley, B. D. (2002) Modern Applied Statistics with S. Fourth Edition. Springer, New York.  ISBN 0-387-95457-0</w:t>
        </w:r>
      </w:ins>
    </w:p>
    <w:p w14:paraId="7652F286" w14:textId="0B4BBEC7"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lastRenderedPageBreak/>
        <w:t xml:space="preserve">Vignon M, Morat F (2010) Environmental and genetic determinant of otolith shape revealed by a non-indigenous tropical fish. </w:t>
      </w:r>
      <w:r w:rsidRPr="00DF156D">
        <w:rPr>
          <w:rFonts w:ascii="Calibri" w:eastAsia="Calibri" w:hAnsi="Calibri" w:cs="Calibri"/>
          <w:i/>
          <w:iCs/>
          <w:noProof/>
          <w:sz w:val="24"/>
          <w:szCs w:val="24"/>
          <w:rPrChange w:id="703" w:author="Hayden Schilling" w:date="2020-12-22T19:57:00Z">
            <w:rPr>
              <w:rFonts w:ascii="Calibri" w:eastAsia="Calibri" w:hAnsi="Calibri" w:cs="Calibri"/>
              <w:noProof/>
              <w:sz w:val="24"/>
              <w:szCs w:val="24"/>
            </w:rPr>
          </w:rPrChange>
        </w:rPr>
        <w:t>Mar Ecol Prog Ser</w:t>
      </w:r>
      <w:r w:rsidRPr="001C7117">
        <w:rPr>
          <w:rFonts w:ascii="Calibri" w:eastAsia="Calibri" w:hAnsi="Calibri" w:cs="Calibri"/>
          <w:noProof/>
          <w:sz w:val="24"/>
          <w:szCs w:val="24"/>
        </w:rPr>
        <w:t xml:space="preserve"> 411:231-241. </w:t>
      </w:r>
      <w:hyperlink r:id="rId9"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w:t>
      </w:r>
      <w:r w:rsidRPr="00DF156D">
        <w:rPr>
          <w:rFonts w:ascii="Calibri" w:eastAsia="Calibri" w:hAnsi="Calibri" w:cs="Calibri"/>
          <w:i/>
          <w:iCs/>
          <w:noProof/>
          <w:sz w:val="24"/>
          <w:szCs w:val="24"/>
          <w:lang w:val="en-US"/>
          <w:rPrChange w:id="704" w:author="Hayden Schilling" w:date="2020-12-22T19:57:00Z">
            <w:rPr>
              <w:rFonts w:ascii="Calibri" w:eastAsia="Calibri" w:hAnsi="Calibri" w:cs="Calibri"/>
              <w:noProof/>
              <w:sz w:val="24"/>
              <w:szCs w:val="24"/>
              <w:lang w:val="en-US"/>
            </w:rPr>
          </w:rPrChange>
        </w:rPr>
        <w:t>Methods in Ecology and Evolution</w:t>
      </w:r>
      <w:r w:rsidRPr="00AA122B">
        <w:rPr>
          <w:rFonts w:ascii="Calibri" w:eastAsia="Calibri" w:hAnsi="Calibri" w:cs="Calibri"/>
          <w:noProof/>
          <w:sz w:val="24"/>
          <w:szCs w:val="24"/>
          <w:lang w:val="en-US"/>
        </w:rPr>
        <w:t xml:space="preserve"> </w:t>
      </w:r>
      <w:r w:rsidRPr="00DF156D">
        <w:rPr>
          <w:rFonts w:ascii="Calibri" w:eastAsia="Calibri" w:hAnsi="Calibri" w:cs="Calibri"/>
          <w:bCs/>
          <w:noProof/>
          <w:sz w:val="24"/>
          <w:szCs w:val="24"/>
          <w:lang w:val="en-US"/>
          <w:rPrChange w:id="705" w:author="Hayden Schilling" w:date="2020-12-22T19:57:00Z">
            <w:rPr>
              <w:rFonts w:ascii="Calibri" w:eastAsia="Calibri" w:hAnsi="Calibri" w:cs="Calibri"/>
              <w:b/>
              <w:noProof/>
              <w:sz w:val="24"/>
              <w:szCs w:val="24"/>
              <w:lang w:val="en-US"/>
            </w:rPr>
          </w:rPrChange>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 M., K. Altaff, M. Haniffa. 2011. Growth and survival of larval snakehead Channa striates (Bloch, 1793) fed different live feed organisms. </w:t>
      </w:r>
      <w:r w:rsidRPr="00DF156D">
        <w:rPr>
          <w:rFonts w:ascii="Calibri" w:eastAsia="Calibri" w:hAnsi="Calibri" w:cs="Calibri"/>
          <w:i/>
          <w:iCs/>
          <w:noProof/>
          <w:sz w:val="24"/>
          <w:szCs w:val="24"/>
          <w:lang w:val="en-US"/>
          <w:rPrChange w:id="706" w:author="Hayden Schilling" w:date="2020-12-22T19:57:00Z">
            <w:rPr>
              <w:rFonts w:ascii="Calibri" w:eastAsia="Calibri" w:hAnsi="Calibri" w:cs="Calibri"/>
              <w:noProof/>
              <w:sz w:val="24"/>
              <w:szCs w:val="24"/>
              <w:lang w:val="en-US"/>
            </w:rPr>
          </w:rPrChange>
        </w:rPr>
        <w:t>Turkish Journal of Fisheries and Aquatic Sciences</w:t>
      </w:r>
      <w:r w:rsidRPr="00AA122B">
        <w:rPr>
          <w:rFonts w:ascii="Calibri" w:eastAsia="Calibri" w:hAnsi="Calibri" w:cs="Calibri"/>
          <w:noProof/>
          <w:sz w:val="24"/>
          <w:szCs w:val="24"/>
          <w:lang w:val="en-US"/>
        </w:rPr>
        <w:t>, 11: 523-528.</w:t>
      </w:r>
    </w:p>
    <w:p w14:paraId="7DB5DE9F" w14:textId="77777777" w:rsidR="00AA122B" w:rsidRPr="00DF156D" w:rsidRDefault="00AA122B" w:rsidP="004753C2">
      <w:pPr>
        <w:spacing w:after="0" w:line="360" w:lineRule="auto"/>
        <w:ind w:left="720" w:hanging="720"/>
        <w:rPr>
          <w:rFonts w:ascii="Calibri" w:eastAsia="Calibri" w:hAnsi="Calibri" w:cs="Calibri"/>
          <w:noProof/>
          <w:sz w:val="24"/>
          <w:szCs w:val="24"/>
          <w:lang w:val="en-US"/>
          <w:rPrChange w:id="707" w:author="Hayden Schilling" w:date="2020-12-22T19:57:00Z">
            <w:rPr>
              <w:rFonts w:ascii="Calibri" w:eastAsia="Calibri" w:hAnsi="Calibri" w:cs="Calibri"/>
              <w:noProof/>
              <w:sz w:val="24"/>
              <w:szCs w:val="24"/>
              <w:lang w:val="en-US"/>
            </w:rPr>
          </w:rPrChange>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w:t>
      </w:r>
      <w:r w:rsidRPr="00DF156D">
        <w:rPr>
          <w:rFonts w:ascii="Calibri" w:eastAsia="Calibri" w:hAnsi="Calibri" w:cs="Calibri"/>
          <w:i/>
          <w:iCs/>
          <w:noProof/>
          <w:sz w:val="24"/>
          <w:szCs w:val="24"/>
          <w:lang w:val="en-US"/>
          <w:rPrChange w:id="708" w:author="Hayden Schilling" w:date="2020-12-22T19:57:00Z">
            <w:rPr>
              <w:rFonts w:ascii="Calibri" w:eastAsia="Calibri" w:hAnsi="Calibri" w:cs="Calibri"/>
              <w:noProof/>
              <w:sz w:val="24"/>
              <w:szCs w:val="24"/>
              <w:lang w:val="en-US"/>
            </w:rPr>
          </w:rPrChange>
        </w:rPr>
        <w:t>Austral Ecology</w:t>
      </w:r>
      <w:r w:rsidRPr="00DF156D">
        <w:rPr>
          <w:rFonts w:ascii="Calibri" w:eastAsia="Calibri" w:hAnsi="Calibri" w:cs="Calibri"/>
          <w:noProof/>
          <w:sz w:val="24"/>
          <w:szCs w:val="24"/>
          <w:lang w:val="en-US"/>
          <w:rPrChange w:id="709" w:author="Hayden Schilling" w:date="2020-12-22T19:57:00Z">
            <w:rPr>
              <w:rFonts w:ascii="Calibri" w:eastAsia="Calibri" w:hAnsi="Calibri" w:cs="Calibri"/>
              <w:noProof/>
              <w:sz w:val="24"/>
              <w:szCs w:val="24"/>
              <w:lang w:val="en-US"/>
            </w:rPr>
          </w:rPrChange>
        </w:rPr>
        <w:t xml:space="preserve"> </w:t>
      </w:r>
      <w:r w:rsidRPr="00DF156D">
        <w:rPr>
          <w:rFonts w:ascii="Calibri" w:eastAsia="Calibri" w:hAnsi="Calibri" w:cs="Calibri"/>
          <w:noProof/>
          <w:sz w:val="24"/>
          <w:szCs w:val="24"/>
          <w:lang w:val="en-US"/>
          <w:rPrChange w:id="710" w:author="Hayden Schilling" w:date="2020-12-22T19:57:00Z">
            <w:rPr>
              <w:rFonts w:ascii="Calibri" w:eastAsia="Calibri" w:hAnsi="Calibri" w:cs="Calibri"/>
              <w:b/>
              <w:noProof/>
              <w:sz w:val="24"/>
              <w:szCs w:val="24"/>
              <w:lang w:val="en-US"/>
            </w:rPr>
          </w:rPrChange>
        </w:rPr>
        <w:t>33</w:t>
      </w:r>
      <w:r w:rsidRPr="00DF156D">
        <w:rPr>
          <w:rFonts w:ascii="Calibri" w:eastAsia="Calibri" w:hAnsi="Calibri" w:cs="Calibri"/>
          <w:noProof/>
          <w:sz w:val="24"/>
          <w:szCs w:val="24"/>
          <w:lang w:val="en-US"/>
          <w:rPrChange w:id="711" w:author="Hayden Schilling" w:date="2020-12-22T19:57:00Z">
            <w:rPr>
              <w:rFonts w:ascii="Calibri" w:eastAsia="Calibri" w:hAnsi="Calibri" w:cs="Calibri"/>
              <w:noProof/>
              <w:sz w:val="24"/>
              <w:szCs w:val="24"/>
              <w:lang w:val="en-US"/>
            </w:rPr>
          </w:rPrChange>
        </w:rPr>
        <w:t>: 290-300.</w:t>
      </w:r>
    </w:p>
    <w:p w14:paraId="452A87C0" w14:textId="77777777" w:rsidR="00AA122B" w:rsidRPr="00DF156D" w:rsidRDefault="00AA122B" w:rsidP="004753C2">
      <w:pPr>
        <w:spacing w:after="0" w:line="360" w:lineRule="auto"/>
        <w:ind w:left="720" w:hanging="720"/>
        <w:rPr>
          <w:rFonts w:ascii="Calibri" w:eastAsia="Calibri" w:hAnsi="Calibri" w:cs="Calibri"/>
          <w:noProof/>
          <w:sz w:val="24"/>
          <w:szCs w:val="24"/>
          <w:lang w:val="en-US"/>
          <w:rPrChange w:id="712" w:author="Hayden Schilling" w:date="2020-12-22T19:57:00Z">
            <w:rPr>
              <w:rFonts w:ascii="Calibri" w:eastAsia="Calibri" w:hAnsi="Calibri" w:cs="Calibri"/>
              <w:noProof/>
              <w:sz w:val="24"/>
              <w:szCs w:val="24"/>
              <w:lang w:val="en-US"/>
            </w:rPr>
          </w:rPrChange>
        </w:rPr>
      </w:pPr>
      <w:r w:rsidRPr="00DF156D">
        <w:rPr>
          <w:rFonts w:ascii="Calibri" w:eastAsia="Calibri" w:hAnsi="Calibri" w:cs="Calibri"/>
          <w:noProof/>
          <w:sz w:val="24"/>
          <w:szCs w:val="24"/>
          <w:lang w:val="en-US"/>
          <w:rPrChange w:id="713" w:author="Hayden Schilling" w:date="2020-12-22T19:57:00Z">
            <w:rPr>
              <w:rFonts w:ascii="Calibri" w:eastAsia="Calibri" w:hAnsi="Calibri" w:cs="Calibri"/>
              <w:noProof/>
              <w:sz w:val="24"/>
              <w:szCs w:val="24"/>
              <w:lang w:val="en-US"/>
            </w:rPr>
          </w:rPrChange>
        </w:rPr>
        <w:t xml:space="preserve">Warton, D. I., S. D. Foster, G. De’ath, J. Stoklosa, and P. K. Dunstan. 2015. Model-based thinking for community ecology. </w:t>
      </w:r>
      <w:r w:rsidRPr="00DF156D">
        <w:rPr>
          <w:rFonts w:ascii="Calibri" w:eastAsia="Calibri" w:hAnsi="Calibri" w:cs="Calibri"/>
          <w:i/>
          <w:iCs/>
          <w:noProof/>
          <w:sz w:val="24"/>
          <w:szCs w:val="24"/>
          <w:lang w:val="en-US"/>
          <w:rPrChange w:id="714" w:author="Hayden Schilling" w:date="2020-12-22T19:57:00Z">
            <w:rPr>
              <w:rFonts w:ascii="Calibri" w:eastAsia="Calibri" w:hAnsi="Calibri" w:cs="Calibri"/>
              <w:noProof/>
              <w:sz w:val="24"/>
              <w:szCs w:val="24"/>
              <w:lang w:val="en-US"/>
            </w:rPr>
          </w:rPrChange>
        </w:rPr>
        <w:t>Plant Ecology</w:t>
      </w:r>
      <w:r w:rsidRPr="00DF156D">
        <w:rPr>
          <w:rFonts w:ascii="Calibri" w:eastAsia="Calibri" w:hAnsi="Calibri" w:cs="Calibri"/>
          <w:noProof/>
          <w:sz w:val="24"/>
          <w:szCs w:val="24"/>
          <w:lang w:val="en-US"/>
          <w:rPrChange w:id="715" w:author="Hayden Schilling" w:date="2020-12-22T19:57:00Z">
            <w:rPr>
              <w:rFonts w:ascii="Calibri" w:eastAsia="Calibri" w:hAnsi="Calibri" w:cs="Calibri"/>
              <w:noProof/>
              <w:sz w:val="24"/>
              <w:szCs w:val="24"/>
              <w:lang w:val="en-US"/>
            </w:rPr>
          </w:rPrChange>
        </w:rPr>
        <w:t xml:space="preserve"> </w:t>
      </w:r>
      <w:r w:rsidRPr="00DF156D">
        <w:rPr>
          <w:rFonts w:ascii="Calibri" w:eastAsia="Calibri" w:hAnsi="Calibri" w:cs="Calibri"/>
          <w:noProof/>
          <w:sz w:val="24"/>
          <w:szCs w:val="24"/>
          <w:lang w:val="en-US"/>
          <w:rPrChange w:id="716" w:author="Hayden Schilling" w:date="2020-12-22T19:57:00Z">
            <w:rPr>
              <w:rFonts w:ascii="Calibri" w:eastAsia="Calibri" w:hAnsi="Calibri" w:cs="Calibri"/>
              <w:b/>
              <w:noProof/>
              <w:sz w:val="24"/>
              <w:szCs w:val="24"/>
              <w:lang w:val="en-US"/>
            </w:rPr>
          </w:rPrChange>
        </w:rPr>
        <w:t>216</w:t>
      </w:r>
      <w:r w:rsidRPr="00DF156D">
        <w:rPr>
          <w:rFonts w:ascii="Calibri" w:eastAsia="Calibri" w:hAnsi="Calibri" w:cs="Calibri"/>
          <w:noProof/>
          <w:sz w:val="24"/>
          <w:szCs w:val="24"/>
          <w:lang w:val="en-US"/>
          <w:rPrChange w:id="717" w:author="Hayden Schilling" w:date="2020-12-22T19:57:00Z">
            <w:rPr>
              <w:rFonts w:ascii="Calibri" w:eastAsia="Calibri" w:hAnsi="Calibri" w:cs="Calibri"/>
              <w:noProof/>
              <w:sz w:val="24"/>
              <w:szCs w:val="24"/>
              <w:lang w:val="en-US"/>
            </w:rPr>
          </w:rPrChange>
        </w:rPr>
        <w:t>:669-682.</w:t>
      </w:r>
    </w:p>
    <w:p w14:paraId="0BA6B2AF" w14:textId="64BCEB62" w:rsidR="00AA122B" w:rsidRDefault="00AA122B" w:rsidP="004753C2">
      <w:pPr>
        <w:spacing w:line="360" w:lineRule="auto"/>
        <w:ind w:left="720" w:hanging="720"/>
        <w:rPr>
          <w:ins w:id="718" w:author="Hayden Schilling" w:date="2020-12-22T10:35:00Z"/>
          <w:rFonts w:ascii="Calibri" w:eastAsia="Calibri" w:hAnsi="Calibri" w:cs="Calibri"/>
          <w:noProof/>
          <w:sz w:val="24"/>
          <w:szCs w:val="24"/>
          <w:lang w:val="en-US"/>
        </w:rPr>
      </w:pPr>
      <w:r w:rsidRPr="00DF156D">
        <w:rPr>
          <w:rFonts w:ascii="Calibri" w:eastAsia="Calibri" w:hAnsi="Calibri" w:cs="Calibri"/>
          <w:noProof/>
          <w:sz w:val="24"/>
          <w:szCs w:val="24"/>
          <w:lang w:val="en-US"/>
          <w:rPrChange w:id="719" w:author="Hayden Schilling" w:date="2020-12-22T19:57:00Z">
            <w:rPr>
              <w:rFonts w:ascii="Calibri" w:eastAsia="Calibri" w:hAnsi="Calibri" w:cs="Calibri"/>
              <w:noProof/>
              <w:sz w:val="24"/>
              <w:szCs w:val="24"/>
              <w:lang w:val="en-US"/>
            </w:rPr>
          </w:rPrChange>
        </w:rPr>
        <w:t xml:space="preserve">Warton, D. I., S. T. Wright, and Y. Wang. 2012. Distance-based multivariate analyses confound location and dispersion effects. </w:t>
      </w:r>
      <w:r w:rsidRPr="00DF156D">
        <w:rPr>
          <w:rFonts w:ascii="Calibri" w:eastAsia="Calibri" w:hAnsi="Calibri" w:cs="Calibri"/>
          <w:i/>
          <w:iCs/>
          <w:noProof/>
          <w:sz w:val="24"/>
          <w:szCs w:val="24"/>
          <w:lang w:val="en-US"/>
          <w:rPrChange w:id="720" w:author="Hayden Schilling" w:date="2020-12-22T19:57:00Z">
            <w:rPr>
              <w:rFonts w:ascii="Calibri" w:eastAsia="Calibri" w:hAnsi="Calibri" w:cs="Calibri"/>
              <w:noProof/>
              <w:sz w:val="24"/>
              <w:szCs w:val="24"/>
              <w:lang w:val="en-US"/>
            </w:rPr>
          </w:rPrChange>
        </w:rPr>
        <w:t>Methods in Ecology and Evolution</w:t>
      </w:r>
      <w:r w:rsidRPr="00DF156D">
        <w:rPr>
          <w:rFonts w:ascii="Calibri" w:eastAsia="Calibri" w:hAnsi="Calibri" w:cs="Calibri"/>
          <w:noProof/>
          <w:sz w:val="24"/>
          <w:szCs w:val="24"/>
          <w:lang w:val="en-US"/>
          <w:rPrChange w:id="721" w:author="Hayden Schilling" w:date="2020-12-22T19:57:00Z">
            <w:rPr>
              <w:rFonts w:ascii="Calibri" w:eastAsia="Calibri" w:hAnsi="Calibri" w:cs="Calibri"/>
              <w:noProof/>
              <w:sz w:val="24"/>
              <w:szCs w:val="24"/>
              <w:lang w:val="en-US"/>
            </w:rPr>
          </w:rPrChange>
        </w:rPr>
        <w:t xml:space="preserve"> </w:t>
      </w:r>
      <w:r w:rsidRPr="00DF156D">
        <w:rPr>
          <w:rFonts w:ascii="Calibri" w:eastAsia="Calibri" w:hAnsi="Calibri" w:cs="Calibri"/>
          <w:noProof/>
          <w:sz w:val="24"/>
          <w:szCs w:val="24"/>
          <w:lang w:val="en-US"/>
          <w:rPrChange w:id="722" w:author="Hayden Schilling" w:date="2020-12-22T19:57:00Z">
            <w:rPr>
              <w:rFonts w:ascii="Calibri" w:eastAsia="Calibri" w:hAnsi="Calibri" w:cs="Calibri"/>
              <w:b/>
              <w:noProof/>
              <w:sz w:val="24"/>
              <w:szCs w:val="24"/>
              <w:lang w:val="en-US"/>
            </w:rPr>
          </w:rPrChange>
        </w:rPr>
        <w:t>3</w:t>
      </w:r>
      <w:r w:rsidRPr="00AA122B">
        <w:rPr>
          <w:rFonts w:ascii="Calibri" w:eastAsia="Calibri" w:hAnsi="Calibri" w:cs="Calibri"/>
          <w:noProof/>
          <w:sz w:val="24"/>
          <w:szCs w:val="24"/>
          <w:lang w:val="en-US"/>
        </w:rPr>
        <w:t>:89-101.</w:t>
      </w:r>
    </w:p>
    <w:p w14:paraId="3E9EF4CE" w14:textId="27F626D0" w:rsidR="00AF769D" w:rsidRPr="00AA122B" w:rsidRDefault="00AF769D" w:rsidP="004753C2">
      <w:pPr>
        <w:spacing w:line="360" w:lineRule="auto"/>
        <w:ind w:left="720" w:hanging="720"/>
        <w:rPr>
          <w:rFonts w:ascii="Calibri" w:eastAsia="Calibri" w:hAnsi="Calibri" w:cs="Calibri"/>
          <w:noProof/>
          <w:sz w:val="24"/>
          <w:szCs w:val="24"/>
          <w:lang w:val="en-US"/>
        </w:rPr>
      </w:pPr>
      <w:ins w:id="723" w:author="Hayden Schilling" w:date="2020-12-22T10:35:00Z">
        <w:r w:rsidRPr="00AF769D">
          <w:rPr>
            <w:rFonts w:ascii="Calibri" w:eastAsia="Calibri" w:hAnsi="Calibri" w:cs="Calibri"/>
            <w:noProof/>
            <w:sz w:val="24"/>
            <w:szCs w:val="24"/>
            <w:lang w:val="en-US"/>
          </w:rPr>
          <w:t xml:space="preserve">Warton, D. I. (2018). Why you cannot transform your way out of trouble for small counts. </w:t>
        </w:r>
        <w:r w:rsidRPr="00DF156D">
          <w:rPr>
            <w:rFonts w:ascii="Calibri" w:eastAsia="Calibri" w:hAnsi="Calibri" w:cs="Calibri"/>
            <w:i/>
            <w:iCs/>
            <w:noProof/>
            <w:sz w:val="24"/>
            <w:szCs w:val="24"/>
            <w:lang w:val="en-US"/>
            <w:rPrChange w:id="724" w:author="Hayden Schilling" w:date="2020-12-22T19:57:00Z">
              <w:rPr>
                <w:rFonts w:ascii="Calibri" w:eastAsia="Calibri" w:hAnsi="Calibri" w:cs="Calibri"/>
                <w:noProof/>
                <w:sz w:val="24"/>
                <w:szCs w:val="24"/>
                <w:lang w:val="en-US"/>
              </w:rPr>
            </w:rPrChange>
          </w:rPr>
          <w:t>Biometrics</w:t>
        </w:r>
        <w:r w:rsidRPr="00AF769D">
          <w:rPr>
            <w:rFonts w:ascii="Calibri" w:eastAsia="Calibri" w:hAnsi="Calibri" w:cs="Calibri"/>
            <w:noProof/>
            <w:sz w:val="24"/>
            <w:szCs w:val="24"/>
            <w:lang w:val="en-US"/>
          </w:rPr>
          <w:t>, 74(1), 362-368.</w:t>
        </w:r>
      </w:ins>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Change w:id="725">
          <w:tblGrid>
            <w:gridCol w:w="1803"/>
            <w:gridCol w:w="1843"/>
            <w:gridCol w:w="76"/>
            <w:gridCol w:w="1727"/>
            <w:gridCol w:w="76"/>
            <w:gridCol w:w="1727"/>
            <w:gridCol w:w="207"/>
          </w:tblGrid>
        </w:tblGridChange>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2238BF">
        <w:tblPrEx>
          <w:tblW w:w="0" w:type="auto"/>
          <w:tblBorders>
            <w:left w:val="none" w:sz="0" w:space="0" w:color="auto"/>
            <w:right w:val="none" w:sz="0" w:space="0" w:color="auto"/>
            <w:insideH w:val="none" w:sz="0" w:space="0" w:color="auto"/>
            <w:insideV w:val="none" w:sz="0" w:space="0" w:color="auto"/>
          </w:tblBorders>
          <w:tblPrExChange w:id="72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27" w:author="Hayden Schilling" w:date="2020-12-21T17:22:00Z">
            <w:trPr>
              <w:gridAfter w:val="0"/>
            </w:trPr>
          </w:trPrChange>
        </w:trPr>
        <w:tc>
          <w:tcPr>
            <w:tcW w:w="1803" w:type="dxa"/>
            <w:tcBorders>
              <w:top w:val="single" w:sz="4" w:space="0" w:color="auto"/>
            </w:tcBorders>
            <w:tcPrChange w:id="728" w:author="Hayden Schilling" w:date="2020-12-21T17:22:00Z">
              <w:tcPr>
                <w:tcW w:w="1803" w:type="dxa"/>
                <w:tcBorders>
                  <w:top w:val="single" w:sz="4" w:space="0" w:color="auto"/>
                </w:tcBorders>
              </w:tcPr>
            </w:tcPrChange>
          </w:tcPr>
          <w:p w14:paraId="7827ACFD" w14:textId="269950CD" w:rsidR="00820D2A" w:rsidRPr="00820D2A" w:rsidRDefault="00820D2A" w:rsidP="00820D2A">
            <w:pPr>
              <w:spacing w:line="360" w:lineRule="auto"/>
              <w:rPr>
                <w:sz w:val="24"/>
                <w:szCs w:val="24"/>
              </w:rPr>
            </w:pPr>
            <w:ins w:id="729" w:author="Hayden Schilling" w:date="2020-12-21T17:21:00Z">
              <w:r w:rsidRPr="00820D2A">
                <w:rPr>
                  <w:sz w:val="24"/>
                  <w:szCs w:val="24"/>
                  <w:rPrChange w:id="730" w:author="Hayden Schilling" w:date="2020-12-21T17:22:00Z">
                    <w:rPr/>
                  </w:rPrChange>
                </w:rPr>
                <w:t>Na</w:t>
              </w:r>
            </w:ins>
            <w:del w:id="731" w:author="Hayden Schilling" w:date="2020-11-29T11:51:00Z">
              <w:r w:rsidRPr="00820D2A" w:rsidDel="00E02D14">
                <w:rPr>
                  <w:sz w:val="24"/>
                  <w:szCs w:val="24"/>
                </w:rPr>
                <w:delText>Na</w:delText>
              </w:r>
            </w:del>
          </w:p>
        </w:tc>
        <w:tc>
          <w:tcPr>
            <w:tcW w:w="1919" w:type="dxa"/>
            <w:tcBorders>
              <w:top w:val="single" w:sz="4" w:space="0" w:color="auto"/>
            </w:tcBorders>
            <w:vAlign w:val="bottom"/>
            <w:tcPrChange w:id="732" w:author="Hayden Schilling" w:date="2020-12-21T17:22:00Z">
              <w:tcPr>
                <w:tcW w:w="1843" w:type="dxa"/>
                <w:tcBorders>
                  <w:top w:val="single" w:sz="4" w:space="0" w:color="auto"/>
                </w:tcBorders>
              </w:tcPr>
            </w:tcPrChange>
          </w:tcPr>
          <w:p w14:paraId="25245315" w14:textId="584DE849" w:rsidR="00820D2A" w:rsidRPr="00820D2A" w:rsidRDefault="00820D2A" w:rsidP="00820D2A">
            <w:pPr>
              <w:spacing w:line="360" w:lineRule="auto"/>
              <w:rPr>
                <w:sz w:val="24"/>
                <w:szCs w:val="24"/>
              </w:rPr>
            </w:pPr>
            <w:ins w:id="733" w:author="Hayden Schilling" w:date="2020-12-21T17:22:00Z">
              <w:r w:rsidRPr="00820D2A">
                <w:rPr>
                  <w:rFonts w:ascii="Calibri" w:hAnsi="Calibri" w:cs="Calibri"/>
                  <w:color w:val="000000"/>
                  <w:sz w:val="24"/>
                  <w:szCs w:val="24"/>
                  <w:rPrChange w:id="734" w:author="Hayden Schilling" w:date="2020-12-21T17:22:00Z">
                    <w:rPr>
                      <w:rFonts w:ascii="Calibri" w:hAnsi="Calibri" w:cs="Calibri"/>
                      <w:color w:val="000000"/>
                    </w:rPr>
                  </w:rPrChange>
                </w:rPr>
                <w:t>296.57</w:t>
              </w:r>
            </w:ins>
            <w:del w:id="735" w:author="Hayden Schilling" w:date="2020-11-29T11:49:00Z">
              <w:r w:rsidRPr="00820D2A" w:rsidDel="00D1422A">
                <w:rPr>
                  <w:sz w:val="24"/>
                  <w:szCs w:val="24"/>
                </w:rPr>
                <w:delText>4952.27</w:delText>
              </w:r>
            </w:del>
          </w:p>
        </w:tc>
        <w:tc>
          <w:tcPr>
            <w:tcW w:w="1803" w:type="dxa"/>
            <w:tcBorders>
              <w:top w:val="single" w:sz="4" w:space="0" w:color="auto"/>
            </w:tcBorders>
            <w:tcPrChange w:id="736" w:author="Hayden Schilling" w:date="2020-12-21T17:22:00Z">
              <w:tcPr>
                <w:tcW w:w="1803" w:type="dxa"/>
                <w:gridSpan w:val="2"/>
                <w:tcBorders>
                  <w:top w:val="single" w:sz="4" w:space="0" w:color="auto"/>
                </w:tcBorders>
              </w:tcPr>
            </w:tcPrChange>
          </w:tcPr>
          <w:p w14:paraId="7D941921" w14:textId="4DB83D06" w:rsidR="00820D2A" w:rsidRPr="00820D2A" w:rsidRDefault="00820D2A" w:rsidP="00820D2A">
            <w:pPr>
              <w:spacing w:line="360" w:lineRule="auto"/>
              <w:rPr>
                <w:sz w:val="24"/>
                <w:szCs w:val="24"/>
              </w:rPr>
            </w:pPr>
            <w:ins w:id="737" w:author="Hayden Schilling" w:date="2020-12-21T17:21:00Z">
              <w:r w:rsidRPr="00820D2A">
                <w:rPr>
                  <w:sz w:val="24"/>
                  <w:szCs w:val="24"/>
                  <w:rPrChange w:id="738" w:author="Hayden Schilling" w:date="2020-12-21T17:22:00Z">
                    <w:rPr/>
                  </w:rPrChange>
                </w:rPr>
                <w:t>&lt;0.001</w:t>
              </w:r>
            </w:ins>
            <w:del w:id="739" w:author="Hayden Schilling" w:date="2020-12-21T17:21:00Z">
              <w:r w:rsidRPr="00820D2A" w:rsidDel="00C33385">
                <w:rPr>
                  <w:sz w:val="24"/>
                  <w:szCs w:val="24"/>
                </w:rPr>
                <w:delText>&lt;0.001</w:delText>
              </w:r>
            </w:del>
          </w:p>
        </w:tc>
        <w:tc>
          <w:tcPr>
            <w:tcW w:w="1934" w:type="dxa"/>
            <w:tcBorders>
              <w:top w:val="single" w:sz="4" w:space="0" w:color="auto"/>
            </w:tcBorders>
            <w:tcPrChange w:id="740" w:author="Hayden Schilling" w:date="2020-12-21T17:22:00Z">
              <w:tcPr>
                <w:tcW w:w="1803" w:type="dxa"/>
                <w:gridSpan w:val="2"/>
                <w:tcBorders>
                  <w:top w:val="single" w:sz="4" w:space="0" w:color="auto"/>
                </w:tcBorders>
                <w:vAlign w:val="bottom"/>
              </w:tcPr>
            </w:tcPrChange>
          </w:tcPr>
          <w:p w14:paraId="3594F249" w14:textId="780EFC66" w:rsidR="00820D2A" w:rsidRPr="00820D2A" w:rsidRDefault="00820D2A" w:rsidP="00820D2A">
            <w:pPr>
              <w:spacing w:line="360" w:lineRule="auto"/>
              <w:rPr>
                <w:sz w:val="24"/>
                <w:szCs w:val="24"/>
              </w:rPr>
            </w:pPr>
            <w:ins w:id="741" w:author="Hayden Schilling" w:date="2020-12-21T17:22:00Z">
              <w:r w:rsidRPr="00820D2A">
                <w:rPr>
                  <w:sz w:val="24"/>
                  <w:szCs w:val="24"/>
                  <w:rPrChange w:id="742" w:author="Hayden Schilling" w:date="2020-12-21T17:22:00Z">
                    <w:rPr/>
                  </w:rPrChange>
                </w:rPr>
                <w:t>25.84</w:t>
              </w:r>
            </w:ins>
            <w:del w:id="743" w:author="Hayden Schilling" w:date="2020-11-29T11:52:00Z">
              <w:r w:rsidRPr="00820D2A" w:rsidDel="00BB5FAB">
                <w:rPr>
                  <w:rFonts w:ascii="Calibri" w:hAnsi="Calibri" w:cs="Calibri"/>
                  <w:color w:val="000000"/>
                  <w:sz w:val="24"/>
                  <w:szCs w:val="24"/>
                </w:rPr>
                <w:delText>69.16</w:delText>
              </w:r>
            </w:del>
          </w:p>
        </w:tc>
      </w:tr>
      <w:tr w:rsidR="00820D2A" w:rsidRPr="00AA122B" w14:paraId="221020F0" w14:textId="77777777" w:rsidTr="002238BF">
        <w:tblPrEx>
          <w:tblW w:w="0" w:type="auto"/>
          <w:tblBorders>
            <w:left w:val="none" w:sz="0" w:space="0" w:color="auto"/>
            <w:right w:val="none" w:sz="0" w:space="0" w:color="auto"/>
            <w:insideH w:val="none" w:sz="0" w:space="0" w:color="auto"/>
            <w:insideV w:val="none" w:sz="0" w:space="0" w:color="auto"/>
          </w:tblBorders>
          <w:tblPrExChange w:id="74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45" w:author="Hayden Schilling" w:date="2020-12-21T17:22:00Z">
            <w:trPr>
              <w:gridAfter w:val="0"/>
            </w:trPr>
          </w:trPrChange>
        </w:trPr>
        <w:tc>
          <w:tcPr>
            <w:tcW w:w="1803" w:type="dxa"/>
            <w:tcPrChange w:id="746" w:author="Hayden Schilling" w:date="2020-12-21T17:22:00Z">
              <w:tcPr>
                <w:tcW w:w="1803" w:type="dxa"/>
              </w:tcPr>
            </w:tcPrChange>
          </w:tcPr>
          <w:p w14:paraId="11F7F7DB" w14:textId="712E2595" w:rsidR="00820D2A" w:rsidRPr="00820D2A" w:rsidRDefault="00820D2A" w:rsidP="00820D2A">
            <w:pPr>
              <w:spacing w:line="360" w:lineRule="auto"/>
              <w:rPr>
                <w:sz w:val="24"/>
                <w:szCs w:val="24"/>
              </w:rPr>
            </w:pPr>
            <w:ins w:id="747" w:author="Hayden Schilling" w:date="2020-12-21T17:21:00Z">
              <w:r w:rsidRPr="00820D2A">
                <w:rPr>
                  <w:sz w:val="24"/>
                  <w:szCs w:val="24"/>
                  <w:rPrChange w:id="748" w:author="Hayden Schilling" w:date="2020-12-21T17:22:00Z">
                    <w:rPr/>
                  </w:rPrChange>
                </w:rPr>
                <w:t>Sr</w:t>
              </w:r>
            </w:ins>
            <w:del w:id="749" w:author="Hayden Schilling" w:date="2020-11-29T11:51:00Z">
              <w:r w:rsidRPr="00820D2A" w:rsidDel="00E02D14">
                <w:rPr>
                  <w:sz w:val="24"/>
                  <w:szCs w:val="24"/>
                </w:rPr>
                <w:delText>Sr</w:delText>
              </w:r>
            </w:del>
          </w:p>
        </w:tc>
        <w:tc>
          <w:tcPr>
            <w:tcW w:w="1919" w:type="dxa"/>
            <w:vAlign w:val="bottom"/>
            <w:tcPrChange w:id="750" w:author="Hayden Schilling" w:date="2020-12-21T17:22:00Z">
              <w:tcPr>
                <w:tcW w:w="1843" w:type="dxa"/>
              </w:tcPr>
            </w:tcPrChange>
          </w:tcPr>
          <w:p w14:paraId="70EC3EFC" w14:textId="6E95496A" w:rsidR="00820D2A" w:rsidRPr="00820D2A" w:rsidRDefault="00820D2A" w:rsidP="00820D2A">
            <w:pPr>
              <w:spacing w:line="360" w:lineRule="auto"/>
              <w:rPr>
                <w:sz w:val="24"/>
                <w:szCs w:val="24"/>
              </w:rPr>
            </w:pPr>
            <w:ins w:id="751" w:author="Hayden Schilling" w:date="2020-12-21T17:22:00Z">
              <w:r w:rsidRPr="00820D2A">
                <w:rPr>
                  <w:rFonts w:ascii="Calibri" w:hAnsi="Calibri" w:cs="Calibri"/>
                  <w:color w:val="000000"/>
                  <w:sz w:val="24"/>
                  <w:szCs w:val="24"/>
                  <w:rPrChange w:id="752" w:author="Hayden Schilling" w:date="2020-12-21T17:22:00Z">
                    <w:rPr>
                      <w:rFonts w:ascii="Calibri" w:hAnsi="Calibri" w:cs="Calibri"/>
                      <w:color w:val="000000"/>
                    </w:rPr>
                  </w:rPrChange>
                </w:rPr>
                <w:t>216.61</w:t>
              </w:r>
            </w:ins>
            <w:del w:id="753" w:author="Hayden Schilling" w:date="2020-11-29T11:50:00Z">
              <w:r w:rsidRPr="00820D2A" w:rsidDel="008B057D">
                <w:rPr>
                  <w:sz w:val="24"/>
                  <w:szCs w:val="24"/>
                </w:rPr>
                <w:delText>1295.93</w:delText>
              </w:r>
            </w:del>
          </w:p>
        </w:tc>
        <w:tc>
          <w:tcPr>
            <w:tcW w:w="1803" w:type="dxa"/>
            <w:tcPrChange w:id="754" w:author="Hayden Schilling" w:date="2020-12-21T17:22:00Z">
              <w:tcPr>
                <w:tcW w:w="1803" w:type="dxa"/>
                <w:gridSpan w:val="2"/>
              </w:tcPr>
            </w:tcPrChange>
          </w:tcPr>
          <w:p w14:paraId="32392CC1" w14:textId="05447CE7" w:rsidR="00820D2A" w:rsidRPr="00820D2A" w:rsidRDefault="00820D2A" w:rsidP="00820D2A">
            <w:pPr>
              <w:spacing w:line="360" w:lineRule="auto"/>
              <w:rPr>
                <w:sz w:val="24"/>
                <w:szCs w:val="24"/>
              </w:rPr>
            </w:pPr>
            <w:ins w:id="755" w:author="Hayden Schilling" w:date="2020-12-21T17:21:00Z">
              <w:r w:rsidRPr="00820D2A">
                <w:rPr>
                  <w:sz w:val="24"/>
                  <w:szCs w:val="24"/>
                  <w:rPrChange w:id="756" w:author="Hayden Schilling" w:date="2020-12-21T17:22:00Z">
                    <w:rPr/>
                  </w:rPrChange>
                </w:rPr>
                <w:t>&lt;0.001</w:t>
              </w:r>
            </w:ins>
            <w:del w:id="757" w:author="Hayden Schilling" w:date="2020-12-21T17:21:00Z">
              <w:r w:rsidRPr="00820D2A" w:rsidDel="00C33385">
                <w:rPr>
                  <w:sz w:val="24"/>
                  <w:szCs w:val="24"/>
                </w:rPr>
                <w:delText>&lt;0.001</w:delText>
              </w:r>
            </w:del>
          </w:p>
        </w:tc>
        <w:tc>
          <w:tcPr>
            <w:tcW w:w="1934" w:type="dxa"/>
            <w:tcPrChange w:id="758" w:author="Hayden Schilling" w:date="2020-12-21T17:22:00Z">
              <w:tcPr>
                <w:tcW w:w="1803" w:type="dxa"/>
                <w:gridSpan w:val="2"/>
                <w:vAlign w:val="bottom"/>
              </w:tcPr>
            </w:tcPrChange>
          </w:tcPr>
          <w:p w14:paraId="5676AE78" w14:textId="7F4533D2" w:rsidR="00820D2A" w:rsidRPr="00820D2A" w:rsidRDefault="00820D2A" w:rsidP="00820D2A">
            <w:pPr>
              <w:spacing w:line="360" w:lineRule="auto"/>
              <w:rPr>
                <w:sz w:val="24"/>
                <w:szCs w:val="24"/>
              </w:rPr>
            </w:pPr>
            <w:ins w:id="759" w:author="Hayden Schilling" w:date="2020-12-21T17:22:00Z">
              <w:r w:rsidRPr="00820D2A">
                <w:rPr>
                  <w:sz w:val="24"/>
                  <w:szCs w:val="24"/>
                  <w:rPrChange w:id="760" w:author="Hayden Schilling" w:date="2020-12-21T17:22:00Z">
                    <w:rPr/>
                  </w:rPrChange>
                </w:rPr>
                <w:t>18.87</w:t>
              </w:r>
            </w:ins>
            <w:del w:id="761" w:author="Hayden Schilling" w:date="2020-11-29T11:52:00Z">
              <w:r w:rsidRPr="00820D2A" w:rsidDel="00BB5FAB">
                <w:rPr>
                  <w:rFonts w:ascii="Calibri" w:hAnsi="Calibri" w:cs="Calibri"/>
                  <w:color w:val="000000"/>
                  <w:sz w:val="24"/>
                  <w:szCs w:val="24"/>
                </w:rPr>
                <w:delText>18.10</w:delText>
              </w:r>
            </w:del>
          </w:p>
        </w:tc>
      </w:tr>
      <w:tr w:rsidR="00820D2A" w:rsidRPr="00AA122B" w14:paraId="4DB310EA" w14:textId="77777777" w:rsidTr="002238BF">
        <w:tblPrEx>
          <w:tblW w:w="0" w:type="auto"/>
          <w:tblBorders>
            <w:left w:val="none" w:sz="0" w:space="0" w:color="auto"/>
            <w:right w:val="none" w:sz="0" w:space="0" w:color="auto"/>
            <w:insideH w:val="none" w:sz="0" w:space="0" w:color="auto"/>
            <w:insideV w:val="none" w:sz="0" w:space="0" w:color="auto"/>
          </w:tblBorders>
          <w:tblPrExChange w:id="762"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63" w:author="Hayden Schilling" w:date="2020-12-21T17:22:00Z">
            <w:trPr>
              <w:gridAfter w:val="0"/>
            </w:trPr>
          </w:trPrChange>
        </w:trPr>
        <w:tc>
          <w:tcPr>
            <w:tcW w:w="1803" w:type="dxa"/>
            <w:tcPrChange w:id="764" w:author="Hayden Schilling" w:date="2020-12-21T17:22:00Z">
              <w:tcPr>
                <w:tcW w:w="1803" w:type="dxa"/>
              </w:tcPr>
            </w:tcPrChange>
          </w:tcPr>
          <w:p w14:paraId="5FCC6DE1" w14:textId="0DD8D7AC" w:rsidR="00820D2A" w:rsidRPr="00820D2A" w:rsidRDefault="00820D2A" w:rsidP="00820D2A">
            <w:pPr>
              <w:spacing w:line="360" w:lineRule="auto"/>
              <w:rPr>
                <w:sz w:val="24"/>
                <w:szCs w:val="24"/>
              </w:rPr>
            </w:pPr>
            <w:ins w:id="765" w:author="Hayden Schilling" w:date="2020-12-21T17:21:00Z">
              <w:r w:rsidRPr="00820D2A">
                <w:rPr>
                  <w:sz w:val="24"/>
                  <w:szCs w:val="24"/>
                  <w:rPrChange w:id="766" w:author="Hayden Schilling" w:date="2020-12-21T17:22:00Z">
                    <w:rPr/>
                  </w:rPrChange>
                </w:rPr>
                <w:t>Mg</w:t>
              </w:r>
            </w:ins>
            <w:del w:id="767" w:author="Hayden Schilling" w:date="2020-11-29T11:51:00Z">
              <w:r w:rsidRPr="00820D2A" w:rsidDel="00E02D14">
                <w:rPr>
                  <w:sz w:val="24"/>
                  <w:szCs w:val="24"/>
                </w:rPr>
                <w:delText>Mg</w:delText>
              </w:r>
            </w:del>
          </w:p>
        </w:tc>
        <w:tc>
          <w:tcPr>
            <w:tcW w:w="1919" w:type="dxa"/>
            <w:vAlign w:val="bottom"/>
            <w:tcPrChange w:id="768" w:author="Hayden Schilling" w:date="2020-12-21T17:22:00Z">
              <w:tcPr>
                <w:tcW w:w="1843" w:type="dxa"/>
              </w:tcPr>
            </w:tcPrChange>
          </w:tcPr>
          <w:p w14:paraId="40A030A6" w14:textId="3F4D82DD" w:rsidR="00820D2A" w:rsidRPr="00820D2A" w:rsidRDefault="00820D2A" w:rsidP="00820D2A">
            <w:pPr>
              <w:spacing w:line="360" w:lineRule="auto"/>
              <w:rPr>
                <w:sz w:val="24"/>
                <w:szCs w:val="24"/>
              </w:rPr>
            </w:pPr>
            <w:ins w:id="769" w:author="Hayden Schilling" w:date="2020-12-21T17:22:00Z">
              <w:r w:rsidRPr="00820D2A">
                <w:rPr>
                  <w:rFonts w:ascii="Calibri" w:hAnsi="Calibri" w:cs="Calibri"/>
                  <w:color w:val="000000"/>
                  <w:sz w:val="24"/>
                  <w:szCs w:val="24"/>
                  <w:rPrChange w:id="770" w:author="Hayden Schilling" w:date="2020-12-21T17:22:00Z">
                    <w:rPr>
                      <w:rFonts w:ascii="Calibri" w:hAnsi="Calibri" w:cs="Calibri"/>
                      <w:color w:val="000000"/>
                    </w:rPr>
                  </w:rPrChange>
                </w:rPr>
                <w:t>113.60</w:t>
              </w:r>
            </w:ins>
            <w:del w:id="771" w:author="Hayden Schilling" w:date="2020-11-29T11:50:00Z">
              <w:r w:rsidRPr="00820D2A" w:rsidDel="008B057D">
                <w:rPr>
                  <w:sz w:val="24"/>
                  <w:szCs w:val="24"/>
                </w:rPr>
                <w:delText>675.02</w:delText>
              </w:r>
            </w:del>
          </w:p>
        </w:tc>
        <w:tc>
          <w:tcPr>
            <w:tcW w:w="1803" w:type="dxa"/>
            <w:tcPrChange w:id="772" w:author="Hayden Schilling" w:date="2020-12-21T17:22:00Z">
              <w:tcPr>
                <w:tcW w:w="1803" w:type="dxa"/>
                <w:gridSpan w:val="2"/>
              </w:tcPr>
            </w:tcPrChange>
          </w:tcPr>
          <w:p w14:paraId="5C7716F6" w14:textId="5A4F1398" w:rsidR="00820D2A" w:rsidRPr="00820D2A" w:rsidRDefault="00820D2A" w:rsidP="00820D2A">
            <w:pPr>
              <w:spacing w:line="360" w:lineRule="auto"/>
              <w:rPr>
                <w:sz w:val="24"/>
                <w:szCs w:val="24"/>
              </w:rPr>
            </w:pPr>
            <w:ins w:id="773" w:author="Hayden Schilling" w:date="2020-12-21T17:21:00Z">
              <w:r w:rsidRPr="00820D2A">
                <w:rPr>
                  <w:sz w:val="24"/>
                  <w:szCs w:val="24"/>
                  <w:rPrChange w:id="774" w:author="Hayden Schilling" w:date="2020-12-21T17:22:00Z">
                    <w:rPr/>
                  </w:rPrChange>
                </w:rPr>
                <w:t>&lt;0.001</w:t>
              </w:r>
            </w:ins>
            <w:del w:id="775" w:author="Hayden Schilling" w:date="2020-12-21T17:21:00Z">
              <w:r w:rsidRPr="00820D2A" w:rsidDel="00C33385">
                <w:rPr>
                  <w:sz w:val="24"/>
                  <w:szCs w:val="24"/>
                </w:rPr>
                <w:delText>&lt;0.001</w:delText>
              </w:r>
            </w:del>
          </w:p>
        </w:tc>
        <w:tc>
          <w:tcPr>
            <w:tcW w:w="1934" w:type="dxa"/>
            <w:tcPrChange w:id="776" w:author="Hayden Schilling" w:date="2020-12-21T17:22:00Z">
              <w:tcPr>
                <w:tcW w:w="1803" w:type="dxa"/>
                <w:gridSpan w:val="2"/>
                <w:vAlign w:val="bottom"/>
              </w:tcPr>
            </w:tcPrChange>
          </w:tcPr>
          <w:p w14:paraId="5FB8C038" w14:textId="2466DE48" w:rsidR="00820D2A" w:rsidRPr="00820D2A" w:rsidRDefault="00820D2A" w:rsidP="00820D2A">
            <w:pPr>
              <w:spacing w:line="360" w:lineRule="auto"/>
              <w:rPr>
                <w:sz w:val="24"/>
                <w:szCs w:val="24"/>
              </w:rPr>
            </w:pPr>
            <w:ins w:id="777" w:author="Hayden Schilling" w:date="2020-12-21T17:22:00Z">
              <w:r w:rsidRPr="00820D2A">
                <w:rPr>
                  <w:sz w:val="24"/>
                  <w:szCs w:val="24"/>
                  <w:rPrChange w:id="778" w:author="Hayden Schilling" w:date="2020-12-21T17:22:00Z">
                    <w:rPr/>
                  </w:rPrChange>
                </w:rPr>
                <w:t>9.90</w:t>
              </w:r>
            </w:ins>
            <w:del w:id="779" w:author="Hayden Schilling" w:date="2020-11-29T11:52:00Z">
              <w:r w:rsidRPr="00820D2A" w:rsidDel="00BB5FAB">
                <w:rPr>
                  <w:rFonts w:ascii="Calibri" w:hAnsi="Calibri" w:cs="Calibri"/>
                  <w:color w:val="000000"/>
                  <w:sz w:val="24"/>
                  <w:szCs w:val="24"/>
                </w:rPr>
                <w:delText>9.43</w:delText>
              </w:r>
            </w:del>
          </w:p>
        </w:tc>
      </w:tr>
      <w:tr w:rsidR="00820D2A" w:rsidRPr="00AA122B" w14:paraId="258B2121" w14:textId="77777777" w:rsidTr="002238BF">
        <w:tblPrEx>
          <w:tblW w:w="0" w:type="auto"/>
          <w:tblBorders>
            <w:left w:val="none" w:sz="0" w:space="0" w:color="auto"/>
            <w:right w:val="none" w:sz="0" w:space="0" w:color="auto"/>
            <w:insideH w:val="none" w:sz="0" w:space="0" w:color="auto"/>
            <w:insideV w:val="none" w:sz="0" w:space="0" w:color="auto"/>
          </w:tblBorders>
          <w:tblPrExChange w:id="780"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81" w:author="Hayden Schilling" w:date="2020-12-21T17:22:00Z">
            <w:trPr>
              <w:gridAfter w:val="0"/>
            </w:trPr>
          </w:trPrChange>
        </w:trPr>
        <w:tc>
          <w:tcPr>
            <w:tcW w:w="1803" w:type="dxa"/>
            <w:tcPrChange w:id="782" w:author="Hayden Schilling" w:date="2020-12-21T17:22:00Z">
              <w:tcPr>
                <w:tcW w:w="1803" w:type="dxa"/>
              </w:tcPr>
            </w:tcPrChange>
          </w:tcPr>
          <w:p w14:paraId="699CC26A" w14:textId="46C06BF2" w:rsidR="00820D2A" w:rsidRPr="00820D2A" w:rsidRDefault="00820D2A" w:rsidP="00820D2A">
            <w:pPr>
              <w:spacing w:line="360" w:lineRule="auto"/>
              <w:rPr>
                <w:sz w:val="24"/>
                <w:szCs w:val="24"/>
              </w:rPr>
            </w:pPr>
            <w:ins w:id="783" w:author="Hayden Schilling" w:date="2020-12-21T17:21:00Z">
              <w:r w:rsidRPr="00820D2A">
                <w:rPr>
                  <w:sz w:val="24"/>
                  <w:szCs w:val="24"/>
                  <w:rPrChange w:id="784" w:author="Hayden Schilling" w:date="2020-12-21T17:22:00Z">
                    <w:rPr/>
                  </w:rPrChange>
                </w:rPr>
                <w:t>Ni</w:t>
              </w:r>
            </w:ins>
            <w:del w:id="785" w:author="Hayden Schilling" w:date="2020-11-29T11:51:00Z">
              <w:r w:rsidRPr="00820D2A" w:rsidDel="00E02D14">
                <w:rPr>
                  <w:sz w:val="24"/>
                  <w:szCs w:val="24"/>
                </w:rPr>
                <w:delText>Ba</w:delText>
              </w:r>
            </w:del>
          </w:p>
        </w:tc>
        <w:tc>
          <w:tcPr>
            <w:tcW w:w="1919" w:type="dxa"/>
            <w:vAlign w:val="bottom"/>
            <w:tcPrChange w:id="786" w:author="Hayden Schilling" w:date="2020-12-21T17:22:00Z">
              <w:tcPr>
                <w:tcW w:w="1843" w:type="dxa"/>
              </w:tcPr>
            </w:tcPrChange>
          </w:tcPr>
          <w:p w14:paraId="3DDB3B71" w14:textId="3966BBEB" w:rsidR="00820D2A" w:rsidRPr="00820D2A" w:rsidRDefault="00820D2A" w:rsidP="00820D2A">
            <w:pPr>
              <w:spacing w:line="360" w:lineRule="auto"/>
              <w:rPr>
                <w:sz w:val="24"/>
                <w:szCs w:val="24"/>
              </w:rPr>
            </w:pPr>
            <w:ins w:id="787" w:author="Hayden Schilling" w:date="2020-12-21T17:22:00Z">
              <w:r w:rsidRPr="00820D2A">
                <w:rPr>
                  <w:rFonts w:ascii="Calibri" w:hAnsi="Calibri" w:cs="Calibri"/>
                  <w:color w:val="000000"/>
                  <w:sz w:val="24"/>
                  <w:szCs w:val="24"/>
                  <w:rPrChange w:id="788" w:author="Hayden Schilling" w:date="2020-12-21T17:22:00Z">
                    <w:rPr>
                      <w:rFonts w:ascii="Calibri" w:hAnsi="Calibri" w:cs="Calibri"/>
                      <w:color w:val="000000"/>
                    </w:rPr>
                  </w:rPrChange>
                </w:rPr>
                <w:t>91.59</w:t>
              </w:r>
            </w:ins>
            <w:del w:id="789" w:author="Hayden Schilling" w:date="2020-11-29T11:50:00Z">
              <w:r w:rsidRPr="00820D2A" w:rsidDel="008B057D">
                <w:rPr>
                  <w:sz w:val="24"/>
                  <w:szCs w:val="24"/>
                </w:rPr>
                <w:delText>120.32</w:delText>
              </w:r>
            </w:del>
          </w:p>
        </w:tc>
        <w:tc>
          <w:tcPr>
            <w:tcW w:w="1803" w:type="dxa"/>
            <w:tcPrChange w:id="790" w:author="Hayden Schilling" w:date="2020-12-21T17:22:00Z">
              <w:tcPr>
                <w:tcW w:w="1803" w:type="dxa"/>
                <w:gridSpan w:val="2"/>
              </w:tcPr>
            </w:tcPrChange>
          </w:tcPr>
          <w:p w14:paraId="1E843D36" w14:textId="7B72FDDB" w:rsidR="00820D2A" w:rsidRPr="00820D2A" w:rsidRDefault="00820D2A" w:rsidP="00820D2A">
            <w:pPr>
              <w:spacing w:line="360" w:lineRule="auto"/>
              <w:rPr>
                <w:sz w:val="24"/>
                <w:szCs w:val="24"/>
              </w:rPr>
            </w:pPr>
            <w:ins w:id="791" w:author="Hayden Schilling" w:date="2020-12-21T17:21:00Z">
              <w:r w:rsidRPr="00820D2A">
                <w:rPr>
                  <w:sz w:val="24"/>
                  <w:szCs w:val="24"/>
                  <w:rPrChange w:id="792" w:author="Hayden Schilling" w:date="2020-12-21T17:22:00Z">
                    <w:rPr/>
                  </w:rPrChange>
                </w:rPr>
                <w:t>&lt;0.001</w:t>
              </w:r>
            </w:ins>
            <w:del w:id="793" w:author="Hayden Schilling" w:date="2020-12-21T17:21:00Z">
              <w:r w:rsidRPr="00820D2A" w:rsidDel="00C33385">
                <w:rPr>
                  <w:sz w:val="24"/>
                  <w:szCs w:val="24"/>
                </w:rPr>
                <w:delText>&lt;0.001</w:delText>
              </w:r>
            </w:del>
          </w:p>
        </w:tc>
        <w:tc>
          <w:tcPr>
            <w:tcW w:w="1934" w:type="dxa"/>
            <w:tcPrChange w:id="794" w:author="Hayden Schilling" w:date="2020-12-21T17:22:00Z">
              <w:tcPr>
                <w:tcW w:w="1803" w:type="dxa"/>
                <w:gridSpan w:val="2"/>
                <w:vAlign w:val="bottom"/>
              </w:tcPr>
            </w:tcPrChange>
          </w:tcPr>
          <w:p w14:paraId="522D0E51" w14:textId="1B6F46CA" w:rsidR="00820D2A" w:rsidRPr="00820D2A" w:rsidRDefault="00820D2A" w:rsidP="00820D2A">
            <w:pPr>
              <w:spacing w:line="360" w:lineRule="auto"/>
              <w:rPr>
                <w:sz w:val="24"/>
                <w:szCs w:val="24"/>
              </w:rPr>
            </w:pPr>
            <w:ins w:id="795" w:author="Hayden Schilling" w:date="2020-12-21T17:22:00Z">
              <w:r w:rsidRPr="00820D2A">
                <w:rPr>
                  <w:sz w:val="24"/>
                  <w:szCs w:val="24"/>
                  <w:rPrChange w:id="796" w:author="Hayden Schilling" w:date="2020-12-21T17:22:00Z">
                    <w:rPr/>
                  </w:rPrChange>
                </w:rPr>
                <w:t>7.98</w:t>
              </w:r>
            </w:ins>
            <w:del w:id="797" w:author="Hayden Schilling" w:date="2020-11-29T11:52:00Z">
              <w:r w:rsidRPr="00820D2A" w:rsidDel="00BB5FAB">
                <w:rPr>
                  <w:rFonts w:ascii="Calibri" w:hAnsi="Calibri" w:cs="Calibri"/>
                  <w:color w:val="000000"/>
                  <w:sz w:val="24"/>
                  <w:szCs w:val="24"/>
                </w:rPr>
                <w:delText>1.68</w:delText>
              </w:r>
            </w:del>
          </w:p>
        </w:tc>
      </w:tr>
      <w:tr w:rsidR="00820D2A" w:rsidRPr="00AA122B" w14:paraId="6F6114A6" w14:textId="77777777" w:rsidTr="002238BF">
        <w:tblPrEx>
          <w:tblW w:w="0" w:type="auto"/>
          <w:tblBorders>
            <w:left w:val="none" w:sz="0" w:space="0" w:color="auto"/>
            <w:right w:val="none" w:sz="0" w:space="0" w:color="auto"/>
            <w:insideH w:val="none" w:sz="0" w:space="0" w:color="auto"/>
            <w:insideV w:val="none" w:sz="0" w:space="0" w:color="auto"/>
          </w:tblBorders>
          <w:tblPrExChange w:id="798"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99" w:author="Hayden Schilling" w:date="2020-12-21T17:22:00Z">
            <w:trPr>
              <w:gridAfter w:val="0"/>
            </w:trPr>
          </w:trPrChange>
        </w:trPr>
        <w:tc>
          <w:tcPr>
            <w:tcW w:w="1803" w:type="dxa"/>
            <w:tcPrChange w:id="800" w:author="Hayden Schilling" w:date="2020-12-21T17:22:00Z">
              <w:tcPr>
                <w:tcW w:w="1803" w:type="dxa"/>
              </w:tcPr>
            </w:tcPrChange>
          </w:tcPr>
          <w:p w14:paraId="6582B173" w14:textId="4015219C" w:rsidR="00820D2A" w:rsidRPr="00820D2A" w:rsidRDefault="00820D2A" w:rsidP="00820D2A">
            <w:pPr>
              <w:spacing w:line="360" w:lineRule="auto"/>
              <w:rPr>
                <w:sz w:val="24"/>
                <w:szCs w:val="24"/>
              </w:rPr>
            </w:pPr>
            <w:ins w:id="801" w:author="Hayden Schilling" w:date="2020-12-21T17:21:00Z">
              <w:r w:rsidRPr="00820D2A">
                <w:rPr>
                  <w:sz w:val="24"/>
                  <w:szCs w:val="24"/>
                  <w:rPrChange w:id="802" w:author="Hayden Schilling" w:date="2020-12-21T17:22:00Z">
                    <w:rPr/>
                  </w:rPrChange>
                </w:rPr>
                <w:t>Cd</w:t>
              </w:r>
            </w:ins>
            <w:del w:id="803" w:author="Hayden Schilling" w:date="2020-11-29T11:51:00Z">
              <w:r w:rsidRPr="00820D2A" w:rsidDel="00E02D14">
                <w:rPr>
                  <w:sz w:val="24"/>
                  <w:szCs w:val="24"/>
                </w:rPr>
                <w:delText>Ni</w:delText>
              </w:r>
            </w:del>
          </w:p>
        </w:tc>
        <w:tc>
          <w:tcPr>
            <w:tcW w:w="1919" w:type="dxa"/>
            <w:vAlign w:val="bottom"/>
            <w:tcPrChange w:id="804" w:author="Hayden Schilling" w:date="2020-12-21T17:22:00Z">
              <w:tcPr>
                <w:tcW w:w="1843" w:type="dxa"/>
              </w:tcPr>
            </w:tcPrChange>
          </w:tcPr>
          <w:p w14:paraId="61DE6709" w14:textId="0A1CC812" w:rsidR="00820D2A" w:rsidRPr="00820D2A" w:rsidRDefault="00820D2A" w:rsidP="00820D2A">
            <w:pPr>
              <w:spacing w:line="360" w:lineRule="auto"/>
              <w:rPr>
                <w:sz w:val="24"/>
                <w:szCs w:val="24"/>
              </w:rPr>
            </w:pPr>
            <w:ins w:id="805" w:author="Hayden Schilling" w:date="2020-12-21T17:22:00Z">
              <w:r w:rsidRPr="00820D2A">
                <w:rPr>
                  <w:rFonts w:ascii="Calibri" w:hAnsi="Calibri" w:cs="Calibri"/>
                  <w:color w:val="000000"/>
                  <w:sz w:val="24"/>
                  <w:szCs w:val="24"/>
                  <w:rPrChange w:id="806" w:author="Hayden Schilling" w:date="2020-12-21T17:22:00Z">
                    <w:rPr>
                      <w:rFonts w:ascii="Calibri" w:hAnsi="Calibri" w:cs="Calibri"/>
                      <w:color w:val="000000"/>
                    </w:rPr>
                  </w:rPrChange>
                </w:rPr>
                <w:t>90.53</w:t>
              </w:r>
            </w:ins>
            <w:del w:id="807" w:author="Hayden Schilling" w:date="2020-11-29T11:50:00Z">
              <w:r w:rsidRPr="00820D2A" w:rsidDel="008B057D">
                <w:rPr>
                  <w:sz w:val="24"/>
                  <w:szCs w:val="24"/>
                </w:rPr>
                <w:delText>27.64</w:delText>
              </w:r>
            </w:del>
          </w:p>
        </w:tc>
        <w:tc>
          <w:tcPr>
            <w:tcW w:w="1803" w:type="dxa"/>
            <w:tcPrChange w:id="808" w:author="Hayden Schilling" w:date="2020-12-21T17:22:00Z">
              <w:tcPr>
                <w:tcW w:w="1803" w:type="dxa"/>
                <w:gridSpan w:val="2"/>
              </w:tcPr>
            </w:tcPrChange>
          </w:tcPr>
          <w:p w14:paraId="2C23B171" w14:textId="3BA344BC" w:rsidR="00820D2A" w:rsidRPr="00820D2A" w:rsidRDefault="00820D2A" w:rsidP="00820D2A">
            <w:pPr>
              <w:spacing w:line="360" w:lineRule="auto"/>
              <w:rPr>
                <w:sz w:val="24"/>
                <w:szCs w:val="24"/>
              </w:rPr>
            </w:pPr>
            <w:ins w:id="809" w:author="Hayden Schilling" w:date="2020-12-21T17:21:00Z">
              <w:r w:rsidRPr="00820D2A">
                <w:rPr>
                  <w:sz w:val="24"/>
                  <w:szCs w:val="24"/>
                  <w:rPrChange w:id="810" w:author="Hayden Schilling" w:date="2020-12-21T17:22:00Z">
                    <w:rPr/>
                  </w:rPrChange>
                </w:rPr>
                <w:t>&lt;0.001</w:t>
              </w:r>
            </w:ins>
            <w:del w:id="811" w:author="Hayden Schilling" w:date="2020-12-21T17:21:00Z">
              <w:r w:rsidRPr="00820D2A" w:rsidDel="00C33385">
                <w:rPr>
                  <w:sz w:val="24"/>
                  <w:szCs w:val="24"/>
                </w:rPr>
                <w:delText>&lt;0.001</w:delText>
              </w:r>
            </w:del>
          </w:p>
        </w:tc>
        <w:tc>
          <w:tcPr>
            <w:tcW w:w="1934" w:type="dxa"/>
            <w:tcPrChange w:id="812" w:author="Hayden Schilling" w:date="2020-12-21T17:22:00Z">
              <w:tcPr>
                <w:tcW w:w="1803" w:type="dxa"/>
                <w:gridSpan w:val="2"/>
                <w:vAlign w:val="bottom"/>
              </w:tcPr>
            </w:tcPrChange>
          </w:tcPr>
          <w:p w14:paraId="705B087A" w14:textId="46832DA3" w:rsidR="00820D2A" w:rsidRPr="00820D2A" w:rsidRDefault="00820D2A" w:rsidP="00820D2A">
            <w:pPr>
              <w:spacing w:line="360" w:lineRule="auto"/>
              <w:rPr>
                <w:sz w:val="24"/>
                <w:szCs w:val="24"/>
              </w:rPr>
            </w:pPr>
            <w:ins w:id="813" w:author="Hayden Schilling" w:date="2020-12-21T17:22:00Z">
              <w:r w:rsidRPr="00820D2A">
                <w:rPr>
                  <w:sz w:val="24"/>
                  <w:szCs w:val="24"/>
                  <w:rPrChange w:id="814" w:author="Hayden Schilling" w:date="2020-12-21T17:22:00Z">
                    <w:rPr/>
                  </w:rPrChange>
                </w:rPr>
                <w:t>7.89</w:t>
              </w:r>
            </w:ins>
            <w:del w:id="815" w:author="Hayden Schilling" w:date="2020-11-29T11:52:00Z">
              <w:r w:rsidRPr="00820D2A" w:rsidDel="00BB5FAB">
                <w:rPr>
                  <w:rFonts w:ascii="Calibri" w:hAnsi="Calibri" w:cs="Calibri"/>
                  <w:color w:val="000000"/>
                  <w:sz w:val="24"/>
                  <w:szCs w:val="24"/>
                </w:rPr>
                <w:delText>0.39</w:delText>
              </w:r>
            </w:del>
          </w:p>
        </w:tc>
      </w:tr>
      <w:tr w:rsidR="00820D2A" w:rsidRPr="00AA122B" w14:paraId="1EA6A154" w14:textId="77777777" w:rsidTr="002238BF">
        <w:tblPrEx>
          <w:tblW w:w="0" w:type="auto"/>
          <w:tblBorders>
            <w:left w:val="none" w:sz="0" w:space="0" w:color="auto"/>
            <w:right w:val="none" w:sz="0" w:space="0" w:color="auto"/>
            <w:insideH w:val="none" w:sz="0" w:space="0" w:color="auto"/>
            <w:insideV w:val="none" w:sz="0" w:space="0" w:color="auto"/>
          </w:tblBorders>
          <w:tblPrExChange w:id="81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17" w:author="Hayden Schilling" w:date="2020-12-21T17:22:00Z">
            <w:trPr>
              <w:gridAfter w:val="0"/>
            </w:trPr>
          </w:trPrChange>
        </w:trPr>
        <w:tc>
          <w:tcPr>
            <w:tcW w:w="1803" w:type="dxa"/>
            <w:tcPrChange w:id="818" w:author="Hayden Schilling" w:date="2020-12-21T17:22:00Z">
              <w:tcPr>
                <w:tcW w:w="1803" w:type="dxa"/>
              </w:tcPr>
            </w:tcPrChange>
          </w:tcPr>
          <w:p w14:paraId="7A620688" w14:textId="39B9866D" w:rsidR="00820D2A" w:rsidRPr="00820D2A" w:rsidRDefault="00820D2A" w:rsidP="00820D2A">
            <w:pPr>
              <w:spacing w:line="360" w:lineRule="auto"/>
              <w:rPr>
                <w:sz w:val="24"/>
                <w:szCs w:val="24"/>
              </w:rPr>
            </w:pPr>
            <w:ins w:id="819" w:author="Hayden Schilling" w:date="2020-12-21T17:21:00Z">
              <w:r w:rsidRPr="00820D2A">
                <w:rPr>
                  <w:sz w:val="24"/>
                  <w:szCs w:val="24"/>
                  <w:rPrChange w:id="820" w:author="Hayden Schilling" w:date="2020-12-21T17:22:00Z">
                    <w:rPr/>
                  </w:rPrChange>
                </w:rPr>
                <w:t>Ba</w:t>
              </w:r>
            </w:ins>
            <w:del w:id="821" w:author="Hayden Schilling" w:date="2020-11-29T11:51:00Z">
              <w:r w:rsidRPr="00820D2A" w:rsidDel="00E02D14">
                <w:rPr>
                  <w:sz w:val="24"/>
                  <w:szCs w:val="24"/>
                </w:rPr>
                <w:delText>Mn</w:delText>
              </w:r>
            </w:del>
          </w:p>
        </w:tc>
        <w:tc>
          <w:tcPr>
            <w:tcW w:w="1919" w:type="dxa"/>
            <w:vAlign w:val="bottom"/>
            <w:tcPrChange w:id="822" w:author="Hayden Schilling" w:date="2020-12-21T17:22:00Z">
              <w:tcPr>
                <w:tcW w:w="1843" w:type="dxa"/>
              </w:tcPr>
            </w:tcPrChange>
          </w:tcPr>
          <w:p w14:paraId="1DA194B5" w14:textId="243ADC66" w:rsidR="00820D2A" w:rsidRPr="00820D2A" w:rsidRDefault="00820D2A" w:rsidP="00820D2A">
            <w:pPr>
              <w:spacing w:line="360" w:lineRule="auto"/>
              <w:rPr>
                <w:sz w:val="24"/>
                <w:szCs w:val="24"/>
              </w:rPr>
            </w:pPr>
            <w:ins w:id="823" w:author="Hayden Schilling" w:date="2020-12-21T17:22:00Z">
              <w:r w:rsidRPr="00820D2A">
                <w:rPr>
                  <w:rFonts w:ascii="Calibri" w:hAnsi="Calibri" w:cs="Calibri"/>
                  <w:color w:val="000000"/>
                  <w:sz w:val="24"/>
                  <w:szCs w:val="24"/>
                  <w:rPrChange w:id="824" w:author="Hayden Schilling" w:date="2020-12-21T17:22:00Z">
                    <w:rPr>
                      <w:rFonts w:ascii="Calibri" w:hAnsi="Calibri" w:cs="Calibri"/>
                      <w:color w:val="000000"/>
                    </w:rPr>
                  </w:rPrChange>
                </w:rPr>
                <w:t>88.85</w:t>
              </w:r>
            </w:ins>
            <w:del w:id="825" w:author="Hayden Schilling" w:date="2020-11-29T11:50:00Z">
              <w:r w:rsidRPr="00820D2A" w:rsidDel="008B057D">
                <w:rPr>
                  <w:sz w:val="24"/>
                  <w:szCs w:val="24"/>
                </w:rPr>
                <w:delText>26.80</w:delText>
              </w:r>
            </w:del>
          </w:p>
        </w:tc>
        <w:tc>
          <w:tcPr>
            <w:tcW w:w="1803" w:type="dxa"/>
            <w:tcPrChange w:id="826" w:author="Hayden Schilling" w:date="2020-12-21T17:22:00Z">
              <w:tcPr>
                <w:tcW w:w="1803" w:type="dxa"/>
                <w:gridSpan w:val="2"/>
              </w:tcPr>
            </w:tcPrChange>
          </w:tcPr>
          <w:p w14:paraId="5AD29CA0" w14:textId="2275E7EF" w:rsidR="00820D2A" w:rsidRPr="00820D2A" w:rsidRDefault="00820D2A" w:rsidP="00820D2A">
            <w:pPr>
              <w:spacing w:line="360" w:lineRule="auto"/>
              <w:rPr>
                <w:sz w:val="24"/>
                <w:szCs w:val="24"/>
              </w:rPr>
            </w:pPr>
            <w:ins w:id="827" w:author="Hayden Schilling" w:date="2020-12-21T17:21:00Z">
              <w:r w:rsidRPr="00820D2A">
                <w:rPr>
                  <w:sz w:val="24"/>
                  <w:szCs w:val="24"/>
                  <w:rPrChange w:id="828" w:author="Hayden Schilling" w:date="2020-12-21T17:22:00Z">
                    <w:rPr/>
                  </w:rPrChange>
                </w:rPr>
                <w:t>&lt;0.001</w:t>
              </w:r>
            </w:ins>
            <w:del w:id="829" w:author="Hayden Schilling" w:date="2020-12-21T17:21:00Z">
              <w:r w:rsidRPr="00820D2A" w:rsidDel="00C33385">
                <w:rPr>
                  <w:sz w:val="24"/>
                  <w:szCs w:val="24"/>
                </w:rPr>
                <w:delText>&lt;0.001</w:delText>
              </w:r>
            </w:del>
          </w:p>
        </w:tc>
        <w:tc>
          <w:tcPr>
            <w:tcW w:w="1934" w:type="dxa"/>
            <w:tcPrChange w:id="830" w:author="Hayden Schilling" w:date="2020-12-21T17:22:00Z">
              <w:tcPr>
                <w:tcW w:w="1803" w:type="dxa"/>
                <w:gridSpan w:val="2"/>
                <w:vAlign w:val="bottom"/>
              </w:tcPr>
            </w:tcPrChange>
          </w:tcPr>
          <w:p w14:paraId="5CCF7ACB" w14:textId="46BA3D83" w:rsidR="00820D2A" w:rsidRPr="00820D2A" w:rsidRDefault="00820D2A" w:rsidP="00820D2A">
            <w:pPr>
              <w:spacing w:line="360" w:lineRule="auto"/>
              <w:rPr>
                <w:sz w:val="24"/>
                <w:szCs w:val="24"/>
              </w:rPr>
            </w:pPr>
            <w:ins w:id="831" w:author="Hayden Schilling" w:date="2020-12-21T17:22:00Z">
              <w:r w:rsidRPr="00820D2A">
                <w:rPr>
                  <w:sz w:val="24"/>
                  <w:szCs w:val="24"/>
                  <w:rPrChange w:id="832" w:author="Hayden Schilling" w:date="2020-12-21T17:22:00Z">
                    <w:rPr/>
                  </w:rPrChange>
                </w:rPr>
                <w:t>7.74</w:t>
              </w:r>
            </w:ins>
            <w:del w:id="833" w:author="Hayden Schilling" w:date="2020-11-29T11:52:00Z">
              <w:r w:rsidRPr="00820D2A" w:rsidDel="00BB5FAB">
                <w:rPr>
                  <w:rFonts w:ascii="Calibri" w:hAnsi="Calibri" w:cs="Calibri"/>
                  <w:color w:val="000000"/>
                  <w:sz w:val="24"/>
                  <w:szCs w:val="24"/>
                </w:rPr>
                <w:delText>0.37</w:delText>
              </w:r>
            </w:del>
          </w:p>
        </w:tc>
      </w:tr>
      <w:tr w:rsidR="00820D2A" w:rsidRPr="00AA122B" w14:paraId="6513B678" w14:textId="77777777" w:rsidTr="002238BF">
        <w:tblPrEx>
          <w:tblW w:w="0" w:type="auto"/>
          <w:tblBorders>
            <w:left w:val="none" w:sz="0" w:space="0" w:color="auto"/>
            <w:right w:val="none" w:sz="0" w:space="0" w:color="auto"/>
            <w:insideH w:val="none" w:sz="0" w:space="0" w:color="auto"/>
            <w:insideV w:val="none" w:sz="0" w:space="0" w:color="auto"/>
          </w:tblBorders>
          <w:tblPrExChange w:id="83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35" w:author="Hayden Schilling" w:date="2020-12-21T17:22:00Z">
            <w:trPr>
              <w:gridAfter w:val="0"/>
            </w:trPr>
          </w:trPrChange>
        </w:trPr>
        <w:tc>
          <w:tcPr>
            <w:tcW w:w="1803" w:type="dxa"/>
            <w:tcPrChange w:id="836" w:author="Hayden Schilling" w:date="2020-12-21T17:22:00Z">
              <w:tcPr>
                <w:tcW w:w="1803" w:type="dxa"/>
              </w:tcPr>
            </w:tcPrChange>
          </w:tcPr>
          <w:p w14:paraId="7987D659" w14:textId="054DAA10" w:rsidR="00820D2A" w:rsidRPr="00820D2A" w:rsidRDefault="00820D2A" w:rsidP="00820D2A">
            <w:pPr>
              <w:spacing w:line="360" w:lineRule="auto"/>
              <w:rPr>
                <w:sz w:val="24"/>
                <w:szCs w:val="24"/>
              </w:rPr>
            </w:pPr>
            <w:ins w:id="837" w:author="Hayden Schilling" w:date="2020-12-21T17:21:00Z">
              <w:r w:rsidRPr="00820D2A">
                <w:rPr>
                  <w:sz w:val="24"/>
                  <w:szCs w:val="24"/>
                  <w:rPrChange w:id="838" w:author="Hayden Schilling" w:date="2020-12-21T17:22:00Z">
                    <w:rPr/>
                  </w:rPrChange>
                </w:rPr>
                <w:t>Mn</w:t>
              </w:r>
            </w:ins>
            <w:del w:id="839" w:author="Hayden Schilling" w:date="2020-11-29T11:51:00Z">
              <w:r w:rsidRPr="00820D2A" w:rsidDel="00E02D14">
                <w:rPr>
                  <w:sz w:val="24"/>
                  <w:szCs w:val="24"/>
                </w:rPr>
                <w:delText>Cr</w:delText>
              </w:r>
            </w:del>
          </w:p>
        </w:tc>
        <w:tc>
          <w:tcPr>
            <w:tcW w:w="1919" w:type="dxa"/>
            <w:vAlign w:val="bottom"/>
            <w:tcPrChange w:id="840" w:author="Hayden Schilling" w:date="2020-12-21T17:22:00Z">
              <w:tcPr>
                <w:tcW w:w="1843" w:type="dxa"/>
              </w:tcPr>
            </w:tcPrChange>
          </w:tcPr>
          <w:p w14:paraId="6B37156E" w14:textId="29199B44" w:rsidR="00820D2A" w:rsidRPr="00820D2A" w:rsidRDefault="00820D2A" w:rsidP="00820D2A">
            <w:pPr>
              <w:spacing w:line="360" w:lineRule="auto"/>
              <w:rPr>
                <w:sz w:val="24"/>
                <w:szCs w:val="24"/>
              </w:rPr>
            </w:pPr>
            <w:ins w:id="841" w:author="Hayden Schilling" w:date="2020-12-21T17:22:00Z">
              <w:r w:rsidRPr="00820D2A">
                <w:rPr>
                  <w:rFonts w:ascii="Calibri" w:hAnsi="Calibri" w:cs="Calibri"/>
                  <w:color w:val="000000"/>
                  <w:sz w:val="24"/>
                  <w:szCs w:val="24"/>
                  <w:rPrChange w:id="842" w:author="Hayden Schilling" w:date="2020-12-21T17:22:00Z">
                    <w:rPr>
                      <w:rFonts w:ascii="Calibri" w:hAnsi="Calibri" w:cs="Calibri"/>
                      <w:color w:val="000000"/>
                    </w:rPr>
                  </w:rPrChange>
                </w:rPr>
                <w:t>74.82</w:t>
              </w:r>
            </w:ins>
            <w:del w:id="843" w:author="Hayden Schilling" w:date="2020-11-29T11:50:00Z">
              <w:r w:rsidRPr="00820D2A" w:rsidDel="008B057D">
                <w:rPr>
                  <w:sz w:val="24"/>
                  <w:szCs w:val="24"/>
                </w:rPr>
                <w:delText>18.55</w:delText>
              </w:r>
            </w:del>
          </w:p>
        </w:tc>
        <w:tc>
          <w:tcPr>
            <w:tcW w:w="1803" w:type="dxa"/>
            <w:tcPrChange w:id="844" w:author="Hayden Schilling" w:date="2020-12-21T17:22:00Z">
              <w:tcPr>
                <w:tcW w:w="1803" w:type="dxa"/>
                <w:gridSpan w:val="2"/>
              </w:tcPr>
            </w:tcPrChange>
          </w:tcPr>
          <w:p w14:paraId="3B3E1BF7" w14:textId="072387E3" w:rsidR="00820D2A" w:rsidRPr="00820D2A" w:rsidRDefault="00820D2A" w:rsidP="00820D2A">
            <w:pPr>
              <w:spacing w:line="360" w:lineRule="auto"/>
              <w:rPr>
                <w:sz w:val="24"/>
                <w:szCs w:val="24"/>
              </w:rPr>
            </w:pPr>
            <w:ins w:id="845" w:author="Hayden Schilling" w:date="2020-12-21T17:21:00Z">
              <w:r w:rsidRPr="00820D2A">
                <w:rPr>
                  <w:sz w:val="24"/>
                  <w:szCs w:val="24"/>
                  <w:rPrChange w:id="846" w:author="Hayden Schilling" w:date="2020-12-21T17:22:00Z">
                    <w:rPr/>
                  </w:rPrChange>
                </w:rPr>
                <w:t>&lt;0.001</w:t>
              </w:r>
            </w:ins>
            <w:del w:id="847" w:author="Hayden Schilling" w:date="2020-12-21T17:21:00Z">
              <w:r w:rsidRPr="00820D2A" w:rsidDel="00C33385">
                <w:rPr>
                  <w:sz w:val="24"/>
                  <w:szCs w:val="24"/>
                </w:rPr>
                <w:delText>&lt;0.001</w:delText>
              </w:r>
            </w:del>
          </w:p>
        </w:tc>
        <w:tc>
          <w:tcPr>
            <w:tcW w:w="1934" w:type="dxa"/>
            <w:tcPrChange w:id="848" w:author="Hayden Schilling" w:date="2020-12-21T17:22:00Z">
              <w:tcPr>
                <w:tcW w:w="1803" w:type="dxa"/>
                <w:gridSpan w:val="2"/>
                <w:vAlign w:val="bottom"/>
              </w:tcPr>
            </w:tcPrChange>
          </w:tcPr>
          <w:p w14:paraId="58C3A813" w14:textId="4FEDDE79" w:rsidR="00820D2A" w:rsidRPr="00820D2A" w:rsidRDefault="00820D2A" w:rsidP="00820D2A">
            <w:pPr>
              <w:spacing w:line="360" w:lineRule="auto"/>
              <w:rPr>
                <w:sz w:val="24"/>
                <w:szCs w:val="24"/>
              </w:rPr>
            </w:pPr>
            <w:ins w:id="849" w:author="Hayden Schilling" w:date="2020-12-21T17:22:00Z">
              <w:r w:rsidRPr="00820D2A">
                <w:rPr>
                  <w:sz w:val="24"/>
                  <w:szCs w:val="24"/>
                  <w:rPrChange w:id="850" w:author="Hayden Schilling" w:date="2020-12-21T17:22:00Z">
                    <w:rPr/>
                  </w:rPrChange>
                </w:rPr>
                <w:t>6.52</w:t>
              </w:r>
            </w:ins>
            <w:del w:id="851" w:author="Hayden Schilling" w:date="2020-11-29T11:52:00Z">
              <w:r w:rsidRPr="00820D2A" w:rsidDel="00BB5FAB">
                <w:rPr>
                  <w:rFonts w:ascii="Calibri" w:hAnsi="Calibri" w:cs="Calibri"/>
                  <w:color w:val="000000"/>
                  <w:sz w:val="24"/>
                  <w:szCs w:val="24"/>
                </w:rPr>
                <w:delText>0.26</w:delText>
              </w:r>
            </w:del>
          </w:p>
        </w:tc>
      </w:tr>
      <w:tr w:rsidR="00820D2A" w:rsidRPr="00AA122B" w14:paraId="7A22793C" w14:textId="77777777" w:rsidTr="002238BF">
        <w:tblPrEx>
          <w:tblW w:w="0" w:type="auto"/>
          <w:tblBorders>
            <w:left w:val="none" w:sz="0" w:space="0" w:color="auto"/>
            <w:right w:val="none" w:sz="0" w:space="0" w:color="auto"/>
            <w:insideH w:val="none" w:sz="0" w:space="0" w:color="auto"/>
            <w:insideV w:val="none" w:sz="0" w:space="0" w:color="auto"/>
          </w:tblBorders>
          <w:tblPrExChange w:id="852"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53" w:author="Hayden Schilling" w:date="2020-12-21T17:22:00Z">
            <w:trPr>
              <w:gridAfter w:val="0"/>
            </w:trPr>
          </w:trPrChange>
        </w:trPr>
        <w:tc>
          <w:tcPr>
            <w:tcW w:w="1803" w:type="dxa"/>
            <w:tcPrChange w:id="854" w:author="Hayden Schilling" w:date="2020-12-21T17:22:00Z">
              <w:tcPr>
                <w:tcW w:w="1803" w:type="dxa"/>
              </w:tcPr>
            </w:tcPrChange>
          </w:tcPr>
          <w:p w14:paraId="404C0411" w14:textId="0E1D874A" w:rsidR="00820D2A" w:rsidRPr="00820D2A" w:rsidRDefault="00820D2A" w:rsidP="00820D2A">
            <w:pPr>
              <w:spacing w:line="360" w:lineRule="auto"/>
              <w:rPr>
                <w:sz w:val="24"/>
                <w:szCs w:val="24"/>
              </w:rPr>
            </w:pPr>
            <w:ins w:id="855" w:author="Hayden Schilling" w:date="2020-12-21T17:21:00Z">
              <w:r w:rsidRPr="00820D2A">
                <w:rPr>
                  <w:sz w:val="24"/>
                  <w:szCs w:val="24"/>
                  <w:rPrChange w:id="856" w:author="Hayden Schilling" w:date="2020-12-21T17:22:00Z">
                    <w:rPr/>
                  </w:rPrChange>
                </w:rPr>
                <w:t>Cr</w:t>
              </w:r>
            </w:ins>
            <w:del w:id="857" w:author="Hayden Schilling" w:date="2020-11-29T11:51:00Z">
              <w:r w:rsidRPr="00820D2A" w:rsidDel="00E02D14">
                <w:rPr>
                  <w:sz w:val="24"/>
                  <w:szCs w:val="24"/>
                </w:rPr>
                <w:delText>Pb</w:delText>
              </w:r>
            </w:del>
          </w:p>
        </w:tc>
        <w:tc>
          <w:tcPr>
            <w:tcW w:w="1919" w:type="dxa"/>
            <w:vAlign w:val="bottom"/>
            <w:tcPrChange w:id="858" w:author="Hayden Schilling" w:date="2020-12-21T17:22:00Z">
              <w:tcPr>
                <w:tcW w:w="1843" w:type="dxa"/>
              </w:tcPr>
            </w:tcPrChange>
          </w:tcPr>
          <w:p w14:paraId="3F44DE49" w14:textId="2D0223A4" w:rsidR="00820D2A" w:rsidRPr="00820D2A" w:rsidRDefault="00820D2A" w:rsidP="00820D2A">
            <w:pPr>
              <w:spacing w:line="360" w:lineRule="auto"/>
              <w:rPr>
                <w:sz w:val="24"/>
                <w:szCs w:val="24"/>
              </w:rPr>
            </w:pPr>
            <w:ins w:id="859" w:author="Hayden Schilling" w:date="2020-12-21T17:22:00Z">
              <w:r w:rsidRPr="00820D2A">
                <w:rPr>
                  <w:rFonts w:ascii="Calibri" w:hAnsi="Calibri" w:cs="Calibri"/>
                  <w:color w:val="000000"/>
                  <w:sz w:val="24"/>
                  <w:szCs w:val="24"/>
                  <w:rPrChange w:id="860" w:author="Hayden Schilling" w:date="2020-12-21T17:22:00Z">
                    <w:rPr>
                      <w:rFonts w:ascii="Calibri" w:hAnsi="Calibri" w:cs="Calibri"/>
                      <w:color w:val="000000"/>
                    </w:rPr>
                  </w:rPrChange>
                </w:rPr>
                <w:t>66.78</w:t>
              </w:r>
            </w:ins>
            <w:del w:id="861" w:author="Hayden Schilling" w:date="2020-11-29T11:50:00Z">
              <w:r w:rsidRPr="00820D2A" w:rsidDel="008B057D">
                <w:rPr>
                  <w:sz w:val="24"/>
                  <w:szCs w:val="24"/>
                </w:rPr>
                <w:delText>16.08</w:delText>
              </w:r>
            </w:del>
          </w:p>
        </w:tc>
        <w:tc>
          <w:tcPr>
            <w:tcW w:w="1803" w:type="dxa"/>
            <w:tcPrChange w:id="862" w:author="Hayden Schilling" w:date="2020-12-21T17:22:00Z">
              <w:tcPr>
                <w:tcW w:w="1803" w:type="dxa"/>
                <w:gridSpan w:val="2"/>
              </w:tcPr>
            </w:tcPrChange>
          </w:tcPr>
          <w:p w14:paraId="501075C1" w14:textId="4A771DE1" w:rsidR="00820D2A" w:rsidRPr="00820D2A" w:rsidRDefault="00820D2A" w:rsidP="00820D2A">
            <w:pPr>
              <w:spacing w:line="360" w:lineRule="auto"/>
              <w:rPr>
                <w:sz w:val="24"/>
                <w:szCs w:val="24"/>
              </w:rPr>
            </w:pPr>
            <w:ins w:id="863" w:author="Hayden Schilling" w:date="2020-12-21T17:21:00Z">
              <w:r w:rsidRPr="00820D2A">
                <w:rPr>
                  <w:sz w:val="24"/>
                  <w:szCs w:val="24"/>
                  <w:rPrChange w:id="864" w:author="Hayden Schilling" w:date="2020-12-21T17:22:00Z">
                    <w:rPr/>
                  </w:rPrChange>
                </w:rPr>
                <w:t>&lt;0.001</w:t>
              </w:r>
            </w:ins>
            <w:del w:id="865" w:author="Hayden Schilling" w:date="2020-12-21T17:21:00Z">
              <w:r w:rsidRPr="00820D2A" w:rsidDel="00C33385">
                <w:rPr>
                  <w:sz w:val="24"/>
                  <w:szCs w:val="24"/>
                </w:rPr>
                <w:delText>&lt;0.001</w:delText>
              </w:r>
            </w:del>
          </w:p>
        </w:tc>
        <w:tc>
          <w:tcPr>
            <w:tcW w:w="1934" w:type="dxa"/>
            <w:tcPrChange w:id="866" w:author="Hayden Schilling" w:date="2020-12-21T17:22:00Z">
              <w:tcPr>
                <w:tcW w:w="1803" w:type="dxa"/>
                <w:gridSpan w:val="2"/>
                <w:vAlign w:val="bottom"/>
              </w:tcPr>
            </w:tcPrChange>
          </w:tcPr>
          <w:p w14:paraId="228241C9" w14:textId="0F076468" w:rsidR="00820D2A" w:rsidRPr="00820D2A" w:rsidRDefault="00820D2A" w:rsidP="00820D2A">
            <w:pPr>
              <w:spacing w:line="360" w:lineRule="auto"/>
              <w:rPr>
                <w:sz w:val="24"/>
                <w:szCs w:val="24"/>
              </w:rPr>
            </w:pPr>
            <w:ins w:id="867" w:author="Hayden Schilling" w:date="2020-12-21T17:22:00Z">
              <w:r w:rsidRPr="00820D2A">
                <w:rPr>
                  <w:sz w:val="24"/>
                  <w:szCs w:val="24"/>
                  <w:rPrChange w:id="868" w:author="Hayden Schilling" w:date="2020-12-21T17:22:00Z">
                    <w:rPr/>
                  </w:rPrChange>
                </w:rPr>
                <w:t>5.82</w:t>
              </w:r>
            </w:ins>
            <w:del w:id="869" w:author="Hayden Schilling" w:date="2020-11-29T11:52:00Z">
              <w:r w:rsidRPr="00820D2A" w:rsidDel="00BB5FAB">
                <w:rPr>
                  <w:rFonts w:ascii="Calibri" w:hAnsi="Calibri" w:cs="Calibri"/>
                  <w:color w:val="000000"/>
                  <w:sz w:val="24"/>
                  <w:szCs w:val="24"/>
                </w:rPr>
                <w:delText>0.22</w:delText>
              </w:r>
            </w:del>
          </w:p>
        </w:tc>
      </w:tr>
      <w:tr w:rsidR="00820D2A" w:rsidRPr="00AA122B" w14:paraId="045E6B6C" w14:textId="77777777" w:rsidTr="002238BF">
        <w:tblPrEx>
          <w:tblW w:w="0" w:type="auto"/>
          <w:tblBorders>
            <w:left w:val="none" w:sz="0" w:space="0" w:color="auto"/>
            <w:right w:val="none" w:sz="0" w:space="0" w:color="auto"/>
            <w:insideH w:val="none" w:sz="0" w:space="0" w:color="auto"/>
            <w:insideV w:val="none" w:sz="0" w:space="0" w:color="auto"/>
          </w:tblBorders>
          <w:tblPrExChange w:id="870"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71" w:author="Hayden Schilling" w:date="2020-12-21T17:22:00Z">
            <w:trPr>
              <w:gridAfter w:val="0"/>
            </w:trPr>
          </w:trPrChange>
        </w:trPr>
        <w:tc>
          <w:tcPr>
            <w:tcW w:w="1803" w:type="dxa"/>
            <w:tcPrChange w:id="872" w:author="Hayden Schilling" w:date="2020-12-21T17:22:00Z">
              <w:tcPr>
                <w:tcW w:w="1803" w:type="dxa"/>
              </w:tcPr>
            </w:tcPrChange>
          </w:tcPr>
          <w:p w14:paraId="1791DC00" w14:textId="10546E63" w:rsidR="00820D2A" w:rsidRPr="00820D2A" w:rsidRDefault="00820D2A" w:rsidP="00820D2A">
            <w:pPr>
              <w:spacing w:line="360" w:lineRule="auto"/>
              <w:rPr>
                <w:sz w:val="24"/>
                <w:szCs w:val="24"/>
              </w:rPr>
            </w:pPr>
            <w:ins w:id="873" w:author="Hayden Schilling" w:date="2020-12-21T17:21:00Z">
              <w:r w:rsidRPr="00820D2A">
                <w:rPr>
                  <w:sz w:val="24"/>
                  <w:szCs w:val="24"/>
                  <w:rPrChange w:id="874" w:author="Hayden Schilling" w:date="2020-12-21T17:22:00Z">
                    <w:rPr/>
                  </w:rPrChange>
                </w:rPr>
                <w:t>Pb</w:t>
              </w:r>
            </w:ins>
            <w:del w:id="875" w:author="Hayden Schilling" w:date="2020-11-29T11:51:00Z">
              <w:r w:rsidRPr="00820D2A" w:rsidDel="00E02D14">
                <w:rPr>
                  <w:sz w:val="24"/>
                  <w:szCs w:val="24"/>
                </w:rPr>
                <w:delText>Cd</w:delText>
              </w:r>
            </w:del>
          </w:p>
        </w:tc>
        <w:tc>
          <w:tcPr>
            <w:tcW w:w="1919" w:type="dxa"/>
            <w:vAlign w:val="bottom"/>
            <w:tcPrChange w:id="876" w:author="Hayden Schilling" w:date="2020-12-21T17:22:00Z">
              <w:tcPr>
                <w:tcW w:w="1843" w:type="dxa"/>
              </w:tcPr>
            </w:tcPrChange>
          </w:tcPr>
          <w:p w14:paraId="51B1A060" w14:textId="0A23742E" w:rsidR="00820D2A" w:rsidRPr="00820D2A" w:rsidRDefault="00820D2A" w:rsidP="00820D2A">
            <w:pPr>
              <w:spacing w:line="360" w:lineRule="auto"/>
              <w:rPr>
                <w:sz w:val="24"/>
                <w:szCs w:val="24"/>
              </w:rPr>
            </w:pPr>
            <w:ins w:id="877" w:author="Hayden Schilling" w:date="2020-12-21T17:22:00Z">
              <w:r w:rsidRPr="00820D2A">
                <w:rPr>
                  <w:rFonts w:ascii="Calibri" w:hAnsi="Calibri" w:cs="Calibri"/>
                  <w:color w:val="000000"/>
                  <w:sz w:val="24"/>
                  <w:szCs w:val="24"/>
                  <w:rPrChange w:id="878" w:author="Hayden Schilling" w:date="2020-12-21T17:22:00Z">
                    <w:rPr>
                      <w:rFonts w:ascii="Calibri" w:hAnsi="Calibri" w:cs="Calibri"/>
                      <w:color w:val="000000"/>
                    </w:rPr>
                  </w:rPrChange>
                </w:rPr>
                <w:t>66.60</w:t>
              </w:r>
            </w:ins>
            <w:del w:id="879" w:author="Hayden Schilling" w:date="2020-11-29T11:50:00Z">
              <w:r w:rsidRPr="00820D2A" w:rsidDel="008B057D">
                <w:rPr>
                  <w:sz w:val="24"/>
                  <w:szCs w:val="24"/>
                </w:rPr>
                <w:delText>10.42</w:delText>
              </w:r>
            </w:del>
          </w:p>
        </w:tc>
        <w:tc>
          <w:tcPr>
            <w:tcW w:w="1803" w:type="dxa"/>
            <w:tcPrChange w:id="880" w:author="Hayden Schilling" w:date="2020-12-21T17:22:00Z">
              <w:tcPr>
                <w:tcW w:w="1803" w:type="dxa"/>
                <w:gridSpan w:val="2"/>
              </w:tcPr>
            </w:tcPrChange>
          </w:tcPr>
          <w:p w14:paraId="26625B71" w14:textId="31D6D376" w:rsidR="00820D2A" w:rsidRPr="00820D2A" w:rsidRDefault="00820D2A" w:rsidP="00820D2A">
            <w:pPr>
              <w:spacing w:line="360" w:lineRule="auto"/>
              <w:rPr>
                <w:sz w:val="24"/>
                <w:szCs w:val="24"/>
              </w:rPr>
            </w:pPr>
            <w:ins w:id="881" w:author="Hayden Schilling" w:date="2020-12-21T17:21:00Z">
              <w:r w:rsidRPr="00820D2A">
                <w:rPr>
                  <w:sz w:val="24"/>
                  <w:szCs w:val="24"/>
                  <w:rPrChange w:id="882" w:author="Hayden Schilling" w:date="2020-12-21T17:22:00Z">
                    <w:rPr/>
                  </w:rPrChange>
                </w:rPr>
                <w:t>&lt;0.001</w:t>
              </w:r>
            </w:ins>
            <w:del w:id="883" w:author="Hayden Schilling" w:date="2020-12-21T17:21:00Z">
              <w:r w:rsidRPr="00820D2A" w:rsidDel="00C33385">
                <w:rPr>
                  <w:sz w:val="24"/>
                  <w:szCs w:val="24"/>
                </w:rPr>
                <w:delText>&lt;0.001</w:delText>
              </w:r>
            </w:del>
          </w:p>
        </w:tc>
        <w:tc>
          <w:tcPr>
            <w:tcW w:w="1934" w:type="dxa"/>
            <w:tcPrChange w:id="884" w:author="Hayden Schilling" w:date="2020-12-21T17:22:00Z">
              <w:tcPr>
                <w:tcW w:w="1803" w:type="dxa"/>
                <w:gridSpan w:val="2"/>
                <w:vAlign w:val="bottom"/>
              </w:tcPr>
            </w:tcPrChange>
          </w:tcPr>
          <w:p w14:paraId="265ACC5A" w14:textId="04D4BEA7" w:rsidR="00820D2A" w:rsidRPr="00820D2A" w:rsidRDefault="00820D2A" w:rsidP="00820D2A">
            <w:pPr>
              <w:spacing w:line="360" w:lineRule="auto"/>
              <w:rPr>
                <w:sz w:val="24"/>
                <w:szCs w:val="24"/>
              </w:rPr>
            </w:pPr>
            <w:ins w:id="885" w:author="Hayden Schilling" w:date="2020-12-21T17:22:00Z">
              <w:r w:rsidRPr="00820D2A">
                <w:rPr>
                  <w:sz w:val="24"/>
                  <w:szCs w:val="24"/>
                  <w:rPrChange w:id="886" w:author="Hayden Schilling" w:date="2020-12-21T17:22:00Z">
                    <w:rPr/>
                  </w:rPrChange>
                </w:rPr>
                <w:t>5.80</w:t>
              </w:r>
            </w:ins>
            <w:del w:id="887" w:author="Hayden Schilling" w:date="2020-11-29T11:52:00Z">
              <w:r w:rsidRPr="00820D2A" w:rsidDel="00BB5FAB">
                <w:rPr>
                  <w:rFonts w:ascii="Calibri" w:hAnsi="Calibri" w:cs="Calibri"/>
                  <w:color w:val="000000"/>
                  <w:sz w:val="24"/>
                  <w:szCs w:val="24"/>
                </w:rPr>
                <w:delText>0.15</w:delText>
              </w:r>
            </w:del>
          </w:p>
        </w:tc>
      </w:tr>
      <w:tr w:rsidR="00820D2A" w:rsidRPr="00AA122B" w14:paraId="0913C5BA" w14:textId="77777777" w:rsidTr="002238BF">
        <w:tblPrEx>
          <w:tblW w:w="0" w:type="auto"/>
          <w:tblBorders>
            <w:left w:val="none" w:sz="0" w:space="0" w:color="auto"/>
            <w:right w:val="none" w:sz="0" w:space="0" w:color="auto"/>
            <w:insideH w:val="none" w:sz="0" w:space="0" w:color="auto"/>
            <w:insideV w:val="none" w:sz="0" w:space="0" w:color="auto"/>
          </w:tblBorders>
          <w:tblPrExChange w:id="888"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89" w:author="Hayden Schilling" w:date="2020-12-21T17:22:00Z">
            <w:trPr>
              <w:gridAfter w:val="0"/>
            </w:trPr>
          </w:trPrChange>
        </w:trPr>
        <w:tc>
          <w:tcPr>
            <w:tcW w:w="1803" w:type="dxa"/>
            <w:tcPrChange w:id="890" w:author="Hayden Schilling" w:date="2020-12-21T17:22:00Z">
              <w:tcPr>
                <w:tcW w:w="1803" w:type="dxa"/>
              </w:tcPr>
            </w:tcPrChange>
          </w:tcPr>
          <w:p w14:paraId="354BAFBA" w14:textId="4388D7E4" w:rsidR="00820D2A" w:rsidRPr="00820D2A" w:rsidRDefault="00820D2A" w:rsidP="00820D2A">
            <w:pPr>
              <w:spacing w:line="360" w:lineRule="auto"/>
              <w:rPr>
                <w:sz w:val="24"/>
                <w:szCs w:val="24"/>
              </w:rPr>
            </w:pPr>
            <w:ins w:id="891" w:author="Hayden Schilling" w:date="2020-12-21T17:21:00Z">
              <w:r w:rsidRPr="00820D2A">
                <w:rPr>
                  <w:sz w:val="24"/>
                  <w:szCs w:val="24"/>
                  <w:rPrChange w:id="892" w:author="Hayden Schilling" w:date="2020-12-21T17:22:00Z">
                    <w:rPr/>
                  </w:rPrChange>
                </w:rPr>
                <w:t>Zn</w:t>
              </w:r>
            </w:ins>
            <w:del w:id="893" w:author="Hayden Schilling" w:date="2020-11-29T11:51:00Z">
              <w:r w:rsidRPr="00820D2A" w:rsidDel="00E02D14">
                <w:rPr>
                  <w:sz w:val="24"/>
                  <w:szCs w:val="24"/>
                </w:rPr>
                <w:delText>Fe</w:delText>
              </w:r>
            </w:del>
          </w:p>
        </w:tc>
        <w:tc>
          <w:tcPr>
            <w:tcW w:w="1919" w:type="dxa"/>
            <w:vAlign w:val="bottom"/>
            <w:tcPrChange w:id="894" w:author="Hayden Schilling" w:date="2020-12-21T17:22:00Z">
              <w:tcPr>
                <w:tcW w:w="1843" w:type="dxa"/>
              </w:tcPr>
            </w:tcPrChange>
          </w:tcPr>
          <w:p w14:paraId="33A153D4" w14:textId="09A95EB0" w:rsidR="00820D2A" w:rsidRPr="00820D2A" w:rsidRDefault="00820D2A" w:rsidP="00820D2A">
            <w:pPr>
              <w:spacing w:line="360" w:lineRule="auto"/>
              <w:rPr>
                <w:sz w:val="24"/>
                <w:szCs w:val="24"/>
              </w:rPr>
            </w:pPr>
            <w:ins w:id="895" w:author="Hayden Schilling" w:date="2020-12-21T17:22:00Z">
              <w:r w:rsidRPr="00820D2A">
                <w:rPr>
                  <w:rFonts w:ascii="Calibri" w:hAnsi="Calibri" w:cs="Calibri"/>
                  <w:color w:val="000000"/>
                  <w:sz w:val="24"/>
                  <w:szCs w:val="24"/>
                  <w:rPrChange w:id="896" w:author="Hayden Schilling" w:date="2020-12-21T17:22:00Z">
                    <w:rPr>
                      <w:rFonts w:ascii="Calibri" w:hAnsi="Calibri" w:cs="Calibri"/>
                      <w:color w:val="000000"/>
                    </w:rPr>
                  </w:rPrChange>
                </w:rPr>
                <w:t>30.30</w:t>
              </w:r>
            </w:ins>
            <w:del w:id="897" w:author="Hayden Schilling" w:date="2020-11-29T11:50:00Z">
              <w:r w:rsidRPr="00820D2A" w:rsidDel="008B057D">
                <w:rPr>
                  <w:sz w:val="24"/>
                  <w:szCs w:val="24"/>
                </w:rPr>
                <w:delText>8.36</w:delText>
              </w:r>
            </w:del>
          </w:p>
        </w:tc>
        <w:tc>
          <w:tcPr>
            <w:tcW w:w="1803" w:type="dxa"/>
            <w:tcPrChange w:id="898" w:author="Hayden Schilling" w:date="2020-12-21T17:22:00Z">
              <w:tcPr>
                <w:tcW w:w="1803" w:type="dxa"/>
                <w:gridSpan w:val="2"/>
              </w:tcPr>
            </w:tcPrChange>
          </w:tcPr>
          <w:p w14:paraId="4F19BD03" w14:textId="088A89CC" w:rsidR="00820D2A" w:rsidRPr="00820D2A" w:rsidRDefault="00820D2A" w:rsidP="00820D2A">
            <w:pPr>
              <w:spacing w:line="360" w:lineRule="auto"/>
              <w:rPr>
                <w:sz w:val="24"/>
                <w:szCs w:val="24"/>
              </w:rPr>
            </w:pPr>
            <w:ins w:id="899" w:author="Hayden Schilling" w:date="2020-12-21T17:21:00Z">
              <w:r w:rsidRPr="00820D2A">
                <w:rPr>
                  <w:sz w:val="24"/>
                  <w:szCs w:val="24"/>
                  <w:rPrChange w:id="900" w:author="Hayden Schilling" w:date="2020-12-21T17:22:00Z">
                    <w:rPr/>
                  </w:rPrChange>
                </w:rPr>
                <w:t>&lt;0.001</w:t>
              </w:r>
            </w:ins>
            <w:del w:id="901" w:author="Hayden Schilling" w:date="2020-11-29T11:52:00Z">
              <w:r w:rsidRPr="00820D2A" w:rsidDel="00963DB0">
                <w:rPr>
                  <w:sz w:val="24"/>
                  <w:szCs w:val="24"/>
                </w:rPr>
                <w:delText>0.013</w:delText>
              </w:r>
            </w:del>
          </w:p>
        </w:tc>
        <w:tc>
          <w:tcPr>
            <w:tcW w:w="1934" w:type="dxa"/>
            <w:tcPrChange w:id="902" w:author="Hayden Schilling" w:date="2020-12-21T17:22:00Z">
              <w:tcPr>
                <w:tcW w:w="1803" w:type="dxa"/>
                <w:gridSpan w:val="2"/>
                <w:vAlign w:val="bottom"/>
              </w:tcPr>
            </w:tcPrChange>
          </w:tcPr>
          <w:p w14:paraId="2975037E" w14:textId="2EA0DDE4" w:rsidR="00820D2A" w:rsidRPr="00820D2A" w:rsidRDefault="00820D2A" w:rsidP="00820D2A">
            <w:pPr>
              <w:spacing w:line="360" w:lineRule="auto"/>
              <w:rPr>
                <w:sz w:val="24"/>
                <w:szCs w:val="24"/>
              </w:rPr>
            </w:pPr>
            <w:ins w:id="903" w:author="Hayden Schilling" w:date="2020-12-21T17:22:00Z">
              <w:r w:rsidRPr="00820D2A">
                <w:rPr>
                  <w:sz w:val="24"/>
                  <w:szCs w:val="24"/>
                  <w:rPrChange w:id="904" w:author="Hayden Schilling" w:date="2020-12-21T17:22:00Z">
                    <w:rPr/>
                  </w:rPrChange>
                </w:rPr>
                <w:t>2.64</w:t>
              </w:r>
            </w:ins>
            <w:del w:id="905" w:author="Hayden Schilling" w:date="2020-11-29T11:52:00Z">
              <w:r w:rsidRPr="00820D2A" w:rsidDel="00BB5FAB">
                <w:rPr>
                  <w:rFonts w:ascii="Calibri" w:hAnsi="Calibri" w:cs="Calibri"/>
                  <w:color w:val="000000"/>
                  <w:sz w:val="24"/>
                  <w:szCs w:val="24"/>
                </w:rPr>
                <w:delText>0.12</w:delText>
              </w:r>
            </w:del>
          </w:p>
        </w:tc>
      </w:tr>
      <w:tr w:rsidR="00820D2A" w:rsidRPr="00AA122B" w14:paraId="32624872" w14:textId="77777777" w:rsidTr="002238BF">
        <w:tblPrEx>
          <w:tblW w:w="0" w:type="auto"/>
          <w:tblBorders>
            <w:left w:val="none" w:sz="0" w:space="0" w:color="auto"/>
            <w:right w:val="none" w:sz="0" w:space="0" w:color="auto"/>
            <w:insideH w:val="none" w:sz="0" w:space="0" w:color="auto"/>
            <w:insideV w:val="none" w:sz="0" w:space="0" w:color="auto"/>
          </w:tblBorders>
          <w:tblPrExChange w:id="90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907" w:author="Hayden Schilling" w:date="2020-12-21T17:22:00Z">
            <w:trPr>
              <w:gridAfter w:val="0"/>
            </w:trPr>
          </w:trPrChange>
        </w:trPr>
        <w:tc>
          <w:tcPr>
            <w:tcW w:w="1803" w:type="dxa"/>
            <w:tcPrChange w:id="908" w:author="Hayden Schilling" w:date="2020-12-21T17:22:00Z">
              <w:tcPr>
                <w:tcW w:w="1803" w:type="dxa"/>
              </w:tcPr>
            </w:tcPrChange>
          </w:tcPr>
          <w:p w14:paraId="569538F3" w14:textId="3DBBD383" w:rsidR="00820D2A" w:rsidRPr="00820D2A" w:rsidRDefault="00820D2A" w:rsidP="00820D2A">
            <w:pPr>
              <w:spacing w:line="360" w:lineRule="auto"/>
              <w:rPr>
                <w:sz w:val="24"/>
                <w:szCs w:val="24"/>
              </w:rPr>
            </w:pPr>
            <w:ins w:id="909" w:author="Hayden Schilling" w:date="2020-12-21T17:21:00Z">
              <w:r w:rsidRPr="00820D2A">
                <w:rPr>
                  <w:sz w:val="24"/>
                  <w:szCs w:val="24"/>
                  <w:rPrChange w:id="910" w:author="Hayden Schilling" w:date="2020-12-21T17:22:00Z">
                    <w:rPr/>
                  </w:rPrChange>
                </w:rPr>
                <w:t>Fe</w:t>
              </w:r>
            </w:ins>
            <w:del w:id="911" w:author="Hayden Schilling" w:date="2020-11-29T11:51:00Z">
              <w:r w:rsidRPr="00820D2A" w:rsidDel="00E02D14">
                <w:rPr>
                  <w:sz w:val="24"/>
                  <w:szCs w:val="24"/>
                </w:rPr>
                <w:delText>Zn</w:delText>
              </w:r>
            </w:del>
          </w:p>
        </w:tc>
        <w:tc>
          <w:tcPr>
            <w:tcW w:w="1919" w:type="dxa"/>
            <w:vAlign w:val="bottom"/>
            <w:tcPrChange w:id="912" w:author="Hayden Schilling" w:date="2020-12-21T17:22:00Z">
              <w:tcPr>
                <w:tcW w:w="1843" w:type="dxa"/>
              </w:tcPr>
            </w:tcPrChange>
          </w:tcPr>
          <w:p w14:paraId="35B6ADF3" w14:textId="097E324B" w:rsidR="00820D2A" w:rsidRPr="00820D2A" w:rsidRDefault="00820D2A" w:rsidP="00820D2A">
            <w:pPr>
              <w:spacing w:line="360" w:lineRule="auto"/>
              <w:rPr>
                <w:sz w:val="24"/>
                <w:szCs w:val="24"/>
              </w:rPr>
            </w:pPr>
            <w:ins w:id="913" w:author="Hayden Schilling" w:date="2020-12-21T17:22:00Z">
              <w:r w:rsidRPr="00820D2A">
                <w:rPr>
                  <w:rFonts w:ascii="Calibri" w:hAnsi="Calibri" w:cs="Calibri"/>
                  <w:color w:val="000000"/>
                  <w:sz w:val="24"/>
                  <w:szCs w:val="24"/>
                  <w:rPrChange w:id="914" w:author="Hayden Schilling" w:date="2020-12-21T17:22:00Z">
                    <w:rPr>
                      <w:rFonts w:ascii="Calibri" w:hAnsi="Calibri" w:cs="Calibri"/>
                      <w:color w:val="000000"/>
                    </w:rPr>
                  </w:rPrChange>
                </w:rPr>
                <w:t>8.23</w:t>
              </w:r>
            </w:ins>
            <w:del w:id="915" w:author="Hayden Schilling" w:date="2020-11-29T11:50:00Z">
              <w:r w:rsidRPr="00820D2A" w:rsidDel="008B057D">
                <w:rPr>
                  <w:sz w:val="24"/>
                  <w:szCs w:val="24"/>
                </w:rPr>
                <w:delText>5.27</w:delText>
              </w:r>
            </w:del>
          </w:p>
        </w:tc>
        <w:tc>
          <w:tcPr>
            <w:tcW w:w="1803" w:type="dxa"/>
            <w:tcPrChange w:id="916" w:author="Hayden Schilling" w:date="2020-12-21T17:22:00Z">
              <w:tcPr>
                <w:tcW w:w="1803" w:type="dxa"/>
                <w:gridSpan w:val="2"/>
              </w:tcPr>
            </w:tcPrChange>
          </w:tcPr>
          <w:p w14:paraId="3C3C1DCB" w14:textId="3A0E3B6B" w:rsidR="00820D2A" w:rsidRPr="00820D2A" w:rsidRDefault="00820D2A" w:rsidP="00820D2A">
            <w:pPr>
              <w:spacing w:line="360" w:lineRule="auto"/>
              <w:rPr>
                <w:sz w:val="24"/>
                <w:szCs w:val="24"/>
              </w:rPr>
            </w:pPr>
            <w:ins w:id="917" w:author="Hayden Schilling" w:date="2020-12-21T17:21:00Z">
              <w:r w:rsidRPr="00820D2A">
                <w:rPr>
                  <w:sz w:val="24"/>
                  <w:szCs w:val="24"/>
                  <w:rPrChange w:id="918" w:author="Hayden Schilling" w:date="2020-12-21T17:22:00Z">
                    <w:rPr/>
                  </w:rPrChange>
                </w:rPr>
                <w:t>0.012</w:t>
              </w:r>
            </w:ins>
            <w:del w:id="919" w:author="Hayden Schilling" w:date="2020-11-29T11:52:00Z">
              <w:r w:rsidRPr="00820D2A" w:rsidDel="002C60CD">
                <w:rPr>
                  <w:sz w:val="24"/>
                  <w:szCs w:val="24"/>
                </w:rPr>
                <w:delText>&lt;0.001</w:delText>
              </w:r>
            </w:del>
          </w:p>
        </w:tc>
        <w:tc>
          <w:tcPr>
            <w:tcW w:w="1934" w:type="dxa"/>
            <w:tcPrChange w:id="920" w:author="Hayden Schilling" w:date="2020-12-21T17:22:00Z">
              <w:tcPr>
                <w:tcW w:w="1803" w:type="dxa"/>
                <w:gridSpan w:val="2"/>
                <w:vAlign w:val="bottom"/>
              </w:tcPr>
            </w:tcPrChange>
          </w:tcPr>
          <w:p w14:paraId="694FB867" w14:textId="77DD03D6" w:rsidR="00820D2A" w:rsidRPr="00820D2A" w:rsidRDefault="00820D2A" w:rsidP="00820D2A">
            <w:pPr>
              <w:spacing w:line="360" w:lineRule="auto"/>
              <w:rPr>
                <w:sz w:val="24"/>
                <w:szCs w:val="24"/>
              </w:rPr>
            </w:pPr>
            <w:ins w:id="921" w:author="Hayden Schilling" w:date="2020-12-21T17:22:00Z">
              <w:r w:rsidRPr="00820D2A">
                <w:rPr>
                  <w:sz w:val="24"/>
                  <w:szCs w:val="24"/>
                  <w:rPrChange w:id="922" w:author="Hayden Schilling" w:date="2020-12-21T17:22:00Z">
                    <w:rPr/>
                  </w:rPrChange>
                </w:rPr>
                <w:t>0.72</w:t>
              </w:r>
            </w:ins>
            <w:del w:id="923" w:author="Hayden Schilling" w:date="2020-11-29T11:52:00Z">
              <w:r w:rsidRPr="00820D2A" w:rsidDel="00BB5FAB">
                <w:rPr>
                  <w:rFonts w:ascii="Calibri" w:hAnsi="Calibri" w:cs="Calibri"/>
                  <w:color w:val="000000"/>
                  <w:sz w:val="24"/>
                  <w:szCs w:val="24"/>
                </w:rPr>
                <w:delText>0.07</w:delText>
              </w:r>
            </w:del>
          </w:p>
        </w:tc>
      </w:tr>
      <w:tr w:rsidR="00820D2A" w:rsidRPr="00AA122B" w14:paraId="5867E72C" w14:textId="77777777" w:rsidTr="002238BF">
        <w:tblPrEx>
          <w:tblW w:w="0" w:type="auto"/>
          <w:tblBorders>
            <w:left w:val="none" w:sz="0" w:space="0" w:color="auto"/>
            <w:right w:val="none" w:sz="0" w:space="0" w:color="auto"/>
            <w:insideH w:val="none" w:sz="0" w:space="0" w:color="auto"/>
            <w:insideV w:val="none" w:sz="0" w:space="0" w:color="auto"/>
          </w:tblBorders>
          <w:tblPrExChange w:id="92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925" w:author="Hayden Schilling" w:date="2020-12-21T17:22:00Z">
            <w:trPr>
              <w:gridAfter w:val="0"/>
            </w:trPr>
          </w:trPrChange>
        </w:trPr>
        <w:tc>
          <w:tcPr>
            <w:tcW w:w="1803" w:type="dxa"/>
            <w:tcBorders>
              <w:bottom w:val="single" w:sz="4" w:space="0" w:color="auto"/>
            </w:tcBorders>
            <w:tcPrChange w:id="926" w:author="Hayden Schilling" w:date="2020-12-21T17:22:00Z">
              <w:tcPr>
                <w:tcW w:w="1803" w:type="dxa"/>
                <w:tcBorders>
                  <w:bottom w:val="single" w:sz="4" w:space="0" w:color="auto"/>
                </w:tcBorders>
              </w:tcPr>
            </w:tcPrChange>
          </w:tcPr>
          <w:p w14:paraId="7F820F02" w14:textId="0B15C82D" w:rsidR="00820D2A" w:rsidRPr="00820D2A" w:rsidRDefault="00820D2A" w:rsidP="00820D2A">
            <w:pPr>
              <w:spacing w:line="360" w:lineRule="auto"/>
              <w:rPr>
                <w:sz w:val="24"/>
                <w:szCs w:val="24"/>
              </w:rPr>
            </w:pPr>
            <w:ins w:id="927" w:author="Hayden Schilling" w:date="2020-12-21T17:21:00Z">
              <w:r w:rsidRPr="00820D2A">
                <w:rPr>
                  <w:sz w:val="24"/>
                  <w:szCs w:val="24"/>
                  <w:rPrChange w:id="928" w:author="Hayden Schilling" w:date="2020-12-21T17:22:00Z">
                    <w:rPr/>
                  </w:rPrChange>
                </w:rPr>
                <w:t>K</w:t>
              </w:r>
            </w:ins>
            <w:del w:id="929" w:author="Hayden Schilling" w:date="2020-11-29T11:51:00Z">
              <w:r w:rsidRPr="00820D2A" w:rsidDel="00E02D14">
                <w:rPr>
                  <w:sz w:val="24"/>
                  <w:szCs w:val="24"/>
                </w:rPr>
                <w:delText>K</w:delText>
              </w:r>
            </w:del>
          </w:p>
        </w:tc>
        <w:tc>
          <w:tcPr>
            <w:tcW w:w="1919" w:type="dxa"/>
            <w:tcBorders>
              <w:bottom w:val="single" w:sz="4" w:space="0" w:color="auto"/>
            </w:tcBorders>
            <w:vAlign w:val="bottom"/>
            <w:tcPrChange w:id="930" w:author="Hayden Schilling" w:date="2020-12-21T17:22:00Z">
              <w:tcPr>
                <w:tcW w:w="1843" w:type="dxa"/>
                <w:tcBorders>
                  <w:bottom w:val="single" w:sz="4" w:space="0" w:color="auto"/>
                </w:tcBorders>
              </w:tcPr>
            </w:tcPrChange>
          </w:tcPr>
          <w:p w14:paraId="3B86B883" w14:textId="6D549E8F" w:rsidR="00820D2A" w:rsidRPr="00820D2A" w:rsidRDefault="00820D2A" w:rsidP="00820D2A">
            <w:pPr>
              <w:spacing w:line="360" w:lineRule="auto"/>
              <w:rPr>
                <w:sz w:val="24"/>
                <w:szCs w:val="24"/>
              </w:rPr>
            </w:pPr>
            <w:ins w:id="931" w:author="Hayden Schilling" w:date="2020-12-21T17:22:00Z">
              <w:r w:rsidRPr="00820D2A">
                <w:rPr>
                  <w:rFonts w:ascii="Calibri" w:hAnsi="Calibri" w:cs="Calibri"/>
                  <w:color w:val="000000"/>
                  <w:sz w:val="24"/>
                  <w:szCs w:val="24"/>
                  <w:rPrChange w:id="932" w:author="Hayden Schilling" w:date="2020-12-21T17:22:00Z">
                    <w:rPr>
                      <w:rFonts w:ascii="Calibri" w:hAnsi="Calibri" w:cs="Calibri"/>
                      <w:color w:val="000000"/>
                    </w:rPr>
                  </w:rPrChange>
                </w:rPr>
                <w:t>3.44</w:t>
              </w:r>
            </w:ins>
            <w:del w:id="933" w:author="Hayden Schilling" w:date="2020-11-29T11:50:00Z">
              <w:r w:rsidRPr="00820D2A" w:rsidDel="008B057D">
                <w:rPr>
                  <w:sz w:val="24"/>
                  <w:szCs w:val="24"/>
                </w:rPr>
                <w:delText>4.39</w:delText>
              </w:r>
            </w:del>
          </w:p>
        </w:tc>
        <w:tc>
          <w:tcPr>
            <w:tcW w:w="1803" w:type="dxa"/>
            <w:tcBorders>
              <w:bottom w:val="single" w:sz="4" w:space="0" w:color="auto"/>
            </w:tcBorders>
            <w:tcPrChange w:id="934" w:author="Hayden Schilling" w:date="2020-12-21T17:22:00Z">
              <w:tcPr>
                <w:tcW w:w="1803" w:type="dxa"/>
                <w:gridSpan w:val="2"/>
                <w:tcBorders>
                  <w:bottom w:val="single" w:sz="4" w:space="0" w:color="auto"/>
                </w:tcBorders>
              </w:tcPr>
            </w:tcPrChange>
          </w:tcPr>
          <w:p w14:paraId="3A614BF0" w14:textId="28ABD7C9" w:rsidR="00820D2A" w:rsidRPr="00820D2A" w:rsidRDefault="00820D2A" w:rsidP="00820D2A">
            <w:pPr>
              <w:spacing w:line="360" w:lineRule="auto"/>
              <w:rPr>
                <w:sz w:val="24"/>
                <w:szCs w:val="24"/>
              </w:rPr>
            </w:pPr>
            <w:ins w:id="935" w:author="Hayden Schilling" w:date="2020-12-21T17:21:00Z">
              <w:r w:rsidRPr="00820D2A">
                <w:rPr>
                  <w:sz w:val="24"/>
                  <w:szCs w:val="24"/>
                  <w:rPrChange w:id="936" w:author="Hayden Schilling" w:date="2020-12-21T17:22:00Z">
                    <w:rPr/>
                  </w:rPrChange>
                </w:rPr>
                <w:t>0.016</w:t>
              </w:r>
            </w:ins>
            <w:del w:id="937" w:author="Hayden Schilling" w:date="2020-12-21T17:21:00Z">
              <w:r w:rsidRPr="00820D2A" w:rsidDel="00C33385">
                <w:rPr>
                  <w:sz w:val="24"/>
                  <w:szCs w:val="24"/>
                </w:rPr>
                <w:delText>0.0</w:delText>
              </w:r>
            </w:del>
            <w:del w:id="938" w:author="Hayden Schilling" w:date="2020-11-29T11:52:00Z">
              <w:r w:rsidRPr="00820D2A" w:rsidDel="002C60CD">
                <w:rPr>
                  <w:sz w:val="24"/>
                  <w:szCs w:val="24"/>
                </w:rPr>
                <w:delText>22</w:delText>
              </w:r>
            </w:del>
          </w:p>
        </w:tc>
        <w:tc>
          <w:tcPr>
            <w:tcW w:w="1934" w:type="dxa"/>
            <w:tcBorders>
              <w:bottom w:val="single" w:sz="4" w:space="0" w:color="auto"/>
            </w:tcBorders>
            <w:tcPrChange w:id="939" w:author="Hayden Schilling" w:date="2020-12-21T17:22:00Z">
              <w:tcPr>
                <w:tcW w:w="1803" w:type="dxa"/>
                <w:gridSpan w:val="2"/>
                <w:tcBorders>
                  <w:bottom w:val="single" w:sz="4" w:space="0" w:color="auto"/>
                </w:tcBorders>
                <w:vAlign w:val="bottom"/>
              </w:tcPr>
            </w:tcPrChange>
          </w:tcPr>
          <w:p w14:paraId="41AB0191" w14:textId="311F2EDD" w:rsidR="00820D2A" w:rsidRPr="00820D2A" w:rsidRDefault="00820D2A" w:rsidP="00820D2A">
            <w:pPr>
              <w:spacing w:line="360" w:lineRule="auto"/>
              <w:rPr>
                <w:sz w:val="24"/>
                <w:szCs w:val="24"/>
              </w:rPr>
            </w:pPr>
            <w:ins w:id="940" w:author="Hayden Schilling" w:date="2020-12-21T17:22:00Z">
              <w:r w:rsidRPr="00820D2A">
                <w:rPr>
                  <w:sz w:val="24"/>
                  <w:szCs w:val="24"/>
                  <w:rPrChange w:id="941" w:author="Hayden Schilling" w:date="2020-12-21T17:22:00Z">
                    <w:rPr/>
                  </w:rPrChange>
                </w:rPr>
                <w:t>0.30</w:t>
              </w:r>
            </w:ins>
            <w:del w:id="942" w:author="Hayden Schilling" w:date="2020-11-29T11:52:00Z">
              <w:r w:rsidRPr="00820D2A" w:rsidDel="00BB5FAB">
                <w:rPr>
                  <w:rFonts w:ascii="Calibri" w:hAnsi="Calibri" w:cs="Calibri"/>
                  <w:color w:val="000000"/>
                  <w:sz w:val="24"/>
                  <w:szCs w:val="24"/>
                </w:rPr>
                <w:delText>0.06</w:delText>
              </w:r>
            </w:del>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29EEE25B" w:rsidR="00CB0841" w:rsidRPr="00820D2A" w:rsidRDefault="002C60CD" w:rsidP="004753C2">
            <w:pPr>
              <w:spacing w:line="360" w:lineRule="auto"/>
              <w:rPr>
                <w:rFonts w:ascii="Calibri" w:hAnsi="Calibri" w:cs="Calibri"/>
                <w:color w:val="000000"/>
                <w:sz w:val="24"/>
                <w:szCs w:val="24"/>
              </w:rPr>
            </w:pPr>
            <w:ins w:id="943" w:author="Hayden Schilling" w:date="2020-11-29T11:53:00Z">
              <w:r w:rsidRPr="008B4EB3">
                <w:rPr>
                  <w:rFonts w:ascii="Calibri" w:hAnsi="Calibri" w:cs="Calibri"/>
                  <w:color w:val="000000"/>
                  <w:sz w:val="24"/>
                  <w:szCs w:val="24"/>
                </w:rPr>
                <w:t>11</w:t>
              </w:r>
            </w:ins>
            <w:ins w:id="944" w:author="Hayden Schilling" w:date="2020-12-21T17:22:00Z">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ins>
            <w:ins w:id="945" w:author="Hayden Schilling" w:date="2020-11-29T11:53:00Z">
              <w:r w:rsidRPr="00820D2A">
                <w:rPr>
                  <w:rFonts w:ascii="Calibri" w:hAnsi="Calibri" w:cs="Calibri"/>
                  <w:color w:val="000000"/>
                  <w:sz w:val="24"/>
                  <w:szCs w:val="24"/>
                </w:rPr>
                <w:t>.</w:t>
              </w:r>
            </w:ins>
            <w:ins w:id="946" w:author="Hayden Schilling" w:date="2020-12-21T17:22:00Z">
              <w:r w:rsidR="00820D2A" w:rsidRPr="00820D2A">
                <w:rPr>
                  <w:rFonts w:ascii="Calibri" w:hAnsi="Calibri" w:cs="Calibri"/>
                  <w:color w:val="000000"/>
                  <w:sz w:val="24"/>
                  <w:szCs w:val="24"/>
                </w:rPr>
                <w:t>92</w:t>
              </w:r>
            </w:ins>
            <w:del w:id="947" w:author="Hayden Schilling" w:date="2020-11-29T11:53:00Z">
              <w:r w:rsidR="00CB0841" w:rsidRPr="00820D2A" w:rsidDel="002C60CD">
                <w:rPr>
                  <w:rFonts w:ascii="Calibri" w:hAnsi="Calibri" w:cs="Calibri"/>
                  <w:color w:val="000000"/>
                  <w:sz w:val="24"/>
                  <w:szCs w:val="24"/>
                </w:rPr>
                <w:delText>7161.02</w:delText>
              </w:r>
            </w:del>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5E16F62D" w14:textId="7309FFF0" w:rsidR="00AA122B" w:rsidRPr="00FB7469" w:rsidDel="00412FEC" w:rsidRDefault="004623A5" w:rsidP="004753C2">
      <w:pPr>
        <w:spacing w:line="360" w:lineRule="auto"/>
        <w:rPr>
          <w:del w:id="948" w:author="Hayden Schilling" w:date="2020-11-22T19:42:00Z"/>
          <w:sz w:val="24"/>
          <w:szCs w:val="24"/>
        </w:rPr>
      </w:pPr>
      <w:del w:id="949" w:author="Hayden Schilling" w:date="2020-11-22T19:42:00Z">
        <w:r w:rsidDel="00412FEC">
          <w:rPr>
            <w:b/>
            <w:bCs/>
            <w:sz w:val="24"/>
            <w:szCs w:val="24"/>
          </w:rPr>
          <w:lastRenderedPageBreak/>
          <w:delText>Table 2</w:delText>
        </w:r>
        <w:r w:rsidR="00FB7469" w:rsidDel="00412FEC">
          <w:rPr>
            <w:b/>
            <w:bCs/>
            <w:sz w:val="24"/>
            <w:szCs w:val="24"/>
          </w:rPr>
          <w:delText xml:space="preserve"> </w:delText>
        </w:r>
        <w:r w:rsidR="00FB7469" w:rsidDel="00412FEC">
          <w:rPr>
            <w:sz w:val="24"/>
            <w:szCs w:val="24"/>
          </w:rPr>
          <w:delText>Confusion matrix for the random forest classification analysis using otolith shape data. The numbers show how the fish were reclassified from each site. The OOB classification error is the overall error rate for fish from the each site (overall OOB was 25.93%). The OOB of the random forest analysis using otolith chemistry data and the random forest analysis using combined otolith shape and chemistry data was 0%.</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1560"/>
        <w:gridCol w:w="1423"/>
        <w:gridCol w:w="1560"/>
        <w:gridCol w:w="1499"/>
        <w:gridCol w:w="1699"/>
      </w:tblGrid>
      <w:tr w:rsidR="00FB7469" w:rsidDel="00412FEC" w14:paraId="76156E6C" w14:textId="24CAAE36" w:rsidTr="00FB7469">
        <w:trPr>
          <w:del w:id="950" w:author="Hayden Schilling" w:date="2020-11-22T19:42:00Z"/>
        </w:trPr>
        <w:tc>
          <w:tcPr>
            <w:tcW w:w="1275" w:type="dxa"/>
          </w:tcPr>
          <w:p w14:paraId="72FB0366" w14:textId="61AC8DE0" w:rsidR="00FB7469" w:rsidDel="00412FEC" w:rsidRDefault="00FB7469" w:rsidP="004753C2">
            <w:pPr>
              <w:spacing w:line="360" w:lineRule="auto"/>
              <w:rPr>
                <w:del w:id="951" w:author="Hayden Schilling" w:date="2020-11-22T19:42:00Z"/>
                <w:sz w:val="24"/>
                <w:szCs w:val="24"/>
              </w:rPr>
            </w:pPr>
          </w:p>
        </w:tc>
        <w:tc>
          <w:tcPr>
            <w:tcW w:w="1560" w:type="dxa"/>
          </w:tcPr>
          <w:p w14:paraId="1CDBCF16" w14:textId="33CBB599" w:rsidR="00FB7469" w:rsidDel="00412FEC" w:rsidRDefault="00FB7469" w:rsidP="004753C2">
            <w:pPr>
              <w:spacing w:line="360" w:lineRule="auto"/>
              <w:rPr>
                <w:del w:id="952" w:author="Hayden Schilling" w:date="2020-11-22T19:42:00Z"/>
                <w:sz w:val="24"/>
                <w:szCs w:val="24"/>
              </w:rPr>
            </w:pPr>
          </w:p>
        </w:tc>
        <w:tc>
          <w:tcPr>
            <w:tcW w:w="4482" w:type="dxa"/>
            <w:gridSpan w:val="3"/>
            <w:tcBorders>
              <w:top w:val="single" w:sz="4" w:space="0" w:color="auto"/>
              <w:bottom w:val="single" w:sz="4" w:space="0" w:color="auto"/>
            </w:tcBorders>
          </w:tcPr>
          <w:p w14:paraId="36156917" w14:textId="60CE0DB1" w:rsidR="00FB7469" w:rsidDel="00412FEC" w:rsidRDefault="00FB7469" w:rsidP="004753C2">
            <w:pPr>
              <w:spacing w:line="360" w:lineRule="auto"/>
              <w:rPr>
                <w:del w:id="953" w:author="Hayden Schilling" w:date="2020-11-22T19:42:00Z"/>
                <w:sz w:val="24"/>
                <w:szCs w:val="24"/>
              </w:rPr>
            </w:pPr>
            <w:del w:id="954" w:author="Hayden Schilling" w:date="2020-11-22T19:42:00Z">
              <w:r w:rsidDel="00412FEC">
                <w:rPr>
                  <w:sz w:val="24"/>
                  <w:szCs w:val="24"/>
                </w:rPr>
                <w:delText>Reclassified Site</w:delText>
              </w:r>
            </w:del>
          </w:p>
        </w:tc>
        <w:tc>
          <w:tcPr>
            <w:tcW w:w="1699" w:type="dxa"/>
          </w:tcPr>
          <w:p w14:paraId="6E6D6700" w14:textId="5BF017B7" w:rsidR="00FB7469" w:rsidDel="00412FEC" w:rsidRDefault="00FB7469" w:rsidP="004753C2">
            <w:pPr>
              <w:spacing w:line="360" w:lineRule="auto"/>
              <w:rPr>
                <w:del w:id="955" w:author="Hayden Schilling" w:date="2020-11-22T19:42:00Z"/>
                <w:sz w:val="24"/>
                <w:szCs w:val="24"/>
              </w:rPr>
            </w:pPr>
          </w:p>
        </w:tc>
      </w:tr>
      <w:tr w:rsidR="00FB7469" w:rsidDel="00412FEC" w14:paraId="00F26427" w14:textId="6C8F7C83" w:rsidTr="00FB7469">
        <w:trPr>
          <w:del w:id="956" w:author="Hayden Schilling" w:date="2020-11-22T19:42:00Z"/>
        </w:trPr>
        <w:tc>
          <w:tcPr>
            <w:tcW w:w="1275" w:type="dxa"/>
            <w:tcBorders>
              <w:bottom w:val="single" w:sz="4" w:space="0" w:color="auto"/>
            </w:tcBorders>
          </w:tcPr>
          <w:p w14:paraId="5B3A7B5A" w14:textId="0E8A0238" w:rsidR="00FB7469" w:rsidDel="00412FEC" w:rsidRDefault="00FB7469" w:rsidP="004753C2">
            <w:pPr>
              <w:spacing w:line="360" w:lineRule="auto"/>
              <w:rPr>
                <w:del w:id="957" w:author="Hayden Schilling" w:date="2020-11-22T19:42:00Z"/>
                <w:sz w:val="24"/>
                <w:szCs w:val="24"/>
              </w:rPr>
            </w:pPr>
          </w:p>
        </w:tc>
        <w:tc>
          <w:tcPr>
            <w:tcW w:w="1560" w:type="dxa"/>
          </w:tcPr>
          <w:p w14:paraId="2F3A1627" w14:textId="5F83E573" w:rsidR="00FB7469" w:rsidDel="00412FEC" w:rsidRDefault="00FB7469" w:rsidP="004753C2">
            <w:pPr>
              <w:spacing w:line="360" w:lineRule="auto"/>
              <w:rPr>
                <w:del w:id="958" w:author="Hayden Schilling" w:date="2020-11-22T19:42:00Z"/>
                <w:sz w:val="24"/>
                <w:szCs w:val="24"/>
              </w:rPr>
            </w:pPr>
          </w:p>
        </w:tc>
        <w:tc>
          <w:tcPr>
            <w:tcW w:w="1423" w:type="dxa"/>
            <w:tcBorders>
              <w:top w:val="single" w:sz="4" w:space="0" w:color="auto"/>
              <w:bottom w:val="single" w:sz="4" w:space="0" w:color="auto"/>
            </w:tcBorders>
          </w:tcPr>
          <w:p w14:paraId="6270A5D1" w14:textId="27FAB41D" w:rsidR="00FB7469" w:rsidDel="00412FEC" w:rsidRDefault="00FB7469" w:rsidP="004753C2">
            <w:pPr>
              <w:spacing w:line="360" w:lineRule="auto"/>
              <w:rPr>
                <w:del w:id="959" w:author="Hayden Schilling" w:date="2020-11-22T19:42:00Z"/>
                <w:sz w:val="24"/>
                <w:szCs w:val="24"/>
              </w:rPr>
            </w:pPr>
            <w:del w:id="960" w:author="Hayden Schilling" w:date="2020-11-22T19:42:00Z">
              <w:r w:rsidDel="00412FEC">
                <w:rPr>
                  <w:sz w:val="24"/>
                  <w:szCs w:val="24"/>
                </w:rPr>
                <w:delText>Agra</w:delText>
              </w:r>
            </w:del>
          </w:p>
        </w:tc>
        <w:tc>
          <w:tcPr>
            <w:tcW w:w="1560" w:type="dxa"/>
            <w:tcBorders>
              <w:top w:val="single" w:sz="4" w:space="0" w:color="auto"/>
              <w:bottom w:val="single" w:sz="4" w:space="0" w:color="auto"/>
            </w:tcBorders>
          </w:tcPr>
          <w:p w14:paraId="16961FFD" w14:textId="403A83D2" w:rsidR="00FB7469" w:rsidDel="00412FEC" w:rsidRDefault="00FB7469" w:rsidP="004753C2">
            <w:pPr>
              <w:spacing w:line="360" w:lineRule="auto"/>
              <w:rPr>
                <w:del w:id="961" w:author="Hayden Schilling" w:date="2020-11-22T19:42:00Z"/>
                <w:sz w:val="24"/>
                <w:szCs w:val="24"/>
              </w:rPr>
            </w:pPr>
            <w:del w:id="962" w:author="Hayden Schilling" w:date="2020-11-22T19:42:00Z">
              <w:r w:rsidDel="00412FEC">
                <w:rPr>
                  <w:sz w:val="24"/>
                  <w:szCs w:val="24"/>
                </w:rPr>
                <w:delText>Lucknow</w:delText>
              </w:r>
            </w:del>
          </w:p>
        </w:tc>
        <w:tc>
          <w:tcPr>
            <w:tcW w:w="1499" w:type="dxa"/>
            <w:tcBorders>
              <w:top w:val="single" w:sz="4" w:space="0" w:color="auto"/>
              <w:bottom w:val="single" w:sz="4" w:space="0" w:color="auto"/>
            </w:tcBorders>
          </w:tcPr>
          <w:p w14:paraId="1855F751" w14:textId="6B83CE38" w:rsidR="00FB7469" w:rsidDel="00412FEC" w:rsidRDefault="00FB7469" w:rsidP="004753C2">
            <w:pPr>
              <w:spacing w:line="360" w:lineRule="auto"/>
              <w:rPr>
                <w:del w:id="963" w:author="Hayden Schilling" w:date="2020-11-22T19:42:00Z"/>
                <w:sz w:val="24"/>
                <w:szCs w:val="24"/>
              </w:rPr>
            </w:pPr>
            <w:del w:id="964" w:author="Hayden Schilling" w:date="2020-11-22T19:42:00Z">
              <w:r w:rsidDel="00412FEC">
                <w:rPr>
                  <w:sz w:val="24"/>
                  <w:szCs w:val="24"/>
                </w:rPr>
                <w:delText>Narora</w:delText>
              </w:r>
            </w:del>
          </w:p>
        </w:tc>
        <w:tc>
          <w:tcPr>
            <w:tcW w:w="1699" w:type="dxa"/>
            <w:tcBorders>
              <w:top w:val="nil"/>
              <w:bottom w:val="single" w:sz="4" w:space="0" w:color="auto"/>
            </w:tcBorders>
          </w:tcPr>
          <w:p w14:paraId="34FDA010" w14:textId="081018AE" w:rsidR="00FB7469" w:rsidDel="00412FEC" w:rsidRDefault="00FB7469" w:rsidP="004753C2">
            <w:pPr>
              <w:spacing w:line="360" w:lineRule="auto"/>
              <w:rPr>
                <w:del w:id="965" w:author="Hayden Schilling" w:date="2020-11-22T19:42:00Z"/>
                <w:sz w:val="24"/>
                <w:szCs w:val="24"/>
              </w:rPr>
            </w:pPr>
            <w:del w:id="966" w:author="Hayden Schilling" w:date="2020-11-22T19:42:00Z">
              <w:r w:rsidDel="00412FEC">
                <w:rPr>
                  <w:sz w:val="24"/>
                  <w:szCs w:val="24"/>
                </w:rPr>
                <w:delText>OOB Classification Error (%)</w:delText>
              </w:r>
            </w:del>
          </w:p>
        </w:tc>
      </w:tr>
      <w:tr w:rsidR="00FB7469" w:rsidDel="00412FEC" w14:paraId="3D511224" w14:textId="0113472C" w:rsidTr="00FB7469">
        <w:trPr>
          <w:del w:id="967" w:author="Hayden Schilling" w:date="2020-11-22T19:42:00Z"/>
        </w:trPr>
        <w:tc>
          <w:tcPr>
            <w:tcW w:w="1275" w:type="dxa"/>
            <w:vMerge w:val="restart"/>
            <w:tcBorders>
              <w:top w:val="single" w:sz="4" w:space="0" w:color="auto"/>
              <w:bottom w:val="single" w:sz="4" w:space="0" w:color="auto"/>
              <w:right w:val="single" w:sz="4" w:space="0" w:color="auto"/>
            </w:tcBorders>
          </w:tcPr>
          <w:p w14:paraId="7201A9FA" w14:textId="7A5CF64E" w:rsidR="00FB7469" w:rsidDel="00412FEC" w:rsidRDefault="00FB7469" w:rsidP="004753C2">
            <w:pPr>
              <w:spacing w:line="360" w:lineRule="auto"/>
              <w:rPr>
                <w:del w:id="968" w:author="Hayden Schilling" w:date="2020-11-22T19:42:00Z"/>
                <w:sz w:val="24"/>
                <w:szCs w:val="24"/>
              </w:rPr>
            </w:pPr>
            <w:del w:id="969" w:author="Hayden Schilling" w:date="2020-11-22T19:42:00Z">
              <w:r w:rsidDel="00412FEC">
                <w:rPr>
                  <w:sz w:val="24"/>
                  <w:szCs w:val="24"/>
                </w:rPr>
                <w:delText>Original Site</w:delText>
              </w:r>
            </w:del>
          </w:p>
        </w:tc>
        <w:tc>
          <w:tcPr>
            <w:tcW w:w="1560" w:type="dxa"/>
            <w:tcBorders>
              <w:top w:val="single" w:sz="4" w:space="0" w:color="auto"/>
              <w:left w:val="single" w:sz="4" w:space="0" w:color="auto"/>
            </w:tcBorders>
          </w:tcPr>
          <w:p w14:paraId="6DF8D394" w14:textId="59819093" w:rsidR="00FB7469" w:rsidDel="00412FEC" w:rsidRDefault="00FB7469" w:rsidP="004753C2">
            <w:pPr>
              <w:spacing w:line="360" w:lineRule="auto"/>
              <w:rPr>
                <w:del w:id="970" w:author="Hayden Schilling" w:date="2020-11-22T19:42:00Z"/>
                <w:sz w:val="24"/>
                <w:szCs w:val="24"/>
              </w:rPr>
            </w:pPr>
            <w:del w:id="971" w:author="Hayden Schilling" w:date="2020-11-22T19:42:00Z">
              <w:r w:rsidDel="00412FEC">
                <w:rPr>
                  <w:sz w:val="24"/>
                  <w:szCs w:val="24"/>
                </w:rPr>
                <w:delText>Agra</w:delText>
              </w:r>
            </w:del>
          </w:p>
        </w:tc>
        <w:tc>
          <w:tcPr>
            <w:tcW w:w="1423" w:type="dxa"/>
            <w:tcBorders>
              <w:top w:val="single" w:sz="4" w:space="0" w:color="auto"/>
            </w:tcBorders>
          </w:tcPr>
          <w:p w14:paraId="7DD9C36F" w14:textId="037C7A54" w:rsidR="00FB7469" w:rsidDel="00412FEC" w:rsidRDefault="00FB7469" w:rsidP="004753C2">
            <w:pPr>
              <w:spacing w:line="360" w:lineRule="auto"/>
              <w:rPr>
                <w:del w:id="972" w:author="Hayden Schilling" w:date="2020-11-22T19:42:00Z"/>
                <w:sz w:val="24"/>
                <w:szCs w:val="24"/>
              </w:rPr>
            </w:pPr>
            <w:del w:id="973" w:author="Hayden Schilling" w:date="2020-11-22T19:42:00Z">
              <w:r w:rsidDel="00412FEC">
                <w:rPr>
                  <w:sz w:val="24"/>
                  <w:szCs w:val="24"/>
                </w:rPr>
                <w:delText>14</w:delText>
              </w:r>
            </w:del>
          </w:p>
        </w:tc>
        <w:tc>
          <w:tcPr>
            <w:tcW w:w="1560" w:type="dxa"/>
            <w:tcBorders>
              <w:top w:val="single" w:sz="4" w:space="0" w:color="auto"/>
            </w:tcBorders>
          </w:tcPr>
          <w:p w14:paraId="262B69A5" w14:textId="5AECA921" w:rsidR="00FB7469" w:rsidDel="00412FEC" w:rsidRDefault="00FB7469" w:rsidP="004753C2">
            <w:pPr>
              <w:spacing w:line="360" w:lineRule="auto"/>
              <w:rPr>
                <w:del w:id="974" w:author="Hayden Schilling" w:date="2020-11-22T19:42:00Z"/>
                <w:sz w:val="24"/>
                <w:szCs w:val="24"/>
              </w:rPr>
            </w:pPr>
            <w:del w:id="975" w:author="Hayden Schilling" w:date="2020-11-22T19:42:00Z">
              <w:r w:rsidDel="00412FEC">
                <w:rPr>
                  <w:sz w:val="24"/>
                  <w:szCs w:val="24"/>
                </w:rPr>
                <w:delText>2</w:delText>
              </w:r>
            </w:del>
          </w:p>
        </w:tc>
        <w:tc>
          <w:tcPr>
            <w:tcW w:w="1499" w:type="dxa"/>
            <w:tcBorders>
              <w:top w:val="single" w:sz="4" w:space="0" w:color="auto"/>
            </w:tcBorders>
          </w:tcPr>
          <w:p w14:paraId="6A809D34" w14:textId="48CB21A5" w:rsidR="00FB7469" w:rsidDel="00412FEC" w:rsidRDefault="00FB7469" w:rsidP="004753C2">
            <w:pPr>
              <w:spacing w:line="360" w:lineRule="auto"/>
              <w:rPr>
                <w:del w:id="976" w:author="Hayden Schilling" w:date="2020-11-22T19:42:00Z"/>
                <w:sz w:val="24"/>
                <w:szCs w:val="24"/>
              </w:rPr>
            </w:pPr>
            <w:del w:id="977" w:author="Hayden Schilling" w:date="2020-11-22T19:42:00Z">
              <w:r w:rsidDel="00412FEC">
                <w:rPr>
                  <w:sz w:val="24"/>
                  <w:szCs w:val="24"/>
                </w:rPr>
                <w:delText>2</w:delText>
              </w:r>
            </w:del>
          </w:p>
        </w:tc>
        <w:tc>
          <w:tcPr>
            <w:tcW w:w="1699" w:type="dxa"/>
            <w:tcBorders>
              <w:top w:val="single" w:sz="4" w:space="0" w:color="auto"/>
            </w:tcBorders>
          </w:tcPr>
          <w:p w14:paraId="631BD1EB" w14:textId="485507A6" w:rsidR="00FB7469" w:rsidDel="00412FEC" w:rsidRDefault="00FB7469" w:rsidP="004753C2">
            <w:pPr>
              <w:spacing w:line="360" w:lineRule="auto"/>
              <w:rPr>
                <w:del w:id="978" w:author="Hayden Schilling" w:date="2020-11-22T19:42:00Z"/>
                <w:sz w:val="24"/>
                <w:szCs w:val="24"/>
              </w:rPr>
            </w:pPr>
            <w:del w:id="979" w:author="Hayden Schilling" w:date="2020-11-22T19:42:00Z">
              <w:r w:rsidDel="00412FEC">
                <w:rPr>
                  <w:sz w:val="24"/>
                  <w:szCs w:val="24"/>
                </w:rPr>
                <w:delText>22.22</w:delText>
              </w:r>
            </w:del>
          </w:p>
        </w:tc>
      </w:tr>
      <w:tr w:rsidR="00FB7469" w:rsidDel="00412FEC" w14:paraId="74E5649A" w14:textId="331D2BC0" w:rsidTr="00FB7469">
        <w:trPr>
          <w:del w:id="980" w:author="Hayden Schilling" w:date="2020-11-22T19:42:00Z"/>
        </w:trPr>
        <w:tc>
          <w:tcPr>
            <w:tcW w:w="1275" w:type="dxa"/>
            <w:vMerge/>
            <w:tcBorders>
              <w:top w:val="nil"/>
              <w:bottom w:val="single" w:sz="4" w:space="0" w:color="auto"/>
              <w:right w:val="single" w:sz="4" w:space="0" w:color="auto"/>
            </w:tcBorders>
          </w:tcPr>
          <w:p w14:paraId="4E47E21E" w14:textId="5B9E0A9F" w:rsidR="00FB7469" w:rsidDel="00412FEC" w:rsidRDefault="00FB7469" w:rsidP="004753C2">
            <w:pPr>
              <w:spacing w:line="360" w:lineRule="auto"/>
              <w:rPr>
                <w:del w:id="981" w:author="Hayden Schilling" w:date="2020-11-22T19:42:00Z"/>
                <w:sz w:val="24"/>
                <w:szCs w:val="24"/>
              </w:rPr>
            </w:pPr>
          </w:p>
        </w:tc>
        <w:tc>
          <w:tcPr>
            <w:tcW w:w="1560" w:type="dxa"/>
            <w:tcBorders>
              <w:left w:val="single" w:sz="4" w:space="0" w:color="auto"/>
            </w:tcBorders>
          </w:tcPr>
          <w:p w14:paraId="6A31CCE3" w14:textId="7C1DFE42" w:rsidR="00FB7469" w:rsidDel="00412FEC" w:rsidRDefault="00FB7469" w:rsidP="004753C2">
            <w:pPr>
              <w:spacing w:line="360" w:lineRule="auto"/>
              <w:rPr>
                <w:del w:id="982" w:author="Hayden Schilling" w:date="2020-11-22T19:42:00Z"/>
                <w:sz w:val="24"/>
                <w:szCs w:val="24"/>
              </w:rPr>
            </w:pPr>
            <w:del w:id="983" w:author="Hayden Schilling" w:date="2020-11-22T19:42:00Z">
              <w:r w:rsidDel="00412FEC">
                <w:rPr>
                  <w:sz w:val="24"/>
                  <w:szCs w:val="24"/>
                </w:rPr>
                <w:delText>Lucknow</w:delText>
              </w:r>
            </w:del>
          </w:p>
        </w:tc>
        <w:tc>
          <w:tcPr>
            <w:tcW w:w="1423" w:type="dxa"/>
          </w:tcPr>
          <w:p w14:paraId="138E0A31" w14:textId="71FE7C13" w:rsidR="00FB7469" w:rsidDel="00412FEC" w:rsidRDefault="00FB7469" w:rsidP="004753C2">
            <w:pPr>
              <w:spacing w:line="360" w:lineRule="auto"/>
              <w:rPr>
                <w:del w:id="984" w:author="Hayden Schilling" w:date="2020-11-22T19:42:00Z"/>
                <w:sz w:val="24"/>
                <w:szCs w:val="24"/>
              </w:rPr>
            </w:pPr>
            <w:del w:id="985" w:author="Hayden Schilling" w:date="2020-11-22T19:42:00Z">
              <w:r w:rsidDel="00412FEC">
                <w:rPr>
                  <w:sz w:val="24"/>
                  <w:szCs w:val="24"/>
                </w:rPr>
                <w:delText>0</w:delText>
              </w:r>
            </w:del>
          </w:p>
        </w:tc>
        <w:tc>
          <w:tcPr>
            <w:tcW w:w="1560" w:type="dxa"/>
          </w:tcPr>
          <w:p w14:paraId="4B29B897" w14:textId="3169A2DD" w:rsidR="00FB7469" w:rsidDel="00412FEC" w:rsidRDefault="00FB7469" w:rsidP="004753C2">
            <w:pPr>
              <w:spacing w:line="360" w:lineRule="auto"/>
              <w:rPr>
                <w:del w:id="986" w:author="Hayden Schilling" w:date="2020-11-22T19:42:00Z"/>
                <w:sz w:val="24"/>
                <w:szCs w:val="24"/>
              </w:rPr>
            </w:pPr>
            <w:del w:id="987" w:author="Hayden Schilling" w:date="2020-11-22T19:42:00Z">
              <w:r w:rsidDel="00412FEC">
                <w:rPr>
                  <w:sz w:val="24"/>
                  <w:szCs w:val="24"/>
                </w:rPr>
                <w:delText>15</w:delText>
              </w:r>
            </w:del>
          </w:p>
        </w:tc>
        <w:tc>
          <w:tcPr>
            <w:tcW w:w="1499" w:type="dxa"/>
          </w:tcPr>
          <w:p w14:paraId="1A9B5AF0" w14:textId="71AF235C" w:rsidR="00FB7469" w:rsidDel="00412FEC" w:rsidRDefault="00FB7469" w:rsidP="004753C2">
            <w:pPr>
              <w:spacing w:line="360" w:lineRule="auto"/>
              <w:rPr>
                <w:del w:id="988" w:author="Hayden Schilling" w:date="2020-11-22T19:42:00Z"/>
                <w:sz w:val="24"/>
                <w:szCs w:val="24"/>
              </w:rPr>
            </w:pPr>
            <w:del w:id="989" w:author="Hayden Schilling" w:date="2020-11-22T19:42:00Z">
              <w:r w:rsidDel="00412FEC">
                <w:rPr>
                  <w:sz w:val="24"/>
                  <w:szCs w:val="24"/>
                </w:rPr>
                <w:delText>3</w:delText>
              </w:r>
            </w:del>
          </w:p>
        </w:tc>
        <w:tc>
          <w:tcPr>
            <w:tcW w:w="1699" w:type="dxa"/>
          </w:tcPr>
          <w:p w14:paraId="54FC7A1C" w14:textId="16075A3A" w:rsidR="00FB7469" w:rsidDel="00412FEC" w:rsidRDefault="00FB7469" w:rsidP="004753C2">
            <w:pPr>
              <w:spacing w:line="360" w:lineRule="auto"/>
              <w:rPr>
                <w:del w:id="990" w:author="Hayden Schilling" w:date="2020-11-22T19:42:00Z"/>
                <w:sz w:val="24"/>
                <w:szCs w:val="24"/>
              </w:rPr>
            </w:pPr>
            <w:del w:id="991" w:author="Hayden Schilling" w:date="2020-11-22T19:42:00Z">
              <w:r w:rsidDel="00412FEC">
                <w:rPr>
                  <w:sz w:val="24"/>
                  <w:szCs w:val="24"/>
                </w:rPr>
                <w:delText>16.67</w:delText>
              </w:r>
            </w:del>
          </w:p>
        </w:tc>
      </w:tr>
      <w:tr w:rsidR="00FB7469" w:rsidDel="00412FEC" w14:paraId="0A8E62DF" w14:textId="2A2EDF3E" w:rsidTr="00FB7469">
        <w:trPr>
          <w:del w:id="992" w:author="Hayden Schilling" w:date="2020-11-22T19:42:00Z"/>
        </w:trPr>
        <w:tc>
          <w:tcPr>
            <w:tcW w:w="1275" w:type="dxa"/>
            <w:vMerge/>
            <w:tcBorders>
              <w:top w:val="nil"/>
              <w:bottom w:val="single" w:sz="4" w:space="0" w:color="auto"/>
              <w:right w:val="single" w:sz="4" w:space="0" w:color="auto"/>
            </w:tcBorders>
          </w:tcPr>
          <w:p w14:paraId="27E50473" w14:textId="012445F0" w:rsidR="00FB7469" w:rsidDel="00412FEC" w:rsidRDefault="00FB7469" w:rsidP="004753C2">
            <w:pPr>
              <w:spacing w:line="360" w:lineRule="auto"/>
              <w:rPr>
                <w:del w:id="993" w:author="Hayden Schilling" w:date="2020-11-22T19:42:00Z"/>
                <w:sz w:val="24"/>
                <w:szCs w:val="24"/>
              </w:rPr>
            </w:pPr>
          </w:p>
        </w:tc>
        <w:tc>
          <w:tcPr>
            <w:tcW w:w="1560" w:type="dxa"/>
            <w:tcBorders>
              <w:left w:val="single" w:sz="4" w:space="0" w:color="auto"/>
            </w:tcBorders>
          </w:tcPr>
          <w:p w14:paraId="1F515F62" w14:textId="5A1CB5B8" w:rsidR="00FB7469" w:rsidDel="00412FEC" w:rsidRDefault="00FB7469" w:rsidP="004753C2">
            <w:pPr>
              <w:spacing w:line="360" w:lineRule="auto"/>
              <w:rPr>
                <w:del w:id="994" w:author="Hayden Schilling" w:date="2020-11-22T19:42:00Z"/>
                <w:sz w:val="24"/>
                <w:szCs w:val="24"/>
              </w:rPr>
            </w:pPr>
            <w:del w:id="995" w:author="Hayden Schilling" w:date="2020-11-22T19:42:00Z">
              <w:r w:rsidDel="00412FEC">
                <w:rPr>
                  <w:sz w:val="24"/>
                  <w:szCs w:val="24"/>
                </w:rPr>
                <w:delText>Narora</w:delText>
              </w:r>
            </w:del>
          </w:p>
        </w:tc>
        <w:tc>
          <w:tcPr>
            <w:tcW w:w="1423" w:type="dxa"/>
          </w:tcPr>
          <w:p w14:paraId="0FC4FAC3" w14:textId="75C46759" w:rsidR="00FB7469" w:rsidDel="00412FEC" w:rsidRDefault="00FB7469" w:rsidP="004753C2">
            <w:pPr>
              <w:spacing w:line="360" w:lineRule="auto"/>
              <w:rPr>
                <w:del w:id="996" w:author="Hayden Schilling" w:date="2020-11-22T19:42:00Z"/>
                <w:sz w:val="24"/>
                <w:szCs w:val="24"/>
              </w:rPr>
            </w:pPr>
            <w:del w:id="997" w:author="Hayden Schilling" w:date="2020-11-22T19:42:00Z">
              <w:r w:rsidDel="00412FEC">
                <w:rPr>
                  <w:sz w:val="24"/>
                  <w:szCs w:val="24"/>
                </w:rPr>
                <w:delText>5</w:delText>
              </w:r>
            </w:del>
          </w:p>
        </w:tc>
        <w:tc>
          <w:tcPr>
            <w:tcW w:w="1560" w:type="dxa"/>
          </w:tcPr>
          <w:p w14:paraId="12D4BB3F" w14:textId="2A38533A" w:rsidR="00FB7469" w:rsidDel="00412FEC" w:rsidRDefault="00FB7469" w:rsidP="004753C2">
            <w:pPr>
              <w:spacing w:line="360" w:lineRule="auto"/>
              <w:rPr>
                <w:del w:id="998" w:author="Hayden Schilling" w:date="2020-11-22T19:42:00Z"/>
                <w:sz w:val="24"/>
                <w:szCs w:val="24"/>
              </w:rPr>
            </w:pPr>
            <w:del w:id="999" w:author="Hayden Schilling" w:date="2020-11-22T19:42:00Z">
              <w:r w:rsidDel="00412FEC">
                <w:rPr>
                  <w:sz w:val="24"/>
                  <w:szCs w:val="24"/>
                </w:rPr>
                <w:delText>2</w:delText>
              </w:r>
            </w:del>
          </w:p>
        </w:tc>
        <w:tc>
          <w:tcPr>
            <w:tcW w:w="1499" w:type="dxa"/>
          </w:tcPr>
          <w:p w14:paraId="06202067" w14:textId="4D18E827" w:rsidR="00FB7469" w:rsidDel="00412FEC" w:rsidRDefault="00FB7469" w:rsidP="004753C2">
            <w:pPr>
              <w:spacing w:line="360" w:lineRule="auto"/>
              <w:rPr>
                <w:del w:id="1000" w:author="Hayden Schilling" w:date="2020-11-22T19:42:00Z"/>
                <w:sz w:val="24"/>
                <w:szCs w:val="24"/>
              </w:rPr>
            </w:pPr>
            <w:del w:id="1001" w:author="Hayden Schilling" w:date="2020-11-22T19:42:00Z">
              <w:r w:rsidDel="00412FEC">
                <w:rPr>
                  <w:sz w:val="24"/>
                  <w:szCs w:val="24"/>
                </w:rPr>
                <w:delText>11</w:delText>
              </w:r>
            </w:del>
          </w:p>
        </w:tc>
        <w:tc>
          <w:tcPr>
            <w:tcW w:w="1699" w:type="dxa"/>
          </w:tcPr>
          <w:p w14:paraId="1987D1F5" w14:textId="3B398EFA" w:rsidR="00FB7469" w:rsidDel="00412FEC" w:rsidRDefault="00FB7469" w:rsidP="004753C2">
            <w:pPr>
              <w:spacing w:line="360" w:lineRule="auto"/>
              <w:rPr>
                <w:del w:id="1002" w:author="Hayden Schilling" w:date="2020-11-22T19:42:00Z"/>
                <w:sz w:val="24"/>
                <w:szCs w:val="24"/>
              </w:rPr>
            </w:pPr>
            <w:del w:id="1003" w:author="Hayden Schilling" w:date="2020-11-22T19:42:00Z">
              <w:r w:rsidDel="00412FEC">
                <w:rPr>
                  <w:sz w:val="24"/>
                  <w:szCs w:val="24"/>
                </w:rPr>
                <w:delText>38.89</w:delText>
              </w:r>
            </w:del>
          </w:p>
        </w:tc>
      </w:tr>
    </w:tbl>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46ED6F0C" w14:textId="368F21A1" w:rsidR="00925C61" w:rsidRPr="00AA122B" w:rsidDel="004A0A44" w:rsidRDefault="00925C61" w:rsidP="00925C61">
      <w:pPr>
        <w:spacing w:line="360" w:lineRule="auto"/>
        <w:rPr>
          <w:del w:id="1004" w:author="Hayden Schilling" w:date="2020-11-29T16:36:00Z"/>
          <w:sz w:val="24"/>
          <w:szCs w:val="24"/>
        </w:rPr>
      </w:pPr>
      <w:del w:id="1005" w:author="Hayden Schilling" w:date="2020-11-29T16:36:00Z">
        <w:r w:rsidRPr="00AA122B" w:rsidDel="004A0A44">
          <w:rPr>
            <w:b/>
            <w:sz w:val="24"/>
            <w:szCs w:val="24"/>
          </w:rPr>
          <w:delText>Figure 1</w:delText>
        </w:r>
        <w:r w:rsidRPr="00AA122B" w:rsidDel="004A0A44">
          <w:rPr>
            <w:sz w:val="24"/>
            <w:szCs w:val="24"/>
          </w:rPr>
          <w:delText xml:space="preserve"> – Map showing the locations where samples of </w:delText>
        </w:r>
        <w:r w:rsidRPr="00AA122B" w:rsidDel="004A0A44">
          <w:rPr>
            <w:i/>
            <w:iCs/>
            <w:sz w:val="24"/>
            <w:szCs w:val="24"/>
          </w:rPr>
          <w:delText>C. striata</w:delText>
        </w:r>
        <w:r w:rsidRPr="00AA122B" w:rsidDel="004A0A44">
          <w:rPr>
            <w:sz w:val="24"/>
            <w:szCs w:val="24"/>
          </w:rPr>
          <w:delText xml:space="preserve"> were collected. The 3 coloured dots represent the sample locations on the 3 different rivers.</w:delText>
        </w:r>
      </w:del>
    </w:p>
    <w:p w14:paraId="26E00A82" w14:textId="2C09F95A" w:rsidR="00925C61" w:rsidDel="004A0A44" w:rsidRDefault="00925C61">
      <w:pPr>
        <w:rPr>
          <w:del w:id="1006" w:author="Hayden Schilling" w:date="2020-11-29T16:36:00Z"/>
          <w:b/>
          <w:bCs/>
          <w:sz w:val="24"/>
          <w:szCs w:val="24"/>
        </w:rPr>
      </w:pPr>
    </w:p>
    <w:p w14:paraId="494F2C93" w14:textId="7B94B39E" w:rsidR="00925C61" w:rsidRPr="00AA122B" w:rsidDel="004A0A44" w:rsidRDefault="00925C61" w:rsidP="00925C61">
      <w:pPr>
        <w:spacing w:line="360" w:lineRule="auto"/>
        <w:rPr>
          <w:del w:id="1007" w:author="Hayden Schilling" w:date="2020-11-29T16:36:00Z"/>
          <w:sz w:val="24"/>
          <w:szCs w:val="24"/>
        </w:rPr>
      </w:pPr>
      <w:del w:id="1008" w:author="Hayden Schilling" w:date="2020-11-29T16:36:00Z">
        <w:r w:rsidRPr="00AA122B" w:rsidDel="004A0A44">
          <w:rPr>
            <w:b/>
            <w:sz w:val="24"/>
            <w:szCs w:val="24"/>
          </w:rPr>
          <w:delText>Figure 2</w:delText>
        </w:r>
        <w:r w:rsidRPr="00AA122B" w:rsidDel="004A0A44">
          <w:rPr>
            <w:sz w:val="24"/>
            <w:szCs w:val="24"/>
          </w:rPr>
          <w:delText xml:space="preserve"> Mean variance plots showing non-linear relationships for a) the otolith chemistry dataset, b) the otolith shape dataset, and c) the combined otolith chemistry and shape dataset. Note the log scale on both axes.</w:delText>
        </w:r>
      </w:del>
    </w:p>
    <w:p w14:paraId="6CF1B4BD" w14:textId="12BBA039" w:rsidR="00925C61" w:rsidDel="004A0A44" w:rsidRDefault="00925C61">
      <w:pPr>
        <w:rPr>
          <w:del w:id="1009" w:author="Hayden Schilling" w:date="2020-11-29T16:36:00Z"/>
          <w:b/>
          <w:bCs/>
          <w:sz w:val="24"/>
          <w:szCs w:val="24"/>
        </w:rPr>
      </w:pPr>
    </w:p>
    <w:p w14:paraId="0676068E" w14:textId="48D588A7" w:rsidR="00925C61" w:rsidRPr="00AA122B" w:rsidDel="004A0A44" w:rsidRDefault="00925C61" w:rsidP="00925C61">
      <w:pPr>
        <w:spacing w:line="360" w:lineRule="auto"/>
        <w:rPr>
          <w:del w:id="1010" w:author="Hayden Schilling" w:date="2020-11-29T16:36:00Z"/>
          <w:sz w:val="24"/>
          <w:szCs w:val="24"/>
        </w:rPr>
      </w:pPr>
      <w:del w:id="1011" w:author="Hayden Schilling" w:date="2020-11-29T16:36:00Z">
        <w:r w:rsidRPr="00AA122B" w:rsidDel="004A0A44">
          <w:rPr>
            <w:b/>
            <w:sz w:val="24"/>
            <w:szCs w:val="24"/>
          </w:rPr>
          <w:delText>Figure 3</w:delText>
        </w:r>
        <w:r w:rsidRPr="00AA122B" w:rsidDel="004A0A44">
          <w:rPr>
            <w:sz w:val="24"/>
            <w:szCs w:val="24"/>
          </w:rPr>
          <w:delText xml:space="preserve"> Dunn-Smyth Residual plots for a) the otolith chemistry dataset, b) the otolith shape dataset, and c) the combined otolith chemistry and shape dataset. No strong patterns are visible in any of the subplots, suggesting that our GLM models were appropriate.</w:delText>
        </w:r>
        <w:r w:rsidDel="004A0A44">
          <w:rPr>
            <w:sz w:val="24"/>
            <w:szCs w:val="24"/>
          </w:rPr>
          <w:delText xml:space="preserve"> Colours show the variables in the analysis.</w:delText>
        </w:r>
      </w:del>
    </w:p>
    <w:p w14:paraId="56CD6764" w14:textId="42E838C6" w:rsidR="00925C61" w:rsidDel="004A0A44" w:rsidRDefault="00925C61">
      <w:pPr>
        <w:rPr>
          <w:del w:id="1012" w:author="Hayden Schilling" w:date="2020-11-29T16:36:00Z"/>
          <w:b/>
          <w:bCs/>
          <w:sz w:val="24"/>
          <w:szCs w:val="24"/>
        </w:rPr>
      </w:pPr>
    </w:p>
    <w:p w14:paraId="716FE55D" w14:textId="4A1FAB01" w:rsidR="00925C61" w:rsidRPr="00AA122B" w:rsidDel="004A0A44" w:rsidRDefault="00925C61" w:rsidP="00925C61">
      <w:pPr>
        <w:spacing w:line="360" w:lineRule="auto"/>
        <w:rPr>
          <w:del w:id="1013" w:author="Hayden Schilling" w:date="2020-11-29T16:36:00Z"/>
          <w:sz w:val="24"/>
          <w:szCs w:val="24"/>
        </w:rPr>
      </w:pPr>
      <w:del w:id="1014" w:author="Hayden Schilling" w:date="2020-11-29T16:36:00Z">
        <w:r w:rsidRPr="00AA122B" w:rsidDel="004A0A44">
          <w:rPr>
            <w:b/>
            <w:bCs/>
            <w:sz w:val="24"/>
            <w:szCs w:val="24"/>
          </w:rPr>
          <w:delText>Figure 4</w:delText>
        </w:r>
        <w:r w:rsidRPr="00AA122B" w:rsidDel="004A0A44">
          <w:rPr>
            <w:sz w:val="24"/>
            <w:szCs w:val="24"/>
          </w:rPr>
          <w:delText xml:space="preserve"> Mean otolith shape from the three sites. The solid black line represents Agra, dashed red line represents Lucknow and the dotted blue line represents Narora.</w:delText>
        </w:r>
      </w:del>
    </w:p>
    <w:p w14:paraId="173F06D6" w14:textId="3BF01C81" w:rsidR="00925C61" w:rsidDel="004A0A44" w:rsidRDefault="00925C61">
      <w:pPr>
        <w:rPr>
          <w:del w:id="1015" w:author="Hayden Schilling" w:date="2020-11-29T16:36:00Z"/>
          <w:b/>
          <w:bCs/>
          <w:sz w:val="24"/>
          <w:szCs w:val="24"/>
        </w:rPr>
      </w:pPr>
    </w:p>
    <w:p w14:paraId="39B9297D" w14:textId="00F8A90B" w:rsidR="00925C61" w:rsidRPr="00AA122B" w:rsidDel="004A0A44" w:rsidRDefault="00925C61" w:rsidP="00925C61">
      <w:pPr>
        <w:spacing w:line="360" w:lineRule="auto"/>
        <w:rPr>
          <w:del w:id="1016" w:author="Hayden Schilling" w:date="2020-11-29T16:36:00Z"/>
          <w:sz w:val="24"/>
          <w:szCs w:val="24"/>
        </w:rPr>
      </w:pPr>
      <w:del w:id="1017" w:author="Hayden Schilling" w:date="2020-11-29T16:36:00Z">
        <w:r w:rsidRPr="00AA122B" w:rsidDel="004A0A44">
          <w:rPr>
            <w:b/>
            <w:bCs/>
            <w:sz w:val="24"/>
            <w:szCs w:val="24"/>
          </w:rPr>
          <w:delText xml:space="preserve">Figure 5 </w:delText>
        </w:r>
        <w:r w:rsidRPr="00AA122B" w:rsidDel="004A0A44">
          <w:rPr>
            <w:sz w:val="24"/>
            <w:szCs w:val="24"/>
          </w:rPr>
          <w:delText xml:space="preserve">Mean otolith element concentrations (mmol:mol Ca) for each of the three populations. Error bars show 1 standard error. Within a subplot, bars which do not share a common letter </w:delText>
        </w:r>
        <w:r w:rsidDel="004A0A44">
          <w:rPr>
            <w:sz w:val="24"/>
            <w:szCs w:val="24"/>
          </w:rPr>
          <w:delText>are clearly different</w:delText>
        </w:r>
        <w:r w:rsidRPr="00AA122B" w:rsidDel="004A0A44">
          <w:rPr>
            <w:sz w:val="24"/>
            <w:szCs w:val="24"/>
          </w:rPr>
          <w:delText xml:space="preserve"> (</w:delText>
        </w:r>
        <w:r w:rsidRPr="00AA122B" w:rsidDel="004A0A44">
          <w:rPr>
            <w:i/>
            <w:sz w:val="24"/>
            <w:szCs w:val="24"/>
          </w:rPr>
          <w:delText xml:space="preserve">P </w:delText>
        </w:r>
        <w:r w:rsidRPr="00AA122B" w:rsidDel="004A0A44">
          <w:rPr>
            <w:sz w:val="24"/>
            <w:szCs w:val="24"/>
          </w:rPr>
          <w:delText>&lt; 0.05).</w:delText>
        </w:r>
      </w:del>
    </w:p>
    <w:p w14:paraId="7ED29168" w14:textId="5E79AA04" w:rsidR="00925C61" w:rsidDel="004A0A44" w:rsidRDefault="00925C61">
      <w:pPr>
        <w:rPr>
          <w:del w:id="1018" w:author="Hayden Schilling" w:date="2020-11-29T16:36:00Z"/>
          <w:b/>
          <w:bCs/>
          <w:sz w:val="24"/>
          <w:szCs w:val="24"/>
        </w:rPr>
      </w:pPr>
    </w:p>
    <w:p w14:paraId="47F3D5F3" w14:textId="56AB3626" w:rsidR="00925C61" w:rsidDel="004A0A44" w:rsidRDefault="00925C61" w:rsidP="00925C61">
      <w:pPr>
        <w:spacing w:line="360" w:lineRule="auto"/>
        <w:rPr>
          <w:del w:id="1019" w:author="Hayden Schilling" w:date="2020-11-29T16:36:00Z"/>
          <w:sz w:val="24"/>
          <w:szCs w:val="24"/>
        </w:rPr>
      </w:pPr>
      <w:del w:id="1020" w:author="Hayden Schilling" w:date="2020-11-29T16:36:00Z">
        <w:r w:rsidRPr="00AA122B" w:rsidDel="004A0A44">
          <w:rPr>
            <w:b/>
            <w:bCs/>
            <w:sz w:val="24"/>
            <w:szCs w:val="24"/>
          </w:rPr>
          <w:delText>Figure 6</w:delText>
        </w:r>
        <w:r w:rsidRPr="00AA122B" w:rsidDel="004A0A44">
          <w:rPr>
            <w:sz w:val="24"/>
            <w:szCs w:val="24"/>
          </w:rPr>
          <w:delText xml:space="preserve"> Model-based latent variable ordinations of a) the otolith chemistry dataset, b) the otolith shape dataset, and c) the combined otolith chemistry and shape dataset. Colours and shapes represent the three groups of </w:delText>
        </w:r>
        <w:r w:rsidRPr="00AA122B" w:rsidDel="004A0A44">
          <w:rPr>
            <w:i/>
            <w:iCs/>
            <w:sz w:val="24"/>
            <w:szCs w:val="24"/>
          </w:rPr>
          <w:delText>C. striata</w:delText>
        </w:r>
        <w:r w:rsidRPr="00AA122B" w:rsidDel="004A0A44">
          <w:rPr>
            <w:sz w:val="24"/>
            <w:szCs w:val="24"/>
          </w:rPr>
          <w:delText>.</w:delText>
        </w:r>
      </w:del>
    </w:p>
    <w:p w14:paraId="3BFEF1C2" w14:textId="6F1D0D1E" w:rsidR="00925C61" w:rsidDel="004A0A44" w:rsidRDefault="00925C61">
      <w:pPr>
        <w:rPr>
          <w:del w:id="1021" w:author="Hayden Schilling" w:date="2020-11-29T16:36:00Z"/>
          <w:b/>
          <w:bCs/>
          <w:sz w:val="24"/>
          <w:szCs w:val="24"/>
        </w:rPr>
      </w:pPr>
      <w:del w:id="1022" w:author="Hayden Schilling" w:date="2020-11-29T16:36:00Z">
        <w:r w:rsidDel="004A0A44">
          <w:rPr>
            <w:b/>
            <w:bCs/>
            <w:sz w:val="24"/>
            <w:szCs w:val="24"/>
          </w:rPr>
          <w:br w:type="page"/>
        </w:r>
      </w:del>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356B90A1" w:rsidR="00CB0841" w:rsidRDefault="00CB0841" w:rsidP="004753C2">
      <w:pPr>
        <w:spacing w:line="360" w:lineRule="auto"/>
        <w:rPr>
          <w:ins w:id="1023" w:author="Hayden Schilling" w:date="2020-12-21T16:58:00Z"/>
          <w:sz w:val="24"/>
          <w:szCs w:val="24"/>
        </w:rPr>
      </w:pPr>
      <w:del w:id="1024" w:author="Hayden Schilling" w:date="2020-12-21T16:58:00Z">
        <w:r w:rsidRPr="00AA122B" w:rsidDel="000875DB">
          <w:rPr>
            <w:noProof/>
            <w:sz w:val="24"/>
            <w:szCs w:val="24"/>
            <w:lang w:val="en-IN" w:eastAsia="en-IN"/>
          </w:rPr>
          <w:drawing>
            <wp:inline distT="0" distB="0" distL="0" distR="0" wp14:anchorId="4D6C9FED" wp14:editId="7A983B30">
              <wp:extent cx="5731510" cy="1993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993900"/>
                      </a:xfrm>
                      <a:prstGeom prst="rect">
                        <a:avLst/>
                      </a:prstGeom>
                      <a:noFill/>
                      <a:ln>
                        <a:noFill/>
                      </a:ln>
                    </pic:spPr>
                  </pic:pic>
                </a:graphicData>
              </a:graphic>
            </wp:inline>
          </w:drawing>
        </w:r>
      </w:del>
    </w:p>
    <w:p w14:paraId="1732C99C" w14:textId="268F420F" w:rsidR="000875DB" w:rsidRPr="00AA122B" w:rsidRDefault="000875DB" w:rsidP="004753C2">
      <w:pPr>
        <w:spacing w:line="360" w:lineRule="auto"/>
        <w:rPr>
          <w:sz w:val="24"/>
          <w:szCs w:val="24"/>
        </w:rPr>
      </w:pPr>
      <w:ins w:id="1025" w:author="Hayden Schilling" w:date="2020-12-21T16:58:00Z">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ins>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59AC92AD" w:rsidR="00CB0841" w:rsidRPr="00AA122B" w:rsidRDefault="00CB0841" w:rsidP="004753C2">
      <w:pPr>
        <w:spacing w:line="360" w:lineRule="auto"/>
        <w:rPr>
          <w:sz w:val="24"/>
          <w:szCs w:val="24"/>
        </w:rPr>
      </w:pPr>
      <w:del w:id="1026" w:author="Hayden Schilling" w:date="2020-11-29T12:47:00Z">
        <w:r w:rsidRPr="00AA122B" w:rsidDel="00C17EA6">
          <w:rPr>
            <w:noProof/>
            <w:sz w:val="24"/>
            <w:szCs w:val="24"/>
            <w:lang w:val="en-IN" w:eastAsia="en-IN"/>
          </w:rPr>
          <w:drawing>
            <wp:inline distT="0" distB="0" distL="0" distR="0" wp14:anchorId="4522B589" wp14:editId="34911D1B">
              <wp:extent cx="5732780" cy="1788795"/>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1788795"/>
                      </a:xfrm>
                      <a:prstGeom prst="rect">
                        <a:avLst/>
                      </a:prstGeom>
                      <a:noFill/>
                      <a:ln>
                        <a:noFill/>
                      </a:ln>
                    </pic:spPr>
                  </pic:pic>
                </a:graphicData>
              </a:graphic>
            </wp:inline>
          </w:drawing>
        </w:r>
      </w:del>
    </w:p>
    <w:p w14:paraId="30ED7C79" w14:textId="0B61D0EB" w:rsidR="00CB0841" w:rsidRPr="00AA122B" w:rsidRDefault="000875DB" w:rsidP="004753C2">
      <w:pPr>
        <w:spacing w:line="360" w:lineRule="auto"/>
        <w:rPr>
          <w:sz w:val="24"/>
          <w:szCs w:val="24"/>
        </w:rPr>
      </w:pPr>
      <w:ins w:id="1027" w:author="Hayden Schilling" w:date="2020-12-21T17:14:00Z">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ins>
    </w:p>
    <w:p w14:paraId="21CCEB53" w14:textId="0FEE493C" w:rsidR="00CB0841" w:rsidRPr="00C17EA6"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ins w:id="1028" w:author="Hayden Schilling" w:date="2020-11-29T12:47:00Z">
        <w:r w:rsidR="00C17EA6">
          <w:rPr>
            <w:sz w:val="24"/>
            <w:szCs w:val="24"/>
          </w:rPr>
          <w:t xml:space="preserve"> </w:t>
        </w:r>
      </w:ins>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6BBDF026" w:rsidR="00CB0841" w:rsidRPr="00AA122B" w:rsidRDefault="00CB0841" w:rsidP="004753C2">
      <w:pPr>
        <w:spacing w:line="360" w:lineRule="auto"/>
        <w:rPr>
          <w:sz w:val="24"/>
          <w:szCs w:val="24"/>
        </w:rPr>
      </w:pPr>
      <w:bookmarkStart w:id="1029" w:name="_Hlk57542683"/>
      <w:r w:rsidRPr="00AA122B">
        <w:rPr>
          <w:b/>
          <w:bCs/>
          <w:sz w:val="24"/>
          <w:szCs w:val="24"/>
        </w:rPr>
        <w:t>Figure 4</w:t>
      </w:r>
      <w:r w:rsidRPr="00AA122B">
        <w:rPr>
          <w:sz w:val="24"/>
          <w:szCs w:val="24"/>
        </w:rPr>
        <w:t xml:space="preserve"> Mean otolith shape from the three sites.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ins w:id="1030" w:author="Hayden Schilling" w:date="2020-11-29T11:43:00Z">
        <w:r w:rsidR="00D1422A">
          <w:rPr>
            <w:sz w:val="24"/>
            <w:szCs w:val="24"/>
          </w:rPr>
          <w:t xml:space="preserve"> The wavelet coefficients </w:t>
        </w:r>
      </w:ins>
      <w:ins w:id="1031" w:author="Hayden Schilling" w:date="2020-11-29T11:44:00Z">
        <w:r w:rsidR="00D1422A">
          <w:rPr>
            <w:sz w:val="24"/>
            <w:szCs w:val="24"/>
          </w:rPr>
          <w:t>recreated over 99% of the variance in otolith shape.</w:t>
        </w:r>
      </w:ins>
    </w:p>
    <w:bookmarkEnd w:id="1029"/>
    <w:p w14:paraId="1D0A0354" w14:textId="77777777" w:rsidR="00CB0841" w:rsidRPr="00AA122B" w:rsidRDefault="00CB0841" w:rsidP="004753C2">
      <w:pPr>
        <w:spacing w:line="360" w:lineRule="auto"/>
        <w:rPr>
          <w:sz w:val="24"/>
          <w:szCs w:val="24"/>
        </w:rPr>
      </w:pPr>
    </w:p>
    <w:p w14:paraId="47EEFDA5" w14:textId="7AD07F15" w:rsidR="00EB7498" w:rsidRDefault="00CB0841">
      <w:pPr>
        <w:rPr>
          <w:ins w:id="1032" w:author="Hayden Schilling" w:date="2020-11-29T15:18:00Z"/>
          <w:sz w:val="24"/>
          <w:szCs w:val="24"/>
        </w:rPr>
      </w:pPr>
      <w:r w:rsidRPr="00AA122B">
        <w:rPr>
          <w:sz w:val="24"/>
          <w:szCs w:val="24"/>
        </w:rPr>
        <w:br w:type="page"/>
      </w:r>
    </w:p>
    <w:p w14:paraId="3EB60418" w14:textId="7F18D2F9" w:rsidR="00EB7498" w:rsidRDefault="00EB7498" w:rsidP="00EB7498">
      <w:pPr>
        <w:spacing w:line="360" w:lineRule="auto"/>
        <w:rPr>
          <w:ins w:id="1033" w:author="Hayden Schilling" w:date="2020-11-29T15:18:00Z"/>
          <w:b/>
          <w:bCs/>
          <w:sz w:val="24"/>
          <w:szCs w:val="24"/>
        </w:rPr>
      </w:pPr>
      <w:ins w:id="1034" w:author="Hayden Schilling" w:date="2020-11-29T15:18:00Z">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ins>
    </w:p>
    <w:p w14:paraId="3D9DA1B6" w14:textId="3FC70563" w:rsidR="00EB7498" w:rsidRPr="00324F5A" w:rsidRDefault="00EB7498">
      <w:pPr>
        <w:spacing w:line="360" w:lineRule="auto"/>
        <w:rPr>
          <w:ins w:id="1035" w:author="Hayden Schilling" w:date="2020-11-29T15:18:00Z"/>
          <w:sz w:val="24"/>
          <w:szCs w:val="24"/>
        </w:rPr>
      </w:pPr>
      <w:ins w:id="1036" w:author="Hayden Schilling" w:date="2020-11-29T15:18:00Z">
        <w:r>
          <w:rPr>
            <w:b/>
            <w:bCs/>
            <w:sz w:val="24"/>
            <w:szCs w:val="24"/>
          </w:rPr>
          <w:t xml:space="preserve">Figure </w:t>
        </w:r>
      </w:ins>
      <w:ins w:id="1037" w:author="Hayden Schilling" w:date="2020-11-29T15:20:00Z">
        <w:r w:rsidR="001428DA">
          <w:rPr>
            <w:b/>
            <w:bCs/>
            <w:sz w:val="24"/>
            <w:szCs w:val="24"/>
          </w:rPr>
          <w:t>5</w:t>
        </w:r>
      </w:ins>
      <w:ins w:id="1038" w:author="Hayden Schilling" w:date="2020-11-29T15:18:00Z">
        <w:r>
          <w:rPr>
            <w:sz w:val="24"/>
            <w:szCs w:val="24"/>
          </w:rPr>
          <w:t xml:space="preserve"> Distance based </w:t>
        </w:r>
      </w:ins>
      <w:ins w:id="1039" w:author="Hayden Schilling" w:date="2020-11-29T15:19:00Z">
        <w:r w:rsidR="001428DA">
          <w:rPr>
            <w:sz w:val="24"/>
            <w:szCs w:val="24"/>
          </w:rPr>
          <w:t>NMDS</w:t>
        </w:r>
      </w:ins>
      <w:ins w:id="1040" w:author="Hayden Schilling" w:date="2020-11-29T15:18:00Z">
        <w:r>
          <w:rPr>
            <w:sz w:val="24"/>
            <w:szCs w:val="24"/>
          </w:rPr>
          <w:t xml:space="preserve"> ordination based upon</w:t>
        </w:r>
      </w:ins>
      <w:ins w:id="1041" w:author="Hayden Schilling" w:date="2020-11-29T15:19:00Z">
        <w:r w:rsidR="001428DA">
          <w:rPr>
            <w:sz w:val="24"/>
            <w:szCs w:val="24"/>
          </w:rPr>
          <w:t xml:space="preserve"> a)</w:t>
        </w:r>
      </w:ins>
      <w:ins w:id="1042" w:author="Hayden Schilling" w:date="2020-11-29T15:18:00Z">
        <w:r>
          <w:rPr>
            <w:sz w:val="24"/>
            <w:szCs w:val="24"/>
          </w:rPr>
          <w:t xml:space="preserve"> </w:t>
        </w:r>
      </w:ins>
      <w:ins w:id="1043" w:author="Hayden Schilling" w:date="2020-11-29T15:19:00Z">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ins>
      <w:ins w:id="1044" w:author="Hayden Schilling" w:date="2020-11-29T15:18:00Z">
        <w:r>
          <w:rPr>
            <w:sz w:val="24"/>
            <w:szCs w:val="24"/>
          </w:rPr>
          <w:t xml:space="preserve"> Dissimilarity matrix was based upon </w:t>
        </w:r>
      </w:ins>
      <w:ins w:id="1045" w:author="Hayden Schilling" w:date="2020-11-29T15:20:00Z">
        <w:r w:rsidR="001428DA">
          <w:rPr>
            <w:sz w:val="24"/>
            <w:szCs w:val="24"/>
          </w:rPr>
          <w:t>Euclidean</w:t>
        </w:r>
      </w:ins>
      <w:ins w:id="1046" w:author="Hayden Schilling" w:date="2020-11-29T15:18:00Z">
        <w:r>
          <w:rPr>
            <w:sz w:val="24"/>
            <w:szCs w:val="24"/>
          </w:rPr>
          <w:t xml:space="preserve"> distances</w:t>
        </w:r>
      </w:ins>
      <w:ins w:id="1047" w:author="Hayden Schilling" w:date="2020-11-29T15:19:00Z">
        <w:r w:rsidR="001428DA">
          <w:rPr>
            <w:sz w:val="24"/>
            <w:szCs w:val="24"/>
          </w:rPr>
          <w:t>. T</w:t>
        </w:r>
      </w:ins>
      <w:ins w:id="1048" w:author="Hayden Schilling" w:date="2020-11-29T15:18:00Z">
        <w:r>
          <w:rPr>
            <w:sz w:val="24"/>
            <w:szCs w:val="24"/>
          </w:rPr>
          <w:t xml:space="preserve">he assumption of homogeneity of variance </w:t>
        </w:r>
      </w:ins>
      <w:ins w:id="1049" w:author="Hayden Schilling" w:date="2020-11-29T15:19:00Z">
        <w:r w:rsidR="001428DA">
          <w:rPr>
            <w:sz w:val="24"/>
            <w:szCs w:val="24"/>
          </w:rPr>
          <w:t xml:space="preserve">was only satisfied for b) </w:t>
        </w:r>
      </w:ins>
      <w:ins w:id="1050" w:author="Hayden Schilling" w:date="2020-11-29T15:20:00Z">
        <w:r w:rsidR="001428DA">
          <w:rPr>
            <w:sz w:val="24"/>
            <w:szCs w:val="24"/>
          </w:rPr>
          <w:t xml:space="preserve">Shape Data </w:t>
        </w:r>
      </w:ins>
      <w:ins w:id="1051" w:author="Hayden Schilling" w:date="2020-11-29T15:18:00Z">
        <w:r>
          <w:rPr>
            <w:sz w:val="24"/>
            <w:szCs w:val="24"/>
          </w:rPr>
          <w:t>which would result in the results potentially being unreliable</w:t>
        </w:r>
      </w:ins>
      <w:ins w:id="1052" w:author="Hayden Schilling" w:date="2020-11-29T15:20:00Z">
        <w:r w:rsidR="001428DA">
          <w:rPr>
            <w:sz w:val="24"/>
            <w:szCs w:val="24"/>
          </w:rPr>
          <w:t xml:space="preserve"> in a) and c)</w:t>
        </w:r>
      </w:ins>
      <w:ins w:id="1053" w:author="Hayden Schilling" w:date="2020-11-29T15:18:00Z">
        <w:r>
          <w:rPr>
            <w:sz w:val="24"/>
            <w:szCs w:val="24"/>
          </w:rPr>
          <w:t xml:space="preserve"> (Warton et al. 2012).</w:t>
        </w:r>
      </w:ins>
    </w:p>
    <w:p w14:paraId="51E98515" w14:textId="77777777" w:rsidR="00CB0841" w:rsidRPr="00AA122B" w:rsidRDefault="00CB0841" w:rsidP="004753C2">
      <w:pPr>
        <w:spacing w:line="360" w:lineRule="auto"/>
        <w:rPr>
          <w:sz w:val="24"/>
          <w:szCs w:val="24"/>
        </w:rPr>
      </w:pPr>
    </w:p>
    <w:p w14:paraId="5C70330A" w14:textId="2EB2D02C" w:rsidR="00CB0841" w:rsidRPr="00AA122B" w:rsidRDefault="00CB0841" w:rsidP="004753C2">
      <w:pPr>
        <w:spacing w:line="360" w:lineRule="auto"/>
        <w:rPr>
          <w:sz w:val="24"/>
          <w:szCs w:val="24"/>
        </w:rPr>
      </w:pPr>
      <w:del w:id="1054" w:author="Hayden Schilling" w:date="2020-11-25T20:06:00Z">
        <w:r w:rsidRPr="00AA122B" w:rsidDel="009A1E7C">
          <w:rPr>
            <w:noProof/>
            <w:sz w:val="24"/>
            <w:szCs w:val="24"/>
            <w:lang w:val="en-IN" w:eastAsia="en-IN"/>
          </w:rPr>
          <w:lastRenderedPageBreak/>
          <w:drawing>
            <wp:inline distT="0" distB="0" distL="0" distR="0" wp14:anchorId="0ACB2B48" wp14:editId="638A25E7">
              <wp:extent cx="5731510" cy="4093210"/>
              <wp:effectExtent l="0" t="0" r="254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men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del>
      <w:ins w:id="1055" w:author="Hayden Schilling" w:date="2020-12-21T17:55:00Z">
        <w:r w:rsidR="00BE5944">
          <w:rPr>
            <w:noProof/>
            <w:sz w:val="24"/>
            <w:szCs w:val="24"/>
          </w:rPr>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ins>
    </w:p>
    <w:p w14:paraId="5762F7D9" w14:textId="2AE03CB7" w:rsidR="00CB0841" w:rsidRPr="00AA122B" w:rsidRDefault="00CB0841" w:rsidP="004753C2">
      <w:pPr>
        <w:spacing w:line="360" w:lineRule="auto"/>
        <w:rPr>
          <w:sz w:val="24"/>
          <w:szCs w:val="24"/>
        </w:rPr>
      </w:pPr>
      <w:r w:rsidRPr="00AA122B">
        <w:rPr>
          <w:b/>
          <w:bCs/>
          <w:sz w:val="24"/>
          <w:szCs w:val="24"/>
        </w:rPr>
        <w:t xml:space="preserve">Figure </w:t>
      </w:r>
      <w:ins w:id="1056" w:author="Hayden Schilling" w:date="2020-11-29T15:18:00Z">
        <w:r w:rsidR="00EB7498">
          <w:rPr>
            <w:b/>
            <w:bCs/>
            <w:sz w:val="24"/>
            <w:szCs w:val="24"/>
          </w:rPr>
          <w:t>6</w:t>
        </w:r>
      </w:ins>
      <w:del w:id="1057" w:author="Hayden Schilling" w:date="2020-11-29T15:18:00Z">
        <w:r w:rsidRPr="00AA122B" w:rsidDel="00EB7498">
          <w:rPr>
            <w:b/>
            <w:bCs/>
            <w:sz w:val="24"/>
            <w:szCs w:val="24"/>
          </w:rPr>
          <w:delText>5</w:delText>
        </w:r>
      </w:del>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ins w:id="1058" w:author="Hayden Schilling" w:date="2020-11-29T14:45:00Z">
        <w:r w:rsidR="00E837AA">
          <w:rPr>
            <w:sz w:val="24"/>
            <w:szCs w:val="24"/>
          </w:rPr>
          <w:t xml:space="preserve">MGLM analysis: </w:t>
        </w:r>
      </w:ins>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630DFCB1" w:rsidR="00CB0841" w:rsidRDefault="00D168B3" w:rsidP="004753C2">
      <w:pPr>
        <w:spacing w:line="360" w:lineRule="auto"/>
        <w:rPr>
          <w:ins w:id="1059" w:author="Hayden Schilling" w:date="2020-12-21T21:37:00Z"/>
          <w:sz w:val="24"/>
          <w:szCs w:val="24"/>
        </w:rPr>
      </w:pPr>
      <w:del w:id="1060" w:author="Hayden Schilling" w:date="2020-12-21T21:37:00Z">
        <w:r w:rsidDel="002238BF">
          <w:rPr>
            <w:noProof/>
            <w:lang w:val="en-IN" w:eastAsia="en-IN"/>
          </w:rPr>
          <w:lastRenderedPageBreak/>
          <w:drawing>
            <wp:inline distT="0" distB="0" distL="0" distR="0" wp14:anchorId="4C5AF399" wp14:editId="4DC74627">
              <wp:extent cx="5731510" cy="32772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del>
    </w:p>
    <w:p w14:paraId="2AA3FF2C" w14:textId="33E8A6D1" w:rsidR="002238BF" w:rsidRPr="00AA122B" w:rsidRDefault="002238BF" w:rsidP="004753C2">
      <w:pPr>
        <w:spacing w:line="360" w:lineRule="auto"/>
        <w:rPr>
          <w:sz w:val="24"/>
          <w:szCs w:val="24"/>
        </w:rPr>
      </w:pPr>
      <w:ins w:id="1061" w:author="Hayden Schilling" w:date="2020-12-21T21:37:00Z">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ins>
    </w:p>
    <w:p w14:paraId="7189AF40" w14:textId="5D85D7D0" w:rsidR="00324F5A" w:rsidRDefault="00167964" w:rsidP="004753C2">
      <w:pPr>
        <w:spacing w:line="360" w:lineRule="auto"/>
        <w:rPr>
          <w:ins w:id="1062" w:author="Hayden Schilling" w:date="2020-11-22T20:33:00Z"/>
          <w:sz w:val="24"/>
          <w:szCs w:val="24"/>
        </w:rPr>
      </w:pPr>
      <w:r w:rsidRPr="00AA122B">
        <w:rPr>
          <w:b/>
          <w:bCs/>
          <w:sz w:val="24"/>
          <w:szCs w:val="24"/>
        </w:rPr>
        <w:t xml:space="preserve">Figure </w:t>
      </w:r>
      <w:ins w:id="1063" w:author="Hayden Schilling" w:date="2020-11-29T15:18:00Z">
        <w:r w:rsidR="00EB7498">
          <w:rPr>
            <w:b/>
            <w:bCs/>
            <w:sz w:val="24"/>
            <w:szCs w:val="24"/>
          </w:rPr>
          <w:t>7</w:t>
        </w:r>
      </w:ins>
      <w:del w:id="1064" w:author="Hayden Schilling" w:date="2020-11-29T15:18:00Z">
        <w:r w:rsidRPr="00AA122B" w:rsidDel="00EB7498">
          <w:rPr>
            <w:b/>
            <w:bCs/>
            <w:sz w:val="24"/>
            <w:szCs w:val="24"/>
          </w:rPr>
          <w:delText>6</w:delText>
        </w:r>
      </w:del>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3E277933" w14:textId="53C2DD32" w:rsidR="00AB27E4" w:rsidDel="001428DA" w:rsidRDefault="00AB27E4">
      <w:pPr>
        <w:rPr>
          <w:del w:id="1065" w:author="Hayden Schilling" w:date="2020-11-29T15:20:00Z"/>
          <w:sz w:val="24"/>
          <w:szCs w:val="24"/>
        </w:rPr>
        <w:pPrChange w:id="1066" w:author="Hayden Schilling" w:date="2020-11-29T15:20:00Z">
          <w:pPr>
            <w:spacing w:line="360" w:lineRule="auto"/>
          </w:pPr>
        </w:pPrChange>
      </w:pPr>
    </w:p>
    <w:p w14:paraId="251E4231" w14:textId="46C68AFC" w:rsidR="00041278" w:rsidRPr="00324F5A" w:rsidRDefault="00041278">
      <w:pPr>
        <w:spacing w:line="360" w:lineRule="auto"/>
        <w:rPr>
          <w:sz w:val="24"/>
          <w:szCs w:val="24"/>
        </w:rPr>
      </w:pPr>
    </w:p>
    <w:sectPr w:rsidR="00041278" w:rsidRPr="00324F5A" w:rsidSect="006E6BB6">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56560" w14:textId="77777777" w:rsidR="00CA6A65" w:rsidRDefault="00CA6A65" w:rsidP="00B44FDE">
      <w:pPr>
        <w:spacing w:after="0" w:line="240" w:lineRule="auto"/>
      </w:pPr>
      <w:r>
        <w:separator/>
      </w:r>
    </w:p>
  </w:endnote>
  <w:endnote w:type="continuationSeparator" w:id="0">
    <w:p w14:paraId="2D196CD3" w14:textId="77777777" w:rsidR="00CA6A65" w:rsidRDefault="00CA6A65"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BE5A73" w:rsidRDefault="00BE5A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BE5A73" w:rsidRDefault="00BE5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496A3" w14:textId="77777777" w:rsidR="00CA6A65" w:rsidRDefault="00CA6A65" w:rsidP="00B44FDE">
      <w:pPr>
        <w:spacing w:after="0" w:line="240" w:lineRule="auto"/>
      </w:pPr>
      <w:r>
        <w:separator/>
      </w:r>
    </w:p>
  </w:footnote>
  <w:footnote w:type="continuationSeparator" w:id="0">
    <w:p w14:paraId="0890A86B" w14:textId="77777777" w:rsidR="00CA6A65" w:rsidRDefault="00CA6A65"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5546"/>
    <w:rsid w:val="000F22A6"/>
    <w:rsid w:val="000F5B75"/>
    <w:rsid w:val="000F6762"/>
    <w:rsid w:val="000F74F0"/>
    <w:rsid w:val="00103E83"/>
    <w:rsid w:val="00114120"/>
    <w:rsid w:val="00126D6C"/>
    <w:rsid w:val="00126FF5"/>
    <w:rsid w:val="0012765F"/>
    <w:rsid w:val="00127DD7"/>
    <w:rsid w:val="00133A4B"/>
    <w:rsid w:val="00134A17"/>
    <w:rsid w:val="00134D0E"/>
    <w:rsid w:val="00141215"/>
    <w:rsid w:val="001428DA"/>
    <w:rsid w:val="00155C64"/>
    <w:rsid w:val="001625A1"/>
    <w:rsid w:val="00167964"/>
    <w:rsid w:val="00167A46"/>
    <w:rsid w:val="00185B87"/>
    <w:rsid w:val="0019601D"/>
    <w:rsid w:val="00196D66"/>
    <w:rsid w:val="001A102A"/>
    <w:rsid w:val="001A4AE2"/>
    <w:rsid w:val="001A63EF"/>
    <w:rsid w:val="001B20ED"/>
    <w:rsid w:val="001B21E0"/>
    <w:rsid w:val="001B3A7D"/>
    <w:rsid w:val="001B7295"/>
    <w:rsid w:val="001C5D83"/>
    <w:rsid w:val="001C7117"/>
    <w:rsid w:val="001D11D6"/>
    <w:rsid w:val="001D56B1"/>
    <w:rsid w:val="001E3B9C"/>
    <w:rsid w:val="001E45ED"/>
    <w:rsid w:val="001E4E42"/>
    <w:rsid w:val="001F6893"/>
    <w:rsid w:val="002043A2"/>
    <w:rsid w:val="00222CDD"/>
    <w:rsid w:val="002238BF"/>
    <w:rsid w:val="002249B7"/>
    <w:rsid w:val="002268F5"/>
    <w:rsid w:val="00235D51"/>
    <w:rsid w:val="00243EEF"/>
    <w:rsid w:val="0024547B"/>
    <w:rsid w:val="00253E3A"/>
    <w:rsid w:val="0025499E"/>
    <w:rsid w:val="002555D1"/>
    <w:rsid w:val="00265462"/>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810B5"/>
    <w:rsid w:val="005B0051"/>
    <w:rsid w:val="005B3731"/>
    <w:rsid w:val="005C079A"/>
    <w:rsid w:val="005D1646"/>
    <w:rsid w:val="005D1FBA"/>
    <w:rsid w:val="005E0564"/>
    <w:rsid w:val="005E1B35"/>
    <w:rsid w:val="005E36ED"/>
    <w:rsid w:val="005E44BC"/>
    <w:rsid w:val="005F0FD3"/>
    <w:rsid w:val="005F2BBF"/>
    <w:rsid w:val="005F54B6"/>
    <w:rsid w:val="0060034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4C11"/>
    <w:rsid w:val="006D585C"/>
    <w:rsid w:val="006E1746"/>
    <w:rsid w:val="006E5829"/>
    <w:rsid w:val="006E6BB6"/>
    <w:rsid w:val="006F1C10"/>
    <w:rsid w:val="00704070"/>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12EEC"/>
    <w:rsid w:val="00A234D6"/>
    <w:rsid w:val="00A36276"/>
    <w:rsid w:val="00A41B08"/>
    <w:rsid w:val="00A42C9C"/>
    <w:rsid w:val="00A465C4"/>
    <w:rsid w:val="00A53C3D"/>
    <w:rsid w:val="00A76238"/>
    <w:rsid w:val="00A81130"/>
    <w:rsid w:val="00A81E91"/>
    <w:rsid w:val="00A863AC"/>
    <w:rsid w:val="00A92B6A"/>
    <w:rsid w:val="00AA122B"/>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5944"/>
    <w:rsid w:val="00BE5A73"/>
    <w:rsid w:val="00BE6674"/>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2D87"/>
    <w:rsid w:val="00CD6D75"/>
    <w:rsid w:val="00CF2BBE"/>
    <w:rsid w:val="00CF4D4A"/>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156D"/>
    <w:rsid w:val="00DF5274"/>
    <w:rsid w:val="00DF704A"/>
    <w:rsid w:val="00E0619F"/>
    <w:rsid w:val="00E10CFB"/>
    <w:rsid w:val="00E16897"/>
    <w:rsid w:val="00E21824"/>
    <w:rsid w:val="00E245C9"/>
    <w:rsid w:val="00E3547F"/>
    <w:rsid w:val="00E37D0B"/>
    <w:rsid w:val="00E5081E"/>
    <w:rsid w:val="00E60AE0"/>
    <w:rsid w:val="00E65E88"/>
    <w:rsid w:val="00E77002"/>
    <w:rsid w:val="00E7736B"/>
    <w:rsid w:val="00E82DFC"/>
    <w:rsid w:val="00E8369A"/>
    <w:rsid w:val="00E837AA"/>
    <w:rsid w:val="00EA2343"/>
    <w:rsid w:val="00EA2EE7"/>
    <w:rsid w:val="00EB5511"/>
    <w:rsid w:val="00EB7498"/>
    <w:rsid w:val="00EB7D46"/>
    <w:rsid w:val="00EC7AC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doi.org/10.3354/meps08651"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5</TotalTime>
  <Pages>35</Pages>
  <Words>11057</Words>
  <Characters>6302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43</cp:revision>
  <cp:lastPrinted>2020-12-21T23:22:00Z</cp:lastPrinted>
  <dcterms:created xsi:type="dcterms:W3CDTF">2020-11-22T08:17:00Z</dcterms:created>
  <dcterms:modified xsi:type="dcterms:W3CDTF">2020-12-22T08:57:00Z</dcterms:modified>
</cp:coreProperties>
</file>